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72887" w:rsidRDefault="00E72887" w:rsidP="00061AD7">
      <w:pPr>
        <w:ind w:firstLine="0"/>
      </w:pPr>
    </w:p>
    <w:p w:rsidR="00E72887" w:rsidRPr="00536EB1" w:rsidRDefault="00E72887" w:rsidP="00E72887"/>
    <w:p w:rsidR="00E72887" w:rsidRPr="009677DD" w:rsidRDefault="008E2495" w:rsidP="006C42E7">
      <w:pPr>
        <w:pStyle w:val="Title"/>
        <w:ind w:firstLine="0"/>
      </w:pPr>
      <w:r w:rsidRPr="009677DD">
        <w:rPr>
          <w:noProof/>
        </w:rPr>
        <mc:AlternateContent>
          <mc:Choice Requires="wps">
            <w:drawing>
              <wp:anchor distT="0" distB="0" distL="114300" distR="114300" simplePos="0" relativeHeight="251645952" behindDoc="0" locked="0" layoutInCell="1" allowOverlap="1" wp14:anchorId="4DACEE0E" wp14:editId="7E357150">
                <wp:simplePos x="0" y="0"/>
                <wp:positionH relativeFrom="margin">
                  <wp:posOffset>-48260</wp:posOffset>
                </wp:positionH>
                <wp:positionV relativeFrom="paragraph">
                  <wp:posOffset>700736</wp:posOffset>
                </wp:positionV>
                <wp:extent cx="6162040" cy="7620"/>
                <wp:effectExtent l="0" t="0" r="29210" b="30480"/>
                <wp:wrapNone/>
                <wp:docPr id="2"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62040" cy="7620"/>
                        </a:xfrm>
                        <a:prstGeom prst="straightConnector1">
                          <a:avLst/>
                        </a:prstGeom>
                        <a:noFill/>
                        <a:ln w="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FE458D4" id="_x0000_t32" coordsize="21600,21600" o:spt="32" o:oned="t" path="m,l21600,21600e" filled="f">
                <v:path arrowok="t" fillok="f" o:connecttype="none"/>
                <o:lock v:ext="edit" shapetype="t"/>
              </v:shapetype>
              <v:shape id="AutoShape 4" o:spid="_x0000_s1026" type="#_x0000_t32" style="position:absolute;margin-left:-3.8pt;margin-top:55.2pt;width:485.2pt;height:.6pt;z-index:251645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" strokeweight="0">
                <w10:wrap anchorx="margin"/>
              </v:shape>
            </w:pict>
          </mc:Fallback>
        </mc:AlternateContent>
      </w:r>
      <w:r w:rsidR="006C42E7" w:rsidRPr="005D5C05">
        <w:rPr>
          <w:rFonts w:cs="Times New Roman"/>
          <w:noProof/>
        </w:rPr>
        <mc:AlternateContent>
          <mc:Choice Requires="wps">
            <w:drawing>
              <wp:anchor distT="0" distB="0" distL="114300" distR="114300" simplePos="0" relativeHeight="251644928" behindDoc="0" locked="0" layoutInCell="1" allowOverlap="1" wp14:anchorId="534D9579" wp14:editId="626C197F">
                <wp:simplePos x="0" y="0"/>
                <wp:positionH relativeFrom="character">
                  <wp:posOffset>-35891</wp:posOffset>
                </wp:positionH>
                <wp:positionV relativeFrom="line">
                  <wp:posOffset>32385</wp:posOffset>
                </wp:positionV>
                <wp:extent cx="6162040" cy="7620"/>
                <wp:effectExtent l="0" t="0" r="29210" b="30480"/>
                <wp:wrapNone/>
                <wp:docPr id="9"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62040" cy="7620"/>
                        </a:xfrm>
                        <a:prstGeom prst="straightConnector1">
                          <a:avLst/>
                        </a:prstGeom>
                        <a:noFill/>
                        <a:ln w="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CB39885" id="AutoShape 4" o:spid="_x0000_s1026" type="#_x0000_t32" style="position:absolute;margin-left:-2.85pt;margin-top:2.55pt;width:485.2pt;height:.6pt;z-index:251644928;visibility:visible;mso-wrap-style:square;mso-width-percent:0;mso-height-percent:0;mso-wrap-distance-left:9pt;mso-wrap-distance-top:0;mso-wrap-distance-right:9pt;mso-wrap-distance-bottom:0;mso-position-horizontal:absolute;mso-position-horizontal-relative:char;mso-position-vertical:absolute;mso-position-vertical-relative:lin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" strokeweight="0">
                <w10:wrap anchory="line"/>
              </v:shape>
            </w:pict>
          </mc:Fallback>
        </mc:AlternateContent>
      </w:r>
      <w:r w:rsidR="007A4A5B" w:rsidRPr="007A4A5B">
        <w:t xml:space="preserve">KONSEPSI </w:t>
      </w:r>
      <w:r w:rsidR="002B2F7A" w:rsidRPr="002B2F7A">
        <w:rPr>
          <w:i/>
        </w:rPr>
        <w:t>NATAH</w:t>
      </w:r>
      <w:r w:rsidR="007A4A5B" w:rsidRPr="007A4A5B">
        <w:t xml:space="preserve"> DAN </w:t>
      </w:r>
      <w:r w:rsidR="002B2F7A" w:rsidRPr="002B2F7A">
        <w:rPr>
          <w:i/>
        </w:rPr>
        <w:t>LEBUH</w:t>
      </w:r>
      <w:r w:rsidR="007A4A5B" w:rsidRPr="007A4A5B">
        <w:t xml:space="preserve"> SEBAGAI “RUANG KESEIMBANGAN” DALAM ARSITEKTUR TRADISIONAL BALI</w:t>
      </w:r>
    </w:p>
    <w:p w:rsidR="00E72887" w:rsidRDefault="00E72887" w:rsidP="00E72887"/>
    <w:p w:rsidR="00E72887" w:rsidRPr="002069E7" w:rsidRDefault="007A4A5B" w:rsidP="002069E7">
      <w:pPr>
        <w:pStyle w:val="NoSpacing"/>
      </w:pPr>
      <w:r>
        <w:t>I Kadek Merta Wijaya</w:t>
      </w:r>
      <w:r w:rsidR="00E72887" w:rsidRPr="007A4A5B">
        <w:rPr>
          <w:vertAlign w:val="superscript"/>
        </w:rPr>
        <w:t>1</w:t>
      </w:r>
      <w:r w:rsidR="00E72887" w:rsidRPr="002069E7">
        <w:t xml:space="preserve"> </w:t>
      </w:r>
    </w:p>
    <w:p w:rsidR="00E72887" w:rsidRDefault="00E72887" w:rsidP="008E2495">
      <w:pPr>
        <w:pStyle w:val="06-Abstract"/>
        <w:ind w:firstLine="0"/>
      </w:pPr>
      <w:r w:rsidRPr="0034474E">
        <w:rPr>
          <w:vertAlign w:val="superscript"/>
        </w:rPr>
        <w:t>1</w:t>
      </w:r>
      <w:r w:rsidR="007A4A5B">
        <w:rPr>
          <w:vertAlign w:val="superscript"/>
        </w:rPr>
        <w:t xml:space="preserve"> </w:t>
      </w:r>
      <w:r w:rsidR="007A4A5B">
        <w:t xml:space="preserve">Program Studi Teknik Arsitektur, Fakultas Teknik, Universitas Warmadewa, Denpasar, Indonesia </w:t>
      </w:r>
    </w:p>
    <w:p w:rsidR="00D3517B" w:rsidRPr="002069E7" w:rsidRDefault="007A4A5B" w:rsidP="008E2495">
      <w:pPr>
        <w:pStyle w:val="06-Abstract"/>
        <w:ind w:firstLine="0"/>
      </w:pPr>
      <w:r>
        <w:t xml:space="preserve">Jalan Terompong No. 24 Tanjung Bungkak, Denpasar, Bali </w:t>
      </w:r>
    </w:p>
    <w:p w:rsidR="00E72887" w:rsidRDefault="00E72887" w:rsidP="008E2495">
      <w:pPr>
        <w:pStyle w:val="06-Abstract"/>
        <w:ind w:firstLine="0"/>
      </w:pPr>
      <w:r w:rsidRPr="002069E7">
        <w:t>Email</w:t>
      </w:r>
      <w:r w:rsidR="00D3517B">
        <w:t>:</w:t>
      </w:r>
      <w:r w:rsidRPr="002069E7">
        <w:t xml:space="preserve"> </w:t>
      </w:r>
      <w:r w:rsidR="00D3517B">
        <w:t xml:space="preserve"> </w:t>
      </w:r>
      <w:r w:rsidR="007A4A5B">
        <w:t>amritavijaya@gmail.com</w:t>
      </w:r>
    </w:p>
    <w:p w:rsidR="00E72887" w:rsidRDefault="00D3517B" w:rsidP="007A4A5B">
      <w:pPr>
        <w:pStyle w:val="06-Abstract"/>
        <w:ind w:left="2835" w:firstLine="0"/>
      </w:pPr>
      <w:r>
        <w:t xml:space="preserve"> </w:t>
      </w:r>
    </w:p>
    <w:p w:rsidR="008E2495" w:rsidRPr="00E74370" w:rsidRDefault="008E2495" w:rsidP="008E2495">
      <w:pPr>
        <w:pStyle w:val="06-Abstract"/>
        <w:ind w:firstLine="0"/>
      </w:pPr>
    </w:p>
    <w:p w:rsidR="00E72887" w:rsidRPr="007A4A5B" w:rsidRDefault="00E72887" w:rsidP="00061AD7">
      <w:pPr>
        <w:pStyle w:val="06-Abstract"/>
        <w:ind w:firstLine="0"/>
        <w:rPr>
          <w:color w:val="FF0000"/>
        </w:rPr>
      </w:pPr>
      <w:r w:rsidRPr="00FB381A">
        <w:rPr>
          <w:b/>
        </w:rPr>
        <w:t>Abstract:</w:t>
      </w:r>
      <w:r w:rsidRPr="00087EF3">
        <w:t xml:space="preserve"> </w:t>
      </w:r>
      <w:r w:rsidR="002B2F7A" w:rsidRPr="009F7D0B">
        <w:rPr>
          <w:rStyle w:val="06-AbstractChar"/>
          <w:kern w:val="28"/>
          <w:szCs w:val="56"/>
          <w:lang w:eastAsia="en-US"/>
        </w:rPr>
        <w:t>Natah</w:t>
      </w:r>
      <w:r w:rsidR="00BF5FD8" w:rsidRPr="00BF5FD8">
        <w:rPr>
          <w:rStyle w:val="06-AbstractChar"/>
          <w:i/>
          <w:kern w:val="28"/>
          <w:szCs w:val="56"/>
          <w:lang w:eastAsia="en-US"/>
        </w:rPr>
        <w:t xml:space="preserve"> and </w:t>
      </w:r>
      <w:r w:rsidR="002B2F7A" w:rsidRPr="009F7D0B">
        <w:rPr>
          <w:rStyle w:val="06-AbstractChar"/>
          <w:kern w:val="28"/>
          <w:szCs w:val="56"/>
          <w:lang w:eastAsia="en-US"/>
        </w:rPr>
        <w:t>lebuh</w:t>
      </w:r>
      <w:r w:rsidR="00BF5FD8" w:rsidRPr="00BF5FD8">
        <w:rPr>
          <w:rStyle w:val="06-AbstractChar"/>
          <w:i/>
          <w:kern w:val="28"/>
          <w:szCs w:val="56"/>
          <w:lang w:eastAsia="en-US"/>
        </w:rPr>
        <w:t xml:space="preserve"> are interpreted as empty outer space in spatial planning of traditional Baline</w:t>
      </w:r>
      <w:r w:rsidR="002B2F7A">
        <w:rPr>
          <w:rStyle w:val="06-AbstractChar"/>
          <w:i/>
          <w:kern w:val="28"/>
          <w:szCs w:val="56"/>
          <w:lang w:eastAsia="en-US"/>
        </w:rPr>
        <w:t>se settlements. In traditional B</w:t>
      </w:r>
      <w:r w:rsidR="00BF5FD8" w:rsidRPr="00BF5FD8">
        <w:rPr>
          <w:rStyle w:val="06-AbstractChar"/>
          <w:i/>
          <w:kern w:val="28"/>
          <w:szCs w:val="56"/>
          <w:lang w:eastAsia="en-US"/>
        </w:rPr>
        <w:t xml:space="preserve">ali settlements in mountain areas, </w:t>
      </w:r>
      <w:r w:rsidR="002B2F7A" w:rsidRPr="002B2F7A">
        <w:rPr>
          <w:rStyle w:val="06-AbstractChar"/>
          <w:i/>
          <w:kern w:val="28"/>
          <w:szCs w:val="56"/>
          <w:lang w:eastAsia="en-US"/>
        </w:rPr>
        <w:t>natah</w:t>
      </w:r>
      <w:r w:rsidR="00BF5FD8" w:rsidRPr="00BF5FD8">
        <w:rPr>
          <w:rStyle w:val="06-AbstractChar"/>
          <w:i/>
          <w:kern w:val="28"/>
          <w:szCs w:val="56"/>
          <w:lang w:eastAsia="en-US"/>
        </w:rPr>
        <w:t xml:space="preserve"> in the form of elongated empty space that binds or becomes the orientation of the times b</w:t>
      </w:r>
      <w:r w:rsidR="002B2F7A">
        <w:rPr>
          <w:rStyle w:val="06-AbstractChar"/>
          <w:i/>
          <w:kern w:val="28"/>
          <w:szCs w:val="56"/>
          <w:lang w:eastAsia="en-US"/>
        </w:rPr>
        <w:t>uildings, while traditional B</w:t>
      </w:r>
      <w:r w:rsidR="00BF5FD8" w:rsidRPr="00BF5FD8">
        <w:rPr>
          <w:rStyle w:val="06-AbstractChar"/>
          <w:i/>
          <w:kern w:val="28"/>
          <w:szCs w:val="56"/>
          <w:lang w:eastAsia="en-US"/>
        </w:rPr>
        <w:t xml:space="preserve">ali settlements in lowland areas in the form of empty space as a center centered orientation of the building configuration. </w:t>
      </w:r>
      <w:r w:rsidR="002B2F7A" w:rsidRPr="009F7D0B">
        <w:rPr>
          <w:rStyle w:val="06-AbstractChar"/>
          <w:kern w:val="28"/>
          <w:szCs w:val="56"/>
          <w:lang w:eastAsia="en-US"/>
        </w:rPr>
        <w:t>Lebuh</w:t>
      </w:r>
      <w:r w:rsidR="00BF5FD8" w:rsidRPr="00BF5FD8">
        <w:rPr>
          <w:rStyle w:val="06-AbstractChar"/>
          <w:i/>
          <w:kern w:val="28"/>
          <w:szCs w:val="56"/>
          <w:lang w:eastAsia="en-US"/>
        </w:rPr>
        <w:t xml:space="preserve"> is a space that is is in the outermost part of a residential yard or on a scale the settlements are in the village border in the direction of the </w:t>
      </w:r>
      <w:r w:rsidR="00BF5FD8" w:rsidRPr="009F7D0B">
        <w:rPr>
          <w:rStyle w:val="06-AbstractChar"/>
          <w:kern w:val="28"/>
          <w:szCs w:val="56"/>
          <w:lang w:eastAsia="en-US"/>
        </w:rPr>
        <w:t>teben</w:t>
      </w:r>
      <w:r w:rsidR="00BF5FD8" w:rsidRPr="00BF5FD8">
        <w:rPr>
          <w:rStyle w:val="06-AbstractChar"/>
          <w:i/>
          <w:kern w:val="28"/>
          <w:szCs w:val="56"/>
          <w:lang w:eastAsia="en-US"/>
        </w:rPr>
        <w:t xml:space="preserve"> orientation. </w:t>
      </w:r>
      <w:r w:rsidR="002B2F7A" w:rsidRPr="009F7D0B">
        <w:rPr>
          <w:rStyle w:val="06-AbstractChar"/>
          <w:kern w:val="28"/>
          <w:szCs w:val="56"/>
          <w:lang w:eastAsia="en-US"/>
        </w:rPr>
        <w:t>Natah</w:t>
      </w:r>
      <w:r w:rsidR="00BF5FD8" w:rsidRPr="00BF5FD8">
        <w:rPr>
          <w:rStyle w:val="06-AbstractChar"/>
          <w:i/>
          <w:kern w:val="28"/>
          <w:szCs w:val="56"/>
          <w:lang w:eastAsia="en-US"/>
        </w:rPr>
        <w:t xml:space="preserve"> space and </w:t>
      </w:r>
      <w:r w:rsidR="002B2F7A" w:rsidRPr="009F7D0B">
        <w:rPr>
          <w:rStyle w:val="06-AbstractChar"/>
          <w:kern w:val="28"/>
          <w:szCs w:val="56"/>
          <w:lang w:eastAsia="en-US"/>
        </w:rPr>
        <w:t>lebuh</w:t>
      </w:r>
      <w:r w:rsidR="00BF5FD8" w:rsidRPr="00BF5FD8">
        <w:rPr>
          <w:rStyle w:val="06-AbstractChar"/>
          <w:i/>
          <w:kern w:val="28"/>
          <w:szCs w:val="56"/>
          <w:lang w:eastAsia="en-US"/>
        </w:rPr>
        <w:t xml:space="preserve"> usually used as a ceremonial space for renewal (a ritual to neutralize power negative), a wide ritual of </w:t>
      </w:r>
      <w:r w:rsidR="00BF5FD8" w:rsidRPr="002B2F7A">
        <w:rPr>
          <w:rStyle w:val="06-AbstractChar"/>
          <w:kern w:val="28"/>
          <w:szCs w:val="56"/>
          <w:lang w:eastAsia="en-US"/>
        </w:rPr>
        <w:t>banten</w:t>
      </w:r>
      <w:r w:rsidR="00BF5FD8" w:rsidRPr="00BF5FD8">
        <w:rPr>
          <w:rStyle w:val="06-AbstractChar"/>
          <w:i/>
          <w:kern w:val="28"/>
          <w:szCs w:val="56"/>
          <w:lang w:eastAsia="en-US"/>
        </w:rPr>
        <w:t xml:space="preserve"> (giving the ceremony facilities that have been used in front under the entrance), downstreaming the process of ritual activities in a home yard and the village environment, as a space for social activities and local customs. Aim this study is an interpretation of the conception of the balance of the </w:t>
      </w:r>
      <w:r w:rsidR="002B2F7A" w:rsidRPr="009F7D0B">
        <w:rPr>
          <w:rStyle w:val="06-AbstractChar"/>
          <w:kern w:val="28"/>
          <w:szCs w:val="56"/>
          <w:lang w:eastAsia="en-US"/>
        </w:rPr>
        <w:t>natah</w:t>
      </w:r>
      <w:r w:rsidR="00BF5FD8" w:rsidRPr="00BF5FD8">
        <w:rPr>
          <w:rStyle w:val="06-AbstractChar"/>
          <w:i/>
          <w:kern w:val="28"/>
          <w:szCs w:val="56"/>
          <w:lang w:eastAsia="en-US"/>
        </w:rPr>
        <w:t xml:space="preserve"> space and </w:t>
      </w:r>
      <w:r w:rsidR="002B2F7A" w:rsidRPr="009F7D0B">
        <w:rPr>
          <w:rStyle w:val="06-AbstractChar"/>
          <w:kern w:val="28"/>
          <w:szCs w:val="56"/>
          <w:lang w:eastAsia="en-US"/>
        </w:rPr>
        <w:t>lebuh</w:t>
      </w:r>
      <w:r w:rsidR="00BF5FD8" w:rsidRPr="00BF5FD8">
        <w:rPr>
          <w:rStyle w:val="06-AbstractChar"/>
          <w:i/>
          <w:kern w:val="28"/>
          <w:szCs w:val="56"/>
          <w:lang w:eastAsia="en-US"/>
        </w:rPr>
        <w:t xml:space="preserve"> on traditional Balinese settlements of residential and residential scale using qualitative interpretative exploratory methods through a system of social activity approaches, rituals and safety evacuation and local and general concepts about the dichotomy of space. The results of the research obtained are the </w:t>
      </w:r>
      <w:r w:rsidR="002B2F7A" w:rsidRPr="009F7D0B">
        <w:rPr>
          <w:rStyle w:val="06-AbstractChar"/>
          <w:kern w:val="28"/>
          <w:szCs w:val="56"/>
          <w:lang w:eastAsia="en-US"/>
        </w:rPr>
        <w:t>natah</w:t>
      </w:r>
      <w:r w:rsidR="00BF5FD8" w:rsidRPr="00BF5FD8">
        <w:rPr>
          <w:rStyle w:val="06-AbstractChar"/>
          <w:i/>
          <w:kern w:val="28"/>
          <w:szCs w:val="56"/>
          <w:lang w:eastAsia="en-US"/>
        </w:rPr>
        <w:t xml:space="preserve"> space and the </w:t>
      </w:r>
      <w:r w:rsidR="002B2F7A" w:rsidRPr="009F7D0B">
        <w:rPr>
          <w:rStyle w:val="06-AbstractChar"/>
          <w:kern w:val="28"/>
          <w:szCs w:val="56"/>
          <w:lang w:eastAsia="en-US"/>
        </w:rPr>
        <w:t>lebuh</w:t>
      </w:r>
      <w:r w:rsidR="00BF5FD8" w:rsidRPr="00BF5FD8">
        <w:rPr>
          <w:rStyle w:val="06-AbstractChar"/>
          <w:i/>
          <w:kern w:val="28"/>
          <w:szCs w:val="56"/>
          <w:lang w:eastAsia="en-US"/>
        </w:rPr>
        <w:t xml:space="preserve"> as </w:t>
      </w:r>
      <w:proofErr w:type="gramStart"/>
      <w:r w:rsidR="00BF5FD8" w:rsidRPr="00BF5FD8">
        <w:rPr>
          <w:rStyle w:val="06-AbstractChar"/>
          <w:i/>
          <w:kern w:val="28"/>
          <w:szCs w:val="56"/>
          <w:lang w:eastAsia="en-US"/>
        </w:rPr>
        <w:t>a</w:t>
      </w:r>
      <w:proofErr w:type="gramEnd"/>
      <w:r w:rsidR="00BF5FD8" w:rsidRPr="00BF5FD8">
        <w:rPr>
          <w:rStyle w:val="06-AbstractChar"/>
          <w:i/>
          <w:kern w:val="28"/>
          <w:szCs w:val="56"/>
          <w:lang w:eastAsia="en-US"/>
        </w:rPr>
        <w:t xml:space="preserve"> empty space outside and being </w:t>
      </w:r>
      <w:r w:rsidR="00D03CF4">
        <w:rPr>
          <w:rStyle w:val="06-AbstractChar"/>
          <w:i/>
          <w:kern w:val="28"/>
          <w:szCs w:val="56"/>
          <w:lang w:eastAsia="en-US"/>
        </w:rPr>
        <w:t xml:space="preserve">in the orientation of </w:t>
      </w:r>
      <w:r w:rsidR="009F7D0B">
        <w:rPr>
          <w:rStyle w:val="06-AbstractChar"/>
          <w:kern w:val="28"/>
          <w:szCs w:val="56"/>
          <w:lang w:eastAsia="en-US"/>
        </w:rPr>
        <w:t>n</w:t>
      </w:r>
      <w:r w:rsidR="00D03CF4" w:rsidRPr="009F7D0B">
        <w:rPr>
          <w:rStyle w:val="06-AbstractChar"/>
          <w:kern w:val="28"/>
          <w:szCs w:val="56"/>
          <w:lang w:eastAsia="en-US"/>
        </w:rPr>
        <w:t>ista</w:t>
      </w:r>
      <w:r w:rsidR="00D03CF4">
        <w:rPr>
          <w:rStyle w:val="06-AbstractChar"/>
          <w:i/>
          <w:kern w:val="28"/>
          <w:szCs w:val="56"/>
          <w:lang w:eastAsia="en-US"/>
        </w:rPr>
        <w:t xml:space="preserve"> or </w:t>
      </w:r>
      <w:r w:rsidR="009F7D0B">
        <w:rPr>
          <w:rStyle w:val="06-AbstractChar"/>
          <w:kern w:val="28"/>
          <w:szCs w:val="56"/>
          <w:lang w:eastAsia="en-US"/>
        </w:rPr>
        <w:t>t</w:t>
      </w:r>
      <w:r w:rsidR="00BF5FD8" w:rsidRPr="009F7D0B">
        <w:rPr>
          <w:rStyle w:val="06-AbstractChar"/>
          <w:kern w:val="28"/>
          <w:szCs w:val="56"/>
          <w:lang w:eastAsia="en-US"/>
        </w:rPr>
        <w:t>eben</w:t>
      </w:r>
      <w:r w:rsidR="00BF5FD8" w:rsidRPr="00BF5FD8">
        <w:rPr>
          <w:rStyle w:val="06-AbstractChar"/>
          <w:i/>
          <w:kern w:val="28"/>
          <w:szCs w:val="56"/>
          <w:lang w:eastAsia="en-US"/>
        </w:rPr>
        <w:t xml:space="preserve"> containing ritual, social and conception safety seen from the spatial layout and function of the two spaces.</w:t>
      </w:r>
    </w:p>
    <w:p w:rsidR="00E72887" w:rsidRPr="009F7D0B" w:rsidRDefault="00E72887" w:rsidP="00061AD7">
      <w:pPr>
        <w:pStyle w:val="06-Abstract"/>
        <w:tabs>
          <w:tab w:val="clear" w:pos="4680"/>
        </w:tabs>
        <w:spacing w:before="120" w:after="120"/>
        <w:ind w:firstLine="0"/>
        <w:rPr>
          <w:i/>
          <w:lang w:val="en-GB"/>
        </w:rPr>
      </w:pPr>
      <w:r w:rsidRPr="009F7D0B">
        <w:rPr>
          <w:i/>
        </w:rPr>
        <w:t xml:space="preserve">Keywords: </w:t>
      </w:r>
      <w:r w:rsidR="00BF5FD8" w:rsidRPr="009F7D0B">
        <w:rPr>
          <w:i/>
          <w:lang w:val="en-GB"/>
        </w:rPr>
        <w:t xml:space="preserve">conception of salvation, social conception, ritual conception, </w:t>
      </w:r>
      <w:r w:rsidR="002B2F7A" w:rsidRPr="009F7D0B">
        <w:rPr>
          <w:lang w:val="en-GB"/>
        </w:rPr>
        <w:t>lebuh</w:t>
      </w:r>
      <w:r w:rsidR="00BF5FD8" w:rsidRPr="009F7D0B">
        <w:rPr>
          <w:i/>
          <w:lang w:val="en-GB"/>
        </w:rPr>
        <w:t xml:space="preserve"> and </w:t>
      </w:r>
      <w:r w:rsidR="002B2F7A" w:rsidRPr="009F7D0B">
        <w:rPr>
          <w:lang w:val="en-GB"/>
        </w:rPr>
        <w:t>n</w:t>
      </w:r>
      <w:bookmarkStart w:id="0" w:name="_GoBack"/>
      <w:bookmarkEnd w:id="0"/>
      <w:r w:rsidR="002B2F7A" w:rsidRPr="009F7D0B">
        <w:rPr>
          <w:lang w:val="en-GB"/>
        </w:rPr>
        <w:t>atah</w:t>
      </w:r>
    </w:p>
    <w:p w:rsidR="00061AD7" w:rsidRPr="00087EF3" w:rsidRDefault="00061AD7" w:rsidP="00061AD7">
      <w:pPr>
        <w:pStyle w:val="06-Abstract"/>
        <w:tabs>
          <w:tab w:val="clear" w:pos="4680"/>
        </w:tabs>
        <w:ind w:firstLine="0"/>
      </w:pPr>
    </w:p>
    <w:p w:rsidR="00E72887" w:rsidRPr="00061AD7" w:rsidRDefault="00E72887" w:rsidP="00061AD7">
      <w:pPr>
        <w:pStyle w:val="06-Abstract"/>
        <w:ind w:firstLine="0"/>
        <w:rPr>
          <w:b/>
        </w:rPr>
      </w:pPr>
      <w:r w:rsidRPr="00087EF3">
        <w:rPr>
          <w:b/>
        </w:rPr>
        <w:t>Abstrak:</w:t>
      </w:r>
      <w:r w:rsidRPr="00087EF3">
        <w:t xml:space="preserve"> </w:t>
      </w:r>
      <w:r w:rsidR="002B2F7A" w:rsidRPr="002B2F7A">
        <w:rPr>
          <w:rStyle w:val="05-tabelngambarChar"/>
          <w:b w:val="0"/>
          <w:i/>
          <w:kern w:val="28"/>
          <w:szCs w:val="56"/>
          <w:lang w:eastAsia="en-US"/>
        </w:rPr>
        <w:t>Natah</w:t>
      </w:r>
      <w:r w:rsidR="007A4A5B" w:rsidRPr="007A4A5B">
        <w:rPr>
          <w:rStyle w:val="05-tabelngambarChar"/>
          <w:b w:val="0"/>
          <w:kern w:val="28"/>
          <w:szCs w:val="56"/>
          <w:lang w:eastAsia="en-US"/>
        </w:rPr>
        <w:t xml:space="preserve"> dan </w:t>
      </w:r>
      <w:r w:rsidR="002B2F7A" w:rsidRPr="002B2F7A">
        <w:rPr>
          <w:rStyle w:val="05-tabelngambarChar"/>
          <w:b w:val="0"/>
          <w:i/>
          <w:kern w:val="28"/>
          <w:szCs w:val="56"/>
          <w:lang w:eastAsia="en-US"/>
        </w:rPr>
        <w:t>lebuh</w:t>
      </w:r>
      <w:r w:rsidR="007A4A5B" w:rsidRPr="007A4A5B">
        <w:rPr>
          <w:rStyle w:val="05-tabelngambarChar"/>
          <w:b w:val="0"/>
          <w:kern w:val="28"/>
          <w:szCs w:val="56"/>
          <w:lang w:eastAsia="en-US"/>
        </w:rPr>
        <w:t xml:space="preserve"> dimaknai sebagai ruang luar yang kosong pada tata ruang permukiman tradisional Bali. Pada permukiman tradisional daerah pegunungan, </w:t>
      </w:r>
      <w:r w:rsidR="002B2F7A" w:rsidRPr="002B2F7A">
        <w:rPr>
          <w:rStyle w:val="05-tabelngambarChar"/>
          <w:b w:val="0"/>
          <w:i/>
          <w:kern w:val="28"/>
          <w:szCs w:val="56"/>
          <w:lang w:eastAsia="en-US"/>
        </w:rPr>
        <w:t>natah</w:t>
      </w:r>
      <w:r w:rsidR="00D03CF4">
        <w:rPr>
          <w:rStyle w:val="05-tabelngambarChar"/>
          <w:b w:val="0"/>
          <w:kern w:val="28"/>
          <w:szCs w:val="56"/>
          <w:lang w:eastAsia="en-US"/>
        </w:rPr>
        <w:t xml:space="preserve"> merupakan</w:t>
      </w:r>
      <w:r w:rsidR="007A4A5B" w:rsidRPr="007A4A5B">
        <w:rPr>
          <w:rStyle w:val="05-tabelngambarChar"/>
          <w:b w:val="0"/>
          <w:kern w:val="28"/>
          <w:szCs w:val="56"/>
          <w:lang w:eastAsia="en-US"/>
        </w:rPr>
        <w:t xml:space="preserve"> ruang kosong yang memanjang yang menjadi orientasi masa-masa bangunan, sedangkan di permukiman dataran rendah berupa ruang kosong sebagai pusat orientasi memusat dari konfigurasi masa-masa bangunan. </w:t>
      </w:r>
      <w:r w:rsidR="002B2F7A" w:rsidRPr="002B2F7A">
        <w:rPr>
          <w:rStyle w:val="05-tabelngambarChar"/>
          <w:b w:val="0"/>
          <w:i/>
          <w:kern w:val="28"/>
          <w:szCs w:val="56"/>
          <w:lang w:eastAsia="en-US"/>
        </w:rPr>
        <w:t>Lebuh</w:t>
      </w:r>
      <w:r w:rsidR="007A4A5B" w:rsidRPr="007A4A5B">
        <w:rPr>
          <w:rStyle w:val="05-tabelngambarChar"/>
          <w:b w:val="0"/>
          <w:kern w:val="28"/>
          <w:szCs w:val="56"/>
          <w:lang w:eastAsia="en-US"/>
        </w:rPr>
        <w:t xml:space="preserve"> merupakan ruang yang berada pada bagian terluar dari suatu pekarangan rumah tinggal atau dalam skala permukiman berada diperbatasan desa pada arah orientasi </w:t>
      </w:r>
      <w:r w:rsidR="007A4A5B" w:rsidRPr="004B5D18">
        <w:rPr>
          <w:rStyle w:val="05-tabelngambarChar"/>
          <w:b w:val="0"/>
          <w:i/>
          <w:kern w:val="28"/>
          <w:szCs w:val="56"/>
          <w:lang w:eastAsia="en-US"/>
        </w:rPr>
        <w:t>teben</w:t>
      </w:r>
      <w:r w:rsidR="004B5D18">
        <w:rPr>
          <w:rStyle w:val="05-tabelngambarChar"/>
          <w:b w:val="0"/>
          <w:i/>
          <w:kern w:val="28"/>
          <w:szCs w:val="56"/>
          <w:lang w:eastAsia="en-US"/>
        </w:rPr>
        <w:t xml:space="preserve"> </w:t>
      </w:r>
      <w:r w:rsidR="004B5D18">
        <w:rPr>
          <w:rStyle w:val="05-tabelngambarChar"/>
          <w:b w:val="0"/>
          <w:kern w:val="28"/>
          <w:szCs w:val="56"/>
          <w:lang w:eastAsia="en-US"/>
        </w:rPr>
        <w:t>(bernilai rendah)</w:t>
      </w:r>
      <w:r w:rsidR="007A4A5B" w:rsidRPr="007A4A5B">
        <w:rPr>
          <w:rStyle w:val="05-tabelngambarChar"/>
          <w:b w:val="0"/>
          <w:kern w:val="28"/>
          <w:szCs w:val="56"/>
          <w:lang w:eastAsia="en-US"/>
        </w:rPr>
        <w:t xml:space="preserve">. Ruang </w:t>
      </w:r>
      <w:r w:rsidR="002B2F7A" w:rsidRPr="002B2F7A">
        <w:rPr>
          <w:rStyle w:val="05-tabelngambarChar"/>
          <w:b w:val="0"/>
          <w:i/>
          <w:kern w:val="28"/>
          <w:szCs w:val="56"/>
          <w:lang w:eastAsia="en-US"/>
        </w:rPr>
        <w:t>natah</w:t>
      </w:r>
      <w:r w:rsidR="007A4A5B" w:rsidRPr="007A4A5B">
        <w:rPr>
          <w:rStyle w:val="05-tabelngambarChar"/>
          <w:b w:val="0"/>
          <w:kern w:val="28"/>
          <w:szCs w:val="56"/>
          <w:lang w:eastAsia="en-US"/>
        </w:rPr>
        <w:t xml:space="preserve"> dan </w:t>
      </w:r>
      <w:r w:rsidR="002B2F7A" w:rsidRPr="002B2F7A">
        <w:rPr>
          <w:rStyle w:val="05-tabelngambarChar"/>
          <w:b w:val="0"/>
          <w:i/>
          <w:kern w:val="28"/>
          <w:szCs w:val="56"/>
          <w:lang w:eastAsia="en-US"/>
        </w:rPr>
        <w:t>lebuh</w:t>
      </w:r>
      <w:r w:rsidR="007A4A5B" w:rsidRPr="007A4A5B">
        <w:rPr>
          <w:rStyle w:val="05-tabelngambarChar"/>
          <w:b w:val="0"/>
          <w:kern w:val="28"/>
          <w:szCs w:val="56"/>
          <w:lang w:eastAsia="en-US"/>
        </w:rPr>
        <w:t xml:space="preserve"> lazimnya dipergunakan sebagai ruang upacara </w:t>
      </w:r>
      <w:r w:rsidR="007A4A5B" w:rsidRPr="004B5D18">
        <w:rPr>
          <w:rStyle w:val="05-tabelngambarChar"/>
          <w:b w:val="0"/>
          <w:i/>
          <w:kern w:val="28"/>
          <w:szCs w:val="56"/>
          <w:lang w:eastAsia="en-US"/>
        </w:rPr>
        <w:t>pecaruan</w:t>
      </w:r>
      <w:r w:rsidR="007A4A5B" w:rsidRPr="007A4A5B">
        <w:rPr>
          <w:rStyle w:val="05-tabelngambarChar"/>
          <w:b w:val="0"/>
          <w:kern w:val="28"/>
          <w:szCs w:val="56"/>
          <w:lang w:eastAsia="en-US"/>
        </w:rPr>
        <w:t xml:space="preserve"> (ritual untuk menetralisir kekuatan negatif), ritual </w:t>
      </w:r>
      <w:r w:rsidR="007A4A5B" w:rsidRPr="004B5D18">
        <w:rPr>
          <w:rStyle w:val="05-tabelngambarChar"/>
          <w:b w:val="0"/>
          <w:i/>
          <w:kern w:val="28"/>
          <w:szCs w:val="56"/>
          <w:lang w:eastAsia="en-US"/>
        </w:rPr>
        <w:t>lebar banten</w:t>
      </w:r>
      <w:r w:rsidR="007A4A5B" w:rsidRPr="007A4A5B">
        <w:rPr>
          <w:rStyle w:val="05-tabelngambarChar"/>
          <w:b w:val="0"/>
          <w:kern w:val="28"/>
          <w:szCs w:val="56"/>
          <w:lang w:eastAsia="en-US"/>
        </w:rPr>
        <w:t xml:space="preserve"> (menghaturkan sarana upacara yang telah dipergunakan di depan bawah pintu masuk), hilirisasi proses kegiatan ritual dalam suatu pekarangan rumah dan lingkungan desa, sebagai ruang </w:t>
      </w:r>
      <w:r w:rsidR="004B5D18">
        <w:rPr>
          <w:rStyle w:val="05-tabelngambarChar"/>
          <w:b w:val="0"/>
          <w:kern w:val="28"/>
          <w:szCs w:val="56"/>
          <w:lang w:eastAsia="en-US"/>
        </w:rPr>
        <w:t>kegiatan sos</w:t>
      </w:r>
      <w:r w:rsidR="007A4A5B" w:rsidRPr="007A4A5B">
        <w:rPr>
          <w:rStyle w:val="05-tabelngambarChar"/>
          <w:b w:val="0"/>
          <w:kern w:val="28"/>
          <w:szCs w:val="56"/>
          <w:lang w:eastAsia="en-US"/>
        </w:rPr>
        <w:t xml:space="preserve">ial dan adat istiadat setempat. Tujuan penelitian ini yaitu interpretasi konsepsi keseimbangan ruang </w:t>
      </w:r>
      <w:r w:rsidR="002B2F7A" w:rsidRPr="002B2F7A">
        <w:rPr>
          <w:rStyle w:val="05-tabelngambarChar"/>
          <w:b w:val="0"/>
          <w:i/>
          <w:kern w:val="28"/>
          <w:szCs w:val="56"/>
          <w:lang w:eastAsia="en-US"/>
        </w:rPr>
        <w:t>natah</w:t>
      </w:r>
      <w:r w:rsidR="007A4A5B" w:rsidRPr="007A4A5B">
        <w:rPr>
          <w:rStyle w:val="05-tabelngambarChar"/>
          <w:b w:val="0"/>
          <w:kern w:val="28"/>
          <w:szCs w:val="56"/>
          <w:lang w:eastAsia="en-US"/>
        </w:rPr>
        <w:t xml:space="preserve"> dan </w:t>
      </w:r>
      <w:r w:rsidR="002B2F7A" w:rsidRPr="002B2F7A">
        <w:rPr>
          <w:rStyle w:val="05-tabelngambarChar"/>
          <w:b w:val="0"/>
          <w:i/>
          <w:kern w:val="28"/>
          <w:szCs w:val="56"/>
          <w:lang w:eastAsia="en-US"/>
        </w:rPr>
        <w:t>lebuh</w:t>
      </w:r>
      <w:r w:rsidR="007A4A5B" w:rsidRPr="007A4A5B">
        <w:rPr>
          <w:rStyle w:val="05-tabelngambarChar"/>
          <w:b w:val="0"/>
          <w:kern w:val="28"/>
          <w:szCs w:val="56"/>
          <w:lang w:eastAsia="en-US"/>
        </w:rPr>
        <w:t xml:space="preserve"> pada permukiman tradisional Bali skala permukiman dan perumahan dengan menggunakan metode eksploratif interpretatif kualitatif melalu</w:t>
      </w:r>
      <w:r w:rsidR="004B5D18">
        <w:rPr>
          <w:rStyle w:val="05-tabelngambarChar"/>
          <w:b w:val="0"/>
          <w:kern w:val="28"/>
          <w:szCs w:val="56"/>
          <w:lang w:eastAsia="en-US"/>
        </w:rPr>
        <w:t>i pendekatan sistem kegiatan sos</w:t>
      </w:r>
      <w:r w:rsidR="007A4A5B" w:rsidRPr="007A4A5B">
        <w:rPr>
          <w:rStyle w:val="05-tabelngambarChar"/>
          <w:b w:val="0"/>
          <w:kern w:val="28"/>
          <w:szCs w:val="56"/>
          <w:lang w:eastAsia="en-US"/>
        </w:rPr>
        <w:t>ial, ritual dan evakuasi k</w:t>
      </w:r>
      <w:r w:rsidR="004B5D18">
        <w:rPr>
          <w:rStyle w:val="05-tabelngambarChar"/>
          <w:b w:val="0"/>
          <w:kern w:val="28"/>
          <w:szCs w:val="56"/>
          <w:lang w:eastAsia="en-US"/>
        </w:rPr>
        <w:t>eselamatan dan konsep-konsep lok</w:t>
      </w:r>
      <w:r w:rsidR="007A4A5B" w:rsidRPr="007A4A5B">
        <w:rPr>
          <w:rStyle w:val="05-tabelngambarChar"/>
          <w:b w:val="0"/>
          <w:kern w:val="28"/>
          <w:szCs w:val="56"/>
          <w:lang w:eastAsia="en-US"/>
        </w:rPr>
        <w:t xml:space="preserve">al dan umum tentang dikotomi ruang. Hasil penelitian yang diperoleh yaitu ruang </w:t>
      </w:r>
      <w:r w:rsidR="002B2F7A" w:rsidRPr="002B2F7A">
        <w:rPr>
          <w:rStyle w:val="05-tabelngambarChar"/>
          <w:b w:val="0"/>
          <w:i/>
          <w:kern w:val="28"/>
          <w:szCs w:val="56"/>
          <w:lang w:eastAsia="en-US"/>
        </w:rPr>
        <w:t>natah</w:t>
      </w:r>
      <w:r w:rsidR="007A4A5B" w:rsidRPr="007A4A5B">
        <w:rPr>
          <w:rStyle w:val="05-tabelngambarChar"/>
          <w:b w:val="0"/>
          <w:kern w:val="28"/>
          <w:szCs w:val="56"/>
          <w:lang w:eastAsia="en-US"/>
        </w:rPr>
        <w:t xml:space="preserve"> dan </w:t>
      </w:r>
      <w:r w:rsidR="002B2F7A" w:rsidRPr="002B2F7A">
        <w:rPr>
          <w:rStyle w:val="05-tabelngambarChar"/>
          <w:b w:val="0"/>
          <w:i/>
          <w:kern w:val="28"/>
          <w:szCs w:val="56"/>
          <w:lang w:eastAsia="en-US"/>
        </w:rPr>
        <w:t>lebuh</w:t>
      </w:r>
      <w:r w:rsidR="007A4A5B" w:rsidRPr="007A4A5B">
        <w:rPr>
          <w:rStyle w:val="05-tabelngambarChar"/>
          <w:b w:val="0"/>
          <w:kern w:val="28"/>
          <w:szCs w:val="56"/>
          <w:lang w:eastAsia="en-US"/>
        </w:rPr>
        <w:t xml:space="preserve"> sebagai ruang luar yang kosong dan berada pada orientasi </w:t>
      </w:r>
      <w:r w:rsidR="007A4A5B" w:rsidRPr="004B5D18">
        <w:rPr>
          <w:rStyle w:val="05-tabelngambarChar"/>
          <w:b w:val="0"/>
          <w:i/>
          <w:kern w:val="28"/>
          <w:szCs w:val="56"/>
          <w:lang w:eastAsia="en-US"/>
        </w:rPr>
        <w:t>nista</w:t>
      </w:r>
      <w:r w:rsidR="007A4A5B" w:rsidRPr="007A4A5B">
        <w:rPr>
          <w:rStyle w:val="05-tabelngambarChar"/>
          <w:b w:val="0"/>
          <w:kern w:val="28"/>
          <w:szCs w:val="56"/>
          <w:lang w:eastAsia="en-US"/>
        </w:rPr>
        <w:t xml:space="preserve"> atau </w:t>
      </w:r>
      <w:r w:rsidR="007A4A5B" w:rsidRPr="004B5D18">
        <w:rPr>
          <w:rStyle w:val="05-tabelngambarChar"/>
          <w:b w:val="0"/>
          <w:i/>
          <w:kern w:val="28"/>
          <w:szCs w:val="56"/>
          <w:lang w:eastAsia="en-US"/>
        </w:rPr>
        <w:t>teben</w:t>
      </w:r>
      <w:r w:rsidR="004B5D18">
        <w:rPr>
          <w:rStyle w:val="05-tabelngambarChar"/>
          <w:b w:val="0"/>
          <w:kern w:val="28"/>
          <w:szCs w:val="56"/>
          <w:lang w:eastAsia="en-US"/>
        </w:rPr>
        <w:t xml:space="preserve"> mengandung konsepsi ritual, sos</w:t>
      </w:r>
      <w:r w:rsidR="007A4A5B" w:rsidRPr="007A4A5B">
        <w:rPr>
          <w:rStyle w:val="05-tabelngambarChar"/>
          <w:b w:val="0"/>
          <w:kern w:val="28"/>
          <w:szCs w:val="56"/>
          <w:lang w:eastAsia="en-US"/>
        </w:rPr>
        <w:t>ial dan keselamatan yang terlihat dari tata ruang dan fungsi kedua ruang tersebut.</w:t>
      </w:r>
    </w:p>
    <w:p w:rsidR="00E72887" w:rsidRPr="0075459A" w:rsidRDefault="00E72887" w:rsidP="00061AD7">
      <w:pPr>
        <w:pStyle w:val="06-Abstract"/>
        <w:tabs>
          <w:tab w:val="clear" w:pos="4680"/>
        </w:tabs>
        <w:spacing w:before="120" w:after="120"/>
        <w:ind w:firstLine="0"/>
      </w:pPr>
      <w:r w:rsidRPr="00087EF3">
        <w:t>Kata Kunci:</w:t>
      </w:r>
      <w:r>
        <w:t xml:space="preserve"> </w:t>
      </w:r>
      <w:r w:rsidR="007A4A5B" w:rsidRPr="007A4A5B">
        <w:t>konsepsi keselamatan, konsepsi so</w:t>
      </w:r>
      <w:r w:rsidR="004B5D18">
        <w:t>s</w:t>
      </w:r>
      <w:r w:rsidR="007A4A5B" w:rsidRPr="007A4A5B">
        <w:t xml:space="preserve">ial, konsepsi ritual, </w:t>
      </w:r>
      <w:r w:rsidR="002B2F7A" w:rsidRPr="002B2F7A">
        <w:rPr>
          <w:i/>
        </w:rPr>
        <w:t>lebuh</w:t>
      </w:r>
      <w:r w:rsidR="007A4A5B">
        <w:t xml:space="preserve"> dan</w:t>
      </w:r>
      <w:r w:rsidR="007A4A5B" w:rsidRPr="007A4A5B">
        <w:t xml:space="preserve"> </w:t>
      </w:r>
      <w:r w:rsidR="002B2F7A" w:rsidRPr="002B2F7A">
        <w:rPr>
          <w:i/>
        </w:rPr>
        <w:t>natah</w:t>
      </w:r>
      <w:r>
        <w:t xml:space="preserve"> </w:t>
      </w:r>
    </w:p>
    <w:p w:rsidR="00BF5FD8" w:rsidRDefault="00BF5FD8" w:rsidP="00E72887"/>
    <w:p w:rsidR="00E72887" w:rsidRDefault="00E72887" w:rsidP="00E72887">
      <w:r>
        <w:rPr>
          <w:noProof/>
        </w:rPr>
        <mc:AlternateContent>
          <mc:Choice Requires="wps">
            <w:drawing>
              <wp:anchor distT="0" distB="0" distL="114300" distR="114300" simplePos="0" relativeHeight="251646976" behindDoc="0" locked="0" layoutInCell="1" allowOverlap="1" wp14:anchorId="78B2DFE1" wp14:editId="0143BD58">
                <wp:simplePos x="0" y="0"/>
                <wp:positionH relativeFrom="column">
                  <wp:posOffset>-28575</wp:posOffset>
                </wp:positionH>
                <wp:positionV relativeFrom="paragraph">
                  <wp:posOffset>142571</wp:posOffset>
                </wp:positionV>
                <wp:extent cx="6143625" cy="0"/>
                <wp:effectExtent l="0" t="0" r="28575" b="19050"/>
                <wp:wrapNone/>
                <wp:docPr id="21" name="Straight Connector 21"/>
                <wp:cNvGraphicFramePr/>
                <a:graphic xmlns:a="http://schemas.openxmlformats.org/drawingml/2006/main">
                  <a:graphicData uri="http://schemas.microsoft.com/office/word/2010/wordprocessingShape">
                    <wps:wsp>
                      <wps:cNvCnPr/>
                      <wps:spPr>
                        <a:xfrm>
                          <a:off x="0" y="0"/>
                          <a:ext cx="61436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222DDB5" id="Straight Connector 21" o:spid="_x0000_s1026" style="position:absolute;z-index:251646976;visibility:visible;mso-wrap-style:square;mso-wrap-distance-left:9pt;mso-wrap-distance-top:0;mso-wrap-distance-right:9pt;mso-wrap-distance-bottom:0;mso-position-horizontal:absolute;mso-position-horizontal-relative:text;mso-position-vertical:absolute;mso-position-vertical-relative:text" from="-2.25pt,11.25pt" to="481.5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" strokecolor="black [3213]" strokeweight="1pt">
                <v:stroke joinstyle="miter"/>
              </v:line>
            </w:pict>
          </mc:Fallback>
        </mc:AlternateContent>
      </w:r>
    </w:p>
    <w:p w:rsidR="00E72887" w:rsidRPr="00FB381A" w:rsidRDefault="00E72887" w:rsidP="00061AD7">
      <w:pPr>
        <w:pStyle w:val="Heading1"/>
        <w:spacing w:after="120"/>
        <w:ind w:firstLine="0"/>
      </w:pPr>
      <w:r>
        <w:lastRenderedPageBreak/>
        <w:t xml:space="preserve">1. </w:t>
      </w:r>
      <w:r w:rsidRPr="0034474E">
        <w:t>Pendahuluan</w:t>
      </w:r>
      <w:r w:rsidR="003E6DA9">
        <w:t xml:space="preserve"> </w:t>
      </w:r>
    </w:p>
    <w:p w:rsidR="009623A6" w:rsidRDefault="00A2561D" w:rsidP="00A2561D">
      <w:r>
        <w:t xml:space="preserve">Pola tata ruang pekarangan rumah tinggal dan tata ruang desa tradisional Bali di daerah pegunungan umumnya memiliki pola linier dan di dataran rendah berpola memusat </w:t>
      </w:r>
      <w:r w:rsidR="00D05422">
        <w:fldChar w:fldCharType="begin" w:fldLock="1"/>
      </w:r>
      <w:r w:rsidR="00D05422">
        <w:instrText>ADDIN CSL_CITATION {"citationItems":[{"id":"ITEM-1","itemData":{"author":[{"dropping-particle":"","family":"Parimin","given":"Ardi Pardiman","non-dropping-particle":"","parse-names":false,"suffix":""}],"id":"ITEM-1","issued":{"date-parts":[["1986"]]},"publisher":"Osaka University","title":"Fundamental Study on Spatial Formation of Island Village Enviromental Hierarchy of Sacred-Profand Concept In Bali","type":"thesis"},"uris":["http://www.mendeley.com/documents/?uuid=cb4afc33-5c5d-4ac9-8b00-d0e046ca62ff"]}],"mendeley":{"formattedCitation":"(Parimin, 1986)","plainTextFormattedCitation":"(Parimin, 1986)","previouslyFormattedCitation":"(Parimin, 1986)"},"properties":{"noteIndex":0},"schema":"https://github.com/citation-style-language/schema/raw/master/csl-citation.json"}</w:instrText>
      </w:r>
      <w:r w:rsidR="00D05422">
        <w:fldChar w:fldCharType="separate"/>
      </w:r>
      <w:r w:rsidR="00D05422" w:rsidRPr="00D05422">
        <w:rPr>
          <w:noProof/>
        </w:rPr>
        <w:t>(Parimin, 1986)</w:t>
      </w:r>
      <w:r w:rsidR="00D05422">
        <w:fldChar w:fldCharType="end"/>
      </w:r>
      <w:r>
        <w:t xml:space="preserve">.  Pola tersebut ditandai oleh konfigurasi masa-masa bangunan dan elemen pengikatnya yang membentuk suatu tata ruang permukiman skala rumah dan skala desa. Elemen pengikat masa – masa bangunan tersebut dalam konfigurasinya disebut dengan </w:t>
      </w:r>
      <w:r w:rsidR="002B2F7A" w:rsidRPr="002B2F7A">
        <w:rPr>
          <w:i/>
        </w:rPr>
        <w:t>natah</w:t>
      </w:r>
      <w:r>
        <w:t xml:space="preserve">. </w:t>
      </w:r>
      <w:r w:rsidR="002B2F7A" w:rsidRPr="002B2F7A">
        <w:rPr>
          <w:i/>
        </w:rPr>
        <w:t>Natah</w:t>
      </w:r>
      <w:r>
        <w:t xml:space="preserve"> merupakan ruang kosong atau ruang luar yang berada di tengah-tengah lingkungan terbangun seperti rumah, desa atau kota </w:t>
      </w:r>
      <w:r w:rsidR="00D05422">
        <w:fldChar w:fldCharType="begin" w:fldLock="1"/>
      </w:r>
      <w:r w:rsidR="00D05422">
        <w:instrText>ADDIN CSL_CITATION {"citationItems":[{"id":"ITEM-1","itemData":{"abstract":"Natah merupakan suatu istilah umum untuk menyatakan suatu halaman di tengah-tengah suatu lingkungan terbangun seperti: rumah, desa maupun kota. Artikel ini didasarkan atas observasi terhadap 30 rumah, 25 desa dan 23 pusat kota baik tipe tradisional maupun modern. Natah di dalam rumah terbentuk oleh adanya bangunan-bangunan rumah yang mengelilinginya, natah di dalam suatu desa terbentuk oleh sederetan rumah-rumah penduduk dan fasilitasnya sedangkan natah dalam suatu kota terbentuk oleh pusat kota dengan fasilitasnya. Natah memiliki tiga fungsi utama yaitu: sosial, ritual dan lingkungan. Pengertian natah merupakan media pertemuan antar unsur akasa (langit) yang bersifat purusa (jantan) dan unsur pretiwi (bumi) yang bersifat pradana (betina) dan juga sebagai pusat orientasi masa bangunan dan pusat orientasi sirkulasi. Dengan adanya perkembangan pembangunan dan teknologi terjadi perubahan-perubahan pada natah baik dari segi bentuk, fungsi maunpun makna yang terkandung di dalamnya.","author":[{"dropping-particle":"","family":"Putra","given":"I Gusti Made","non-dropping-particle":"","parse-names":false,"suffix":""}],"container-title":"Jurnal Permukiman Natah","id":"ITEM-1","issue":"2","issued":{"date-parts":[["2003"]]},"page":"52-58","title":"Perubahan Ekspresi Konsep Natah dalam Tata Ruang di Bali","type":"article-journal","volume":"1"},"uris":["http://www.mendeley.com/documents/?uuid=29b91231-e7df-469f-a695-601bc0aaefb6"]}],"mendeley":{"formattedCitation":"(Putra, 2003)","plainTextFormattedCitation":"(Putra, 2003)","previouslyFormattedCitation":"(Putra, 2003)"},"properties":{"noteIndex":0},"schema":"https://github.com/citation-style-language/schema/raw/master/csl-citation.json"}</w:instrText>
      </w:r>
      <w:r w:rsidR="00D05422">
        <w:fldChar w:fldCharType="separate"/>
      </w:r>
      <w:r w:rsidR="00D05422" w:rsidRPr="00D05422">
        <w:rPr>
          <w:noProof/>
        </w:rPr>
        <w:t>(Putra, 2003)</w:t>
      </w:r>
      <w:r w:rsidR="00D05422">
        <w:fldChar w:fldCharType="end"/>
      </w:r>
      <w:r>
        <w:t xml:space="preserve">. Pada permukiman desa pegunungan, </w:t>
      </w:r>
      <w:r w:rsidR="002B2F7A" w:rsidRPr="002B2F7A">
        <w:rPr>
          <w:i/>
        </w:rPr>
        <w:t>natah</w:t>
      </w:r>
      <w:r>
        <w:t xml:space="preserve"> berupa ruang memanjang (linier) </w:t>
      </w:r>
      <w:r w:rsidR="00D03CF4">
        <w:t>atau</w:t>
      </w:r>
      <w:r>
        <w:t xml:space="preserve"> </w:t>
      </w:r>
      <w:r w:rsidR="00D03CF4">
        <w:t>areal yang datar</w:t>
      </w:r>
      <w:r>
        <w:t xml:space="preserve"> berupa “ruang luar tengah” yang di kelilingi oleh masa-masa bangunan. Dalam budaya Bali, ruang </w:t>
      </w:r>
      <w:r w:rsidR="002B2F7A" w:rsidRPr="002B2F7A">
        <w:rPr>
          <w:i/>
        </w:rPr>
        <w:t>natah</w:t>
      </w:r>
      <w:r>
        <w:t xml:space="preserve"> difungsikan sebagai rua</w:t>
      </w:r>
      <w:r w:rsidR="00D03CF4">
        <w:t xml:space="preserve">ng untuk kegiatan ritual yaitu </w:t>
      </w:r>
      <w:r w:rsidRPr="00D03CF4">
        <w:rPr>
          <w:i/>
        </w:rPr>
        <w:t>pecaruan</w:t>
      </w:r>
      <w:r>
        <w:t xml:space="preserve"> – upacara ritual dalam rangka meharmonisasikan ruang melalui korban suci kepada bhuta kala </w:t>
      </w:r>
      <w:r w:rsidR="00D05422">
        <w:fldChar w:fldCharType="begin" w:fldLock="1"/>
      </w:r>
      <w:r w:rsidR="00D05422">
        <w:instrText>ADDIN CSL_CITATION {"citationItems":[{"id":"ITEM-1","itemData":{"author":[{"dropping-particle":"","family":"Wikarman","given":"I Nyoman Singgin","non-dropping-particle":"","parse-names":false,"suffix":""}],"id":"ITEM-1","issued":{"date-parts":[["1998"]]},"publisher":"Paramita","publisher-place":"Surabaya","title":"Caru: Palemahan dan Sasih","type":"book"},"uris":["http://www.mendeley.com/documents/?uuid=d5c236e9-16a3-490a-bd76-2cc310680431"]}],"mendeley":{"formattedCitation":"(Wikarman, 1998)","plainTextFormattedCitation":"(Wikarman, 1998)","previouslyFormattedCitation":"(Wikarman, 1998)"},"properties":{"noteIndex":0},"schema":"https://github.com/citation-style-language/schema/raw/master/csl-citation.json"}</w:instrText>
      </w:r>
      <w:r w:rsidR="00D05422">
        <w:fldChar w:fldCharType="separate"/>
      </w:r>
      <w:r w:rsidR="00D05422" w:rsidRPr="00D05422">
        <w:rPr>
          <w:noProof/>
        </w:rPr>
        <w:t>(Wikarman, 1998)</w:t>
      </w:r>
      <w:r w:rsidR="00D05422">
        <w:fldChar w:fldCharType="end"/>
      </w:r>
      <w:r>
        <w:t xml:space="preserve">; maupun rangkaian upacara </w:t>
      </w:r>
      <w:r w:rsidRPr="00D03CF4">
        <w:rPr>
          <w:i/>
        </w:rPr>
        <w:t>pitra yadnya</w:t>
      </w:r>
      <w:r>
        <w:t xml:space="preserve"> – upacara membersihkan jenazah. Tujuan upacara </w:t>
      </w:r>
      <w:r w:rsidRPr="00D03CF4">
        <w:rPr>
          <w:i/>
        </w:rPr>
        <w:t>pecaruan</w:t>
      </w:r>
      <w:r>
        <w:t xml:space="preserve"> yaitu untuk menetralisir kekuatan-kekuatan ne</w:t>
      </w:r>
      <w:r w:rsidR="00D03CF4">
        <w:t>gatif</w:t>
      </w:r>
      <w:r>
        <w:t xml:space="preserve"> (</w:t>
      </w:r>
      <w:r w:rsidRPr="00D03CF4">
        <w:rPr>
          <w:i/>
        </w:rPr>
        <w:t>teben</w:t>
      </w:r>
      <w:r>
        <w:t xml:space="preserve">) dalam lingkungan perumahan atau lingkungan desa sehingga tercipta keseimbangan ruang </w:t>
      </w:r>
      <w:r w:rsidRPr="00D03CF4">
        <w:rPr>
          <w:i/>
        </w:rPr>
        <w:t>sekala</w:t>
      </w:r>
      <w:r>
        <w:t xml:space="preserve"> (konkret) dan </w:t>
      </w:r>
      <w:r w:rsidRPr="00D03CF4">
        <w:rPr>
          <w:i/>
        </w:rPr>
        <w:t>niskala</w:t>
      </w:r>
      <w:r>
        <w:t xml:space="preserve"> (abstrak). Di samping itu juga, </w:t>
      </w:r>
      <w:r w:rsidR="002B2F7A" w:rsidRPr="002B2F7A">
        <w:rPr>
          <w:i/>
        </w:rPr>
        <w:t>natah</w:t>
      </w:r>
      <w:r>
        <w:t xml:space="preserve"> secara kosmologis sebagai pertemuan antara </w:t>
      </w:r>
      <w:r w:rsidRPr="00D03CF4">
        <w:rPr>
          <w:i/>
        </w:rPr>
        <w:t>akasa</w:t>
      </w:r>
      <w:r>
        <w:t xml:space="preserve"> (langit) dan </w:t>
      </w:r>
      <w:r w:rsidRPr="00D03CF4">
        <w:rPr>
          <w:i/>
        </w:rPr>
        <w:t>pertiwi</w:t>
      </w:r>
      <w:r>
        <w:t xml:space="preserve"> (bumi) </w:t>
      </w:r>
      <w:r w:rsidR="00D05422">
        <w:fldChar w:fldCharType="begin" w:fldLock="1"/>
      </w:r>
      <w:r w:rsidR="00D05422">
        <w:instrText>ADDIN CSL_CITATION {"citationItems":[{"id":"ITEM-1","itemData":{"abstract":"Natah merupakan suatu istilah umum untuk menyatakan suatu halaman di tengah-tengah suatu lingkungan terbangun seperti: rumah, desa maupun kota. Artikel ini didasarkan atas observasi terhadap 30 rumah, 25 desa dan 23 pusat kota baik tipe tradisional maupun modern. Natah di dalam rumah terbentuk oleh adanya bangunan-bangunan rumah yang mengelilinginya, natah di dalam suatu desa terbentuk oleh sederetan rumah-rumah penduduk dan fasilitasnya sedangkan natah dalam suatu kota terbentuk oleh pusat kota dengan fasilitasnya. Natah memiliki tiga fungsi utama yaitu: sosial, ritual dan lingkungan. Pengertian natah merupakan media pertemuan antar unsur akasa (langit) yang bersifat purusa (jantan) dan unsur pretiwi (bumi) yang bersifat pradana (betina) dan juga sebagai pusat orientasi masa bangunan dan pusat orientasi sirkulasi. Dengan adanya perkembangan pembangunan dan teknologi terjadi perubahan-perubahan pada natah baik dari segi bentuk, fungsi maunpun makna yang terkandung di dalamnya.","author":[{"dropping-particle":"","family":"Putra","given":"I Gusti Made","non-dropping-particle":"","parse-names":false,"suffix":""}],"container-title":"Jurnal Permukiman Natah","id":"ITEM-1","issue":"2","issued":{"date-parts":[["2003"]]},"page":"52-58","title":"Perubahan Ekspresi Konsep Natah dalam Tata Ruang di Bali","type":"article-journal","volume":"1"},"uris":["http://www.mendeley.com/documents/?uuid=29b91231-e7df-469f-a695-601bc0aaefb6"]}],"mendeley":{"formattedCitation":"(Putra, 2003)","plainTextFormattedCitation":"(Putra, 2003)","previouslyFormattedCitation":"(Putra, 2003)"},"properties":{"noteIndex":0},"schema":"https://github.com/citation-style-language/schema/raw/master/csl-citation.json"}</w:instrText>
      </w:r>
      <w:r w:rsidR="00D05422">
        <w:fldChar w:fldCharType="separate"/>
      </w:r>
      <w:r w:rsidR="00D05422" w:rsidRPr="00D05422">
        <w:rPr>
          <w:noProof/>
        </w:rPr>
        <w:t>(Putra, 2003)</w:t>
      </w:r>
      <w:r w:rsidR="00D05422">
        <w:fldChar w:fldCharType="end"/>
      </w:r>
      <w:r>
        <w:t>. Secara fisik, ruang-ruang ini juga dimanfaatkan sebagai ruang “titik kumpul” dalam menghadapi situasi kebencanaan gempa bumi.</w:t>
      </w:r>
    </w:p>
    <w:p w:rsidR="009623A6" w:rsidRDefault="009623A6" w:rsidP="00A2561D">
      <w:r>
        <w:t xml:space="preserve">Konsepsi dan kedudukan </w:t>
      </w:r>
      <w:r w:rsidR="002B2F7A" w:rsidRPr="002B2F7A">
        <w:rPr>
          <w:i/>
        </w:rPr>
        <w:t>natah</w:t>
      </w:r>
      <w:r>
        <w:t xml:space="preserve"> dalam filosofi </w:t>
      </w:r>
      <w:r w:rsidR="00D03CF4">
        <w:rPr>
          <w:i/>
        </w:rPr>
        <w:t>Tri Hita K</w:t>
      </w:r>
      <w:r w:rsidRPr="00D03CF4">
        <w:rPr>
          <w:i/>
        </w:rPr>
        <w:t>arana</w:t>
      </w:r>
      <w:r>
        <w:t xml:space="preserve"> seperti yang disebutkan oleh Wastika yaitu </w:t>
      </w:r>
      <w:r w:rsidRPr="009623A6">
        <w:t xml:space="preserve">zona </w:t>
      </w:r>
      <w:r w:rsidRPr="00D03CF4">
        <w:rPr>
          <w:i/>
        </w:rPr>
        <w:t>sanggah</w:t>
      </w:r>
      <w:r w:rsidRPr="009623A6">
        <w:t xml:space="preserve"> atau </w:t>
      </w:r>
      <w:r w:rsidRPr="00D03CF4">
        <w:rPr>
          <w:i/>
        </w:rPr>
        <w:t>merajan</w:t>
      </w:r>
      <w:r w:rsidRPr="009623A6">
        <w:t xml:space="preserve"> sebagai implementasi hubungan manusia dengan Tuhan (Ida Sang Hyang Widhi Wasa); zona </w:t>
      </w:r>
      <w:r w:rsidR="002B2F7A" w:rsidRPr="002B2F7A">
        <w:rPr>
          <w:i/>
        </w:rPr>
        <w:t>natah</w:t>
      </w:r>
      <w:r w:rsidRPr="009623A6">
        <w:t xml:space="preserve"> atau halaman tengah sebagai ruang untuk mendirikan bangunan </w:t>
      </w:r>
      <w:r w:rsidR="00D03CF4">
        <w:t>rumah tinggal untuk kegiatan sos</w:t>
      </w:r>
      <w:r w:rsidRPr="009623A6">
        <w:t xml:space="preserve">ial, upacara adat; dan zona </w:t>
      </w:r>
      <w:r w:rsidR="002B2F7A" w:rsidRPr="002B2F7A">
        <w:rPr>
          <w:i/>
        </w:rPr>
        <w:t>lebuh</w:t>
      </w:r>
      <w:r w:rsidRPr="009623A6">
        <w:t xml:space="preserve"> merupakan ruang yang berada di luar pekarangan rumah atau di depan pintu masuk </w:t>
      </w:r>
      <w:r w:rsidRPr="00D03CF4">
        <w:rPr>
          <w:i/>
        </w:rPr>
        <w:t>pekarangan</w:t>
      </w:r>
      <w:r w:rsidRPr="009623A6">
        <w:t xml:space="preserve"> </w:t>
      </w:r>
      <w:r>
        <w:fldChar w:fldCharType="begin" w:fldLock="1"/>
      </w:r>
      <w:r w:rsidR="00F64AE1">
        <w:instrText>ADDIN CSL_CITATION {"citationItems":[{"id":"ITEM-1","itemData":{"abstract":"Tri Hita Karana is as a concept which be apparently used on Balinese traditional housing. Balinese traditional house incorporate strongly on the use of environment such as non biotical, biotical and socio culture as well. In developing the Balinese traditional housing, it utilizes optimally the local environment in order that it is able to attain the situation and condition which is a very comfortable, efficiently energy and cheaply use as well. Through the development of science and technology, the rise of tourism influence and the growth of population as well, the concept of Tri Hita Karana is steadily abandoned even forgotten and altered by other concept which is actually come from outside of Bali and in fact, we recognize that it is not guarantee to be applicable in Bali. It is not painless to defeat those change in Bali. It seems that we require durably a strategy manner to optimize the positive influence that come from out of Bali to be able to develop more efficient and effective. The other hand, the negative influence will be minimized, even eliminated through such great efforts to employ optimally the concepts that is still taking place nowadays in Bali. Hopefully, throughout the implementation of Tri Hita Karana, the development of Balinese traditional housing can be sustainable.","author":[{"dropping-particle":"","family":"Wastika","given":"Dewa Nyoman","non-dropping-particle":"","parse-names":false,"suffix":""}],"container-title":"Jurnal Permukiman Natah","id":"ITEM-1","issue":"2","issued":{"date-parts":[["2005"]]},"page":"72-77","title":"Penerapan Konsep Tri Hita Karana dalam Perencanaan Perumahan di Bali","type":"article-journal","volume":"3"},"uris":["http://www.mendeley.com/documents/?uuid=9995cd77-3863-42da-a6f1-3108e3b42dd9"]}],"mendeley":{"formattedCitation":"(Wastika, 2005)","plainTextFormattedCitation":"(Wastika, 2005)","previouslyFormattedCitation":"(Wastika, 2005)"},"properties":{"noteIndex":0},"schema":"https://github.com/citation-style-language/schema/raw/master/csl-citation.json"}</w:instrText>
      </w:r>
      <w:r>
        <w:fldChar w:fldCharType="separate"/>
      </w:r>
      <w:r w:rsidRPr="009623A6">
        <w:rPr>
          <w:noProof/>
        </w:rPr>
        <w:t>(Wastika, 2005)</w:t>
      </w:r>
      <w:r>
        <w:fldChar w:fldCharType="end"/>
      </w:r>
      <w:r w:rsidRPr="009623A6">
        <w:t xml:space="preserve">.  </w:t>
      </w:r>
      <w:r w:rsidR="00D03CF4">
        <w:t xml:space="preserve">Dalam konsep </w:t>
      </w:r>
      <w:r w:rsidR="00D03CF4" w:rsidRPr="00D03CF4">
        <w:rPr>
          <w:i/>
        </w:rPr>
        <w:t>Rwa</w:t>
      </w:r>
      <w:r w:rsidR="00D03CF4">
        <w:t xml:space="preserve"> </w:t>
      </w:r>
      <w:r w:rsidR="00D03CF4" w:rsidRPr="00D03CF4">
        <w:rPr>
          <w:i/>
        </w:rPr>
        <w:t>B</w:t>
      </w:r>
      <w:r w:rsidRPr="00D03CF4">
        <w:rPr>
          <w:i/>
        </w:rPr>
        <w:t>hineda</w:t>
      </w:r>
      <w:r>
        <w:t xml:space="preserve"> menyebutkan </w:t>
      </w:r>
      <w:r w:rsidR="002B2F7A" w:rsidRPr="002B2F7A">
        <w:rPr>
          <w:i/>
        </w:rPr>
        <w:t>natah</w:t>
      </w:r>
      <w:r w:rsidRPr="009623A6">
        <w:t xml:space="preserve"> dan </w:t>
      </w:r>
      <w:r w:rsidR="002B2F7A" w:rsidRPr="002B2F7A">
        <w:rPr>
          <w:i/>
        </w:rPr>
        <w:t>lebuh</w:t>
      </w:r>
      <w:r w:rsidRPr="009623A6">
        <w:t xml:space="preserve"> merupakan ruang luar yang kosong yang menjadi wadah dalam menciptakan suatu keseimbangan dalam konteks abstrak (pertemuan antara kosmos langit dan bumi) dan ko</w:t>
      </w:r>
      <w:r w:rsidR="00D03CF4">
        <w:t>nkret (sebagai ruang ritual, sos</w:t>
      </w:r>
      <w:r w:rsidRPr="009623A6">
        <w:t>ial dan penyelamatan).</w:t>
      </w:r>
      <w:r>
        <w:t xml:space="preserve"> Hal tersebut sesu</w:t>
      </w:r>
      <w:r w:rsidR="00F64AE1">
        <w:t>a</w:t>
      </w:r>
      <w:r>
        <w:t xml:space="preserve">i dengan pernyataan </w:t>
      </w:r>
      <w:r w:rsidR="00F64AE1">
        <w:t xml:space="preserve">tentang konsep mikrokosmos dan makrokosmos yaitu </w:t>
      </w:r>
      <w:r w:rsidR="00F64AE1" w:rsidRPr="00F64AE1">
        <w:t xml:space="preserve">dua aspek yang saling bertentangan (berbeda) namun saling menguatkan dalam membentuk suatu keseimbangan alam semesta. Alam semesta yang disebut dengan </w:t>
      </w:r>
      <w:r w:rsidR="00F64AE1" w:rsidRPr="00D03CF4">
        <w:rPr>
          <w:i/>
        </w:rPr>
        <w:t>bhuana agung</w:t>
      </w:r>
      <w:r w:rsidR="00F64AE1" w:rsidRPr="00F64AE1">
        <w:t xml:space="preserve"> (makrokosmos) merupakan tempat hidupnya manusia sebagai </w:t>
      </w:r>
      <w:r w:rsidR="00F64AE1" w:rsidRPr="00D03CF4">
        <w:rPr>
          <w:i/>
        </w:rPr>
        <w:t>bhuana alit</w:t>
      </w:r>
      <w:r w:rsidR="00F64AE1" w:rsidRPr="00F64AE1">
        <w:t xml:space="preserve"> (mikrokosmos). Dalam konteks rumah hunian rumah tinggal, dan pekarangan rumah merupakan </w:t>
      </w:r>
      <w:r w:rsidR="00F64AE1" w:rsidRPr="00D03CF4">
        <w:rPr>
          <w:i/>
        </w:rPr>
        <w:t>bhuana agung</w:t>
      </w:r>
      <w:r w:rsidR="00F64AE1" w:rsidRPr="00F64AE1">
        <w:t xml:space="preserve"> yang menaungi dan memberikan tempat berlindung kepada penguhun</w:t>
      </w:r>
      <w:r w:rsidR="00F64AE1">
        <w:t>i rumah tersebut (</w:t>
      </w:r>
      <w:r w:rsidR="00F64AE1" w:rsidRPr="00D03CF4">
        <w:rPr>
          <w:i/>
        </w:rPr>
        <w:t>bhuana</w:t>
      </w:r>
      <w:r w:rsidR="00F64AE1">
        <w:t xml:space="preserve"> </w:t>
      </w:r>
      <w:r w:rsidR="00F64AE1" w:rsidRPr="00D03CF4">
        <w:rPr>
          <w:i/>
        </w:rPr>
        <w:t>alit</w:t>
      </w:r>
      <w:r w:rsidR="00F64AE1">
        <w:t xml:space="preserve">) </w:t>
      </w:r>
      <w:r w:rsidR="00F64AE1">
        <w:fldChar w:fldCharType="begin" w:fldLock="1"/>
      </w:r>
      <w:r w:rsidR="00F64AE1">
        <w:instrText>ADDIN CSL_CITATION {"citationItems":[{"id":"ITEM-1","itemData":{"DOI":"10.1007/978-94-015-0516-1","ISBN":"9789401500425","author":[{"dropping-particle":"","family":"Hooykaas","given":"C.","non-dropping-particle":"","parse-names":false,"suffix":""}],"id":"ITEM-1","issued":{"date-parts":[["1974"]]},"publisher":"KONINKLIJK INSTITUUT","publisher-place":"VOOR TAAL-, LAND- EN VOLKENKUNDE","title":"Cosmogony and Creation In Balinese Tradition","type":"book"},"uris":["http://www.mendeley.com/documents/?uuid=89677cab-b940-4ede-86a4-f4d06db4c595"]}],"mendeley":{"formattedCitation":"(Hooykaas, 1974)","plainTextFormattedCitation":"(Hooykaas, 1974)","previouslyFormattedCitation":"(Hooykaas, 1974)"},"properties":{"noteIndex":0},"schema":"https://github.com/citation-style-language/schema/raw/master/csl-citation.json"}</w:instrText>
      </w:r>
      <w:r w:rsidR="00F64AE1">
        <w:fldChar w:fldCharType="separate"/>
      </w:r>
      <w:r w:rsidR="00F64AE1" w:rsidRPr="00F64AE1">
        <w:rPr>
          <w:noProof/>
        </w:rPr>
        <w:t>(Hooykaas, 1974)</w:t>
      </w:r>
      <w:r w:rsidR="00F64AE1">
        <w:fldChar w:fldCharType="end"/>
      </w:r>
      <w:r w:rsidR="00F64AE1" w:rsidRPr="00F64AE1">
        <w:t>.</w:t>
      </w:r>
    </w:p>
    <w:p w:rsidR="00F64AE1" w:rsidRPr="00F64AE1" w:rsidRDefault="00F64AE1" w:rsidP="00F64AE1">
      <w:r w:rsidRPr="00F64AE1">
        <w:t>Dalam arsitektur tradisional Bali t</w:t>
      </w:r>
      <w:r w:rsidR="00D03CF4">
        <w:t xml:space="preserve">erdapat dua sifat ruang yaitu </w:t>
      </w:r>
      <w:r w:rsidR="00D03CF4" w:rsidRPr="00D03CF4">
        <w:rPr>
          <w:i/>
        </w:rPr>
        <w:t>se</w:t>
      </w:r>
      <w:r w:rsidRPr="00D03CF4">
        <w:rPr>
          <w:i/>
        </w:rPr>
        <w:t>kala</w:t>
      </w:r>
      <w:r w:rsidRPr="00F64AE1">
        <w:t xml:space="preserve"> dan </w:t>
      </w:r>
      <w:r w:rsidRPr="00D03CF4">
        <w:rPr>
          <w:i/>
        </w:rPr>
        <w:t>niskala</w:t>
      </w:r>
      <w:r w:rsidRPr="00F64AE1">
        <w:t>. Kedua ruang tersebut bersifat dualistik yang keberadaanya bertentangan namun saling melengkapi satu dengan yang lainnya. Dalam perwujudan arsitekturnya, kedua unsur tersebut harus terwujud dalam menciptakan keseimbangan antara yang konkret dan abstrak. Wujud arsitektur (</w:t>
      </w:r>
      <w:r w:rsidRPr="00AF5F8E">
        <w:rPr>
          <w:i/>
        </w:rPr>
        <w:t>s</w:t>
      </w:r>
      <w:r w:rsidR="00AF5F8E" w:rsidRPr="00AF5F8E">
        <w:rPr>
          <w:i/>
        </w:rPr>
        <w:t>e</w:t>
      </w:r>
      <w:r w:rsidRPr="00AF5F8E">
        <w:rPr>
          <w:i/>
        </w:rPr>
        <w:t>kala</w:t>
      </w:r>
      <w:r w:rsidRPr="00F64AE1">
        <w:t>) dan pancaran di luar wujud tersebut (</w:t>
      </w:r>
      <w:r w:rsidRPr="00AF5F8E">
        <w:rPr>
          <w:i/>
        </w:rPr>
        <w:t>niskala</w:t>
      </w:r>
      <w:r w:rsidRPr="00F64AE1">
        <w:t xml:space="preserve">) diletakan dalam satu kesatuan dan termanifestasi dalam setiap bagian dari arsitektur tersebut. </w:t>
      </w:r>
      <w:r>
        <w:fldChar w:fldCharType="begin" w:fldLock="1"/>
      </w:r>
      <w:r w:rsidR="007D3EFB">
        <w:instrText>ADDIN CSL_CITATION {"citationItems":[{"id":"ITEM-1","itemData":{"author":[{"dropping-particle":"","family":"Anonim","given":"","non-dropping-particle":"","parse-names":false,"suffix":""}],"id":"ITEM-1","issued":{"date-parts":[["1984"]]},"publisher":"Hasil Sabha Arsitektur Tradisional Bali","publisher-place":"Denpasar","title":"Rumusan Arsitektur Bali","type":"book"},"uris":["http://www.mendeley.com/documents/?uuid=f4a11ebb-f088-4dbc-81ca-e570445a71c0"]},{"id":"ITEM-2","itemData":{"ISBN":"9786027330818","abstract":"Konsep ruang dalam arsitektur tradisional Bali menjelaskan bahwa ruang niskala (abstrak) merupakan esensi dari ruang sakala (konkret) dan hubungan ini merupakan dua aspek yang sangat penting dalam menciptakan ruang yang seimbang antara yang konkret dan abstrak. Gambaran tersebut dapat dijumpai pada ruang-ruang yang memiliki nilai khusus, yaitu salah satunya ruang di sekitar pohon beringin. Lazimnya, ruang di sekitar pohon beringin tidak hanya dimaknai sebagai ruang yang memiliki nilai khusus (tenget), namun juga dimaknai sebagai ruang yang dimanfaatkan oleh masyarakat setempat sebagai ruang publik yaitu untuk aktivitas sosial, ekonomi maupun budaya. Fenomena tersebut dapat dijumpai di Kota Denpasar sebagai lokus penelitian ini. Penelitian ini menjadi menarik karena kajian akan perwujudan ruang (sakala dan niskala) tidak hanya pada konteks pengguna lokal yang telah memiliki pemahaman akan konsep ruang beringin, namun juga masyarakat yang belum memiliki pemahaman tersebut. Analisis kajiannya berupa seting pemanfaatan ruang dengan hasil kajian yaitu perwujudan ruang sakala dan niskala di sekitar pohon beringin. Metode yang digunakan dalam penelitian ini adalah naturalistik interpretatif.","author":[{"dropping-particle":"","family":"Wijaya","given":"I Kadek Merta","non-dropping-particle":"","parse-names":false,"suffix":""}],"container-title":"Seminar Nasional Space #3: Membingkai Multikultur dalam Kearifan Lokal Melalui Perencanaan Wilayah dan Kota","id":"ITEM-2","issued":{"date-parts":[["2017"]]},"publisher":"Program Studi Perencanaan Wilayah dan Kota, Fakultas Teknik, Universitas Hindu Indonesia","publisher-place":"Denpasar","title":"Ruang Sakala dan Niskala Di Sekitar Pohon Beringin Di Denpasar","type":"paper-conference"},"uris":["http://www.mendeley.com/documents/?uuid=7e691eaa-8edc-4ffb-bded-90bad30c2d07"]}],"mendeley":{"formattedCitation":"(Anonim, 1984; Wijaya, 2017)","plainTextFormattedCitation":"(Anonim, 1984; Wijaya, 2017)","previouslyFormattedCitation":"(Anonim, 1984; Wijaya, 2017)"},"properties":{"noteIndex":0},"schema":"https://github.com/citation-style-language/schema/raw/master/csl-citation.json"}</w:instrText>
      </w:r>
      <w:r>
        <w:fldChar w:fldCharType="separate"/>
      </w:r>
      <w:r w:rsidR="00F66B5C" w:rsidRPr="00F66B5C">
        <w:rPr>
          <w:noProof/>
        </w:rPr>
        <w:t>(Anonim, 1984; Wijaya, 2017)</w:t>
      </w:r>
      <w:r>
        <w:fldChar w:fldCharType="end"/>
      </w:r>
      <w:r w:rsidRPr="00F64AE1">
        <w:t xml:space="preserve">. Ruang </w:t>
      </w:r>
      <w:r w:rsidR="002B2F7A" w:rsidRPr="002B2F7A">
        <w:rPr>
          <w:i/>
        </w:rPr>
        <w:t>natah</w:t>
      </w:r>
      <w:r w:rsidRPr="00F64AE1">
        <w:t xml:space="preserve"> dan </w:t>
      </w:r>
      <w:r w:rsidR="002B2F7A" w:rsidRPr="002B2F7A">
        <w:rPr>
          <w:i/>
        </w:rPr>
        <w:t>lebuh</w:t>
      </w:r>
      <w:r w:rsidRPr="00F64AE1">
        <w:t xml:space="preserve"> merupakan perwujudan dari ruang </w:t>
      </w:r>
      <w:r w:rsidRPr="00AF5F8E">
        <w:rPr>
          <w:i/>
        </w:rPr>
        <w:t>sekala</w:t>
      </w:r>
      <w:r w:rsidRPr="00F64AE1">
        <w:t xml:space="preserve"> berupa ruang luar yang kosong</w:t>
      </w:r>
      <w:r w:rsidR="00AF5F8E">
        <w:t xml:space="preserve"> dan inti ruang kosong tersebut disebut</w:t>
      </w:r>
      <w:r w:rsidRPr="00F64AE1">
        <w:t xml:space="preserve"> dengan </w:t>
      </w:r>
      <w:r w:rsidRPr="00AF5F8E">
        <w:rPr>
          <w:i/>
        </w:rPr>
        <w:t>niskala</w:t>
      </w:r>
      <w:r w:rsidRPr="00F64AE1">
        <w:t xml:space="preserve">. Untuk menciptakan keseimbangan tersebut, maka ruang </w:t>
      </w:r>
      <w:r w:rsidRPr="00AF5F8E">
        <w:rPr>
          <w:i/>
        </w:rPr>
        <w:t>niskala</w:t>
      </w:r>
      <w:r w:rsidRPr="00F64AE1">
        <w:t xml:space="preserve"> merupakan titik yang perlu dipelihara dengan baik melalui kegiatan ritual (</w:t>
      </w:r>
      <w:r w:rsidR="00AF5F8E">
        <w:rPr>
          <w:i/>
        </w:rPr>
        <w:t>p</w:t>
      </w:r>
      <w:r w:rsidRPr="00AF5F8E">
        <w:rPr>
          <w:i/>
        </w:rPr>
        <w:t>ecaru</w:t>
      </w:r>
      <w:r w:rsidR="00AF5F8E">
        <w:rPr>
          <w:i/>
        </w:rPr>
        <w:t>an</w:t>
      </w:r>
      <w:r w:rsidRPr="00F64AE1">
        <w:t>).</w:t>
      </w:r>
    </w:p>
    <w:p w:rsidR="00A2561D" w:rsidRDefault="00A2561D" w:rsidP="00A2561D">
      <w:r>
        <w:t xml:space="preserve">Konsep dikotomi </w:t>
      </w:r>
      <w:r w:rsidRPr="00AF5F8E">
        <w:rPr>
          <w:i/>
        </w:rPr>
        <w:t>hulu</w:t>
      </w:r>
      <w:r>
        <w:t>-</w:t>
      </w:r>
      <w:r w:rsidRPr="00AF5F8E">
        <w:rPr>
          <w:i/>
        </w:rPr>
        <w:t>teben</w:t>
      </w:r>
      <w:r>
        <w:t xml:space="preserve"> menunjukan hubungan antara ruang yang bermakna </w:t>
      </w:r>
      <w:r w:rsidRPr="00AF5F8E">
        <w:rPr>
          <w:i/>
        </w:rPr>
        <w:t>utama</w:t>
      </w:r>
      <w:r>
        <w:t xml:space="preserve"> dan ruang bermakna </w:t>
      </w:r>
      <w:r w:rsidRPr="00AF5F8E">
        <w:rPr>
          <w:i/>
        </w:rPr>
        <w:t>nista</w:t>
      </w:r>
      <w:r>
        <w:t xml:space="preserve">. Dalam tata ruang perumahan dan permukiman etnik Bali di daerah dataran rendah </w:t>
      </w:r>
      <w:r w:rsidR="00AF5F8E">
        <w:t>maupun</w:t>
      </w:r>
      <w:r>
        <w:t xml:space="preserve"> tinggi menunjukan bahwa ruang </w:t>
      </w:r>
      <w:r w:rsidRPr="00AF5F8E">
        <w:rPr>
          <w:i/>
        </w:rPr>
        <w:t>teben</w:t>
      </w:r>
      <w:r>
        <w:t xml:space="preserve"> diidentikkan dengan arah atau ruang yang bernilai renda</w:t>
      </w:r>
      <w:r w:rsidR="00AF5F8E">
        <w:t xml:space="preserve">h atau lazimnya disebut dengan </w:t>
      </w:r>
      <w:r w:rsidR="002B2F7A" w:rsidRPr="002B2F7A">
        <w:rPr>
          <w:i/>
        </w:rPr>
        <w:t>lebuh</w:t>
      </w:r>
      <w:r>
        <w:t xml:space="preserve">. </w:t>
      </w:r>
      <w:r w:rsidR="002B2F7A" w:rsidRPr="002B2F7A">
        <w:rPr>
          <w:i/>
        </w:rPr>
        <w:t>Lebuh</w:t>
      </w:r>
      <w:r>
        <w:t xml:space="preserve"> merupakan pintu akses keluar dan masuk suatu areal pekarangan/kawasan baik itu pada tingkat pekarangan rumah maupun desa. Di tingkat pekarangan rumah</w:t>
      </w:r>
      <w:r w:rsidR="00AF5F8E">
        <w:t>,</w:t>
      </w:r>
      <w:r>
        <w:t xml:space="preserve"> </w:t>
      </w:r>
      <w:r w:rsidR="002B2F7A" w:rsidRPr="002B2F7A">
        <w:rPr>
          <w:i/>
        </w:rPr>
        <w:t>lebuh</w:t>
      </w:r>
      <w:r>
        <w:t xml:space="preserve"> diidentikan sebagai ruang di depan </w:t>
      </w:r>
      <w:r w:rsidRPr="00AF5F8E">
        <w:rPr>
          <w:i/>
        </w:rPr>
        <w:t>pemesuan</w:t>
      </w:r>
      <w:r>
        <w:t xml:space="preserve"> (pintu gerbang) rumah tinggal, sedangkan dalam skala desa yaitu pintu gerbang desa atau tapal batas desa yang posisinya di bagian </w:t>
      </w:r>
      <w:r w:rsidRPr="00AF5F8E">
        <w:rPr>
          <w:i/>
        </w:rPr>
        <w:t>teben</w:t>
      </w:r>
      <w:r>
        <w:t xml:space="preserve"> (</w:t>
      </w:r>
      <w:r w:rsidRPr="00AF5F8E">
        <w:rPr>
          <w:i/>
        </w:rPr>
        <w:t>nista</w:t>
      </w:r>
      <w:r>
        <w:t xml:space="preserve">). Dalam sistem ritual masyarakat etnik Bali, ruang </w:t>
      </w:r>
      <w:r w:rsidR="002B2F7A" w:rsidRPr="002B2F7A">
        <w:rPr>
          <w:i/>
        </w:rPr>
        <w:t>lebuh</w:t>
      </w:r>
      <w:r>
        <w:t xml:space="preserve"> lazimnya dipergunakan sebagai ruang titik kegiatan upacara </w:t>
      </w:r>
      <w:r w:rsidRPr="00AF5F8E">
        <w:rPr>
          <w:i/>
        </w:rPr>
        <w:t>pecaruan</w:t>
      </w:r>
      <w:r>
        <w:t xml:space="preserve"> yang bertujuan untuk penetralisi</w:t>
      </w:r>
      <w:r w:rsidR="00AF5F8E">
        <w:t>r unsur-unsur negatif</w:t>
      </w:r>
      <w:r>
        <w:t xml:space="preserve"> (</w:t>
      </w:r>
      <w:r w:rsidRPr="00AF5F8E">
        <w:rPr>
          <w:i/>
        </w:rPr>
        <w:t>niskala</w:t>
      </w:r>
      <w:r>
        <w:t xml:space="preserve">) yang dapat mempengaruhi ruang </w:t>
      </w:r>
      <w:r w:rsidRPr="00AF5F8E">
        <w:rPr>
          <w:i/>
        </w:rPr>
        <w:t>sekala</w:t>
      </w:r>
      <w:r>
        <w:t xml:space="preserve"> pekarangan rumah maupun desa. </w:t>
      </w:r>
      <w:r w:rsidR="00AF5F8E">
        <w:t>Dalam s</w:t>
      </w:r>
      <w:r>
        <w:t xml:space="preserve">istem sirkulasi kegiatan ritual dalam satu pekarangan rumah maupun desa, ruang </w:t>
      </w:r>
      <w:r w:rsidR="002B2F7A" w:rsidRPr="002B2F7A">
        <w:rPr>
          <w:i/>
        </w:rPr>
        <w:t>lebuh</w:t>
      </w:r>
      <w:r>
        <w:t xml:space="preserve"> menjadi prosesi akhir siklus kegiatan tersebut. Hal tersebut berdasarkan konsep pergerakan atau sirkulasi atau hirarki ruang </w:t>
      </w:r>
      <w:r w:rsidRPr="00AF5F8E">
        <w:rPr>
          <w:i/>
        </w:rPr>
        <w:t>hulu</w:t>
      </w:r>
      <w:r>
        <w:t xml:space="preserve"> ke </w:t>
      </w:r>
      <w:r w:rsidRPr="00AF5F8E">
        <w:rPr>
          <w:i/>
        </w:rPr>
        <w:t>teben</w:t>
      </w:r>
      <w:r>
        <w:t xml:space="preserve">. Di samping memiliki nilai simbolis dan nilai ritual, </w:t>
      </w:r>
      <w:r w:rsidR="002B2F7A" w:rsidRPr="002B2F7A">
        <w:rPr>
          <w:i/>
        </w:rPr>
        <w:t>lebuh</w:t>
      </w:r>
      <w:r>
        <w:t xml:space="preserve"> juga memiliki nilai keselamatan yaitu sebagai ruang penyelamatan diri pada saat terjadi gempa bumi. </w:t>
      </w:r>
    </w:p>
    <w:p w:rsidR="00A2561D" w:rsidRDefault="00A2561D" w:rsidP="00A2561D">
      <w:r>
        <w:t xml:space="preserve">Konsepsi keseimbangan ruang dalam arsitektur tradisional Bali menunjukan eksistensi elemen-elemen dikotomi ruang yang saling melengkapi dan menguatkan. Interpretasi konsepsi tersebut berupa kegiatan ritual yang tidak hanya dilakukan pada zona </w:t>
      </w:r>
      <w:r w:rsidRPr="00AF5F8E">
        <w:rPr>
          <w:i/>
        </w:rPr>
        <w:t>utama</w:t>
      </w:r>
      <w:r>
        <w:t xml:space="preserve"> namun juga zona </w:t>
      </w:r>
      <w:r w:rsidRPr="00AF5F8E">
        <w:rPr>
          <w:i/>
        </w:rPr>
        <w:t>nista</w:t>
      </w:r>
      <w:r>
        <w:t xml:space="preserve"> (rendah). Perwujudan dalam konfigurasi tata ruang perumahan dan permukiman masyarakat etnik Bali menunjukan elemen-elemen ruang terbangun dan elemen-elemen ruang luar memiliki rata-rata prosentase keruangan yang seimbang. Sehingga nilai keseimbangan tidak hanya diwujudkan dalam kegiatan ritual namun juga perwujudan elemen-elemen fisik pembentuk tata ruang perumahan dan permukiman. </w:t>
      </w:r>
    </w:p>
    <w:p w:rsidR="00A2561D" w:rsidRDefault="00A2561D" w:rsidP="00A2561D">
      <w:r>
        <w:lastRenderedPageBreak/>
        <w:t xml:space="preserve">Menurut </w:t>
      </w:r>
      <w:r w:rsidR="00D05422">
        <w:fldChar w:fldCharType="begin" w:fldLock="1"/>
      </w:r>
      <w:r w:rsidR="009623A6">
        <w:instrText>ADDIN CSL_CITATION {"citationItems":[{"id":"ITEM-1","itemData":{"abstract":"Architecture is not just about physical manifestations; more than that architecture is the substance of the physical being. This concept is found in Eastern architecture, one being traditional Balinese architecture in which there are sakala (tangible) spaces and niskala (intangible) spaces for ritual activities and for non-ritual activities. In the ethnic Balinese home there are three zones namely a sacred zone, a residential zone, and an outer space and lebuh. All three zones have tangible spaces in the form of structures and intangible spaces or ‘special’ markers. These two types of spaces are maintained through normative rules. This paper draws from a qualitative naturalistic study about the discourse on the concept of the sakala space and niskala space in the ethnic Balinese home through an approach of local and universal concepts. The results show the existence of balance of sakala and niskala spaces in the dynamics of ethnic Balinese homes in the architectural development for maintaining its characteristic.","author":[{"dropping-particle":"","family":"Wijaya","given":"I Kadek Merta","non-dropping-particle":"","parse-names":false,"suffix":""}],"container-title":"International Seminar Bali Hinduism, Tradition and Interreligious Studies","editor":[{"dropping-particle":"","family":"Ardhana","given":"I Ketut","non-dropping-particle":"","parse-names":false,"suffix":""}],"id":"ITEM-1","issued":{"date-parts":[["2018"]]},"page":"73-80","publisher":"UNHI Press","publisher-place":"Denpasar","title":"Discourse On the Concept of Balance of Sakala and Niskala Spaces in Ethnic Balinese Homes","type":"paper-conference"},"uris":["http://www.mendeley.com/documents/?uuid=46d63d19-b199-45cb-9963-fb6ad2e42b3c"]}],"mendeley":{"formattedCitation":"(Wijaya, 2018)","manualFormatting":"Wijaya (2018)","plainTextFormattedCitation":"(Wijaya, 2018)","previouslyFormattedCitation":"(Wijaya, 2018)"},"properties":{"noteIndex":0},"schema":"https://github.com/citation-style-language/schema/raw/master/csl-citation.json"}</w:instrText>
      </w:r>
      <w:r w:rsidR="00D05422">
        <w:fldChar w:fldCharType="separate"/>
      </w:r>
      <w:r w:rsidR="009623A6">
        <w:rPr>
          <w:noProof/>
        </w:rPr>
        <w:t>Wijaya</w:t>
      </w:r>
      <w:r w:rsidR="00D05422" w:rsidRPr="00D05422">
        <w:rPr>
          <w:noProof/>
        </w:rPr>
        <w:t xml:space="preserve"> </w:t>
      </w:r>
      <w:r w:rsidR="00D05422">
        <w:rPr>
          <w:noProof/>
        </w:rPr>
        <w:t>(</w:t>
      </w:r>
      <w:r w:rsidR="00D05422" w:rsidRPr="00D05422">
        <w:rPr>
          <w:noProof/>
        </w:rPr>
        <w:t>2018)</w:t>
      </w:r>
      <w:r w:rsidR="00D05422">
        <w:fldChar w:fldCharType="end"/>
      </w:r>
      <w:r>
        <w:t xml:space="preserve"> menyatakan bahwa </w:t>
      </w:r>
      <w:r w:rsidR="002B2F7A" w:rsidRPr="002B2F7A">
        <w:rPr>
          <w:i/>
        </w:rPr>
        <w:t>natah</w:t>
      </w:r>
      <w:r>
        <w:t xml:space="preserve"> dan </w:t>
      </w:r>
      <w:r w:rsidR="002B2F7A" w:rsidRPr="002B2F7A">
        <w:rPr>
          <w:i/>
        </w:rPr>
        <w:t>lebuh</w:t>
      </w:r>
      <w:r>
        <w:t xml:space="preserve"> dalam konteks </w:t>
      </w:r>
      <w:r w:rsidR="00AF5F8E" w:rsidRPr="00AF5F8E">
        <w:rPr>
          <w:i/>
        </w:rPr>
        <w:t>Tri Hita Karana</w:t>
      </w:r>
      <w:r w:rsidR="00AF5F8E">
        <w:t xml:space="preserve"> </w:t>
      </w:r>
      <w:r>
        <w:t xml:space="preserve">merupakan ruang (wadah) dalam menciptakan hubungan harmonis antara manusia dengan lingkungan. </w:t>
      </w:r>
      <w:r w:rsidR="002B2F7A" w:rsidRPr="002B2F7A">
        <w:rPr>
          <w:i/>
        </w:rPr>
        <w:t>Natah</w:t>
      </w:r>
      <w:r>
        <w:t xml:space="preserve"> dan </w:t>
      </w:r>
      <w:r w:rsidR="002B2F7A" w:rsidRPr="002B2F7A">
        <w:rPr>
          <w:i/>
        </w:rPr>
        <w:t>lebuh</w:t>
      </w:r>
      <w:r>
        <w:t xml:space="preserve"> umumnya dipergunakan sebagai media atau wadah berlangsungnya kegiatan ritual </w:t>
      </w:r>
      <w:r w:rsidRPr="00AF5F8E">
        <w:rPr>
          <w:i/>
        </w:rPr>
        <w:t>pecaruan</w:t>
      </w:r>
      <w:r>
        <w:t xml:space="preserve"> – menciptakan keseimbangan antara ruang </w:t>
      </w:r>
      <w:r w:rsidRPr="00AF5F8E">
        <w:rPr>
          <w:i/>
        </w:rPr>
        <w:t>sekala</w:t>
      </w:r>
      <w:r>
        <w:t xml:space="preserve"> (tapak pekarangan, manusia penghuni pekarangan) dengan ruang </w:t>
      </w:r>
      <w:r w:rsidRPr="00AF5F8E">
        <w:rPr>
          <w:i/>
        </w:rPr>
        <w:t>niskala</w:t>
      </w:r>
      <w:r>
        <w:t xml:space="preserve"> (kekuatan yang bersifat rendah atau </w:t>
      </w:r>
      <w:r w:rsidRPr="00AF5F8E">
        <w:rPr>
          <w:i/>
        </w:rPr>
        <w:t>nista</w:t>
      </w:r>
      <w:r>
        <w:t xml:space="preserve">), sehingga kegiatan ritual </w:t>
      </w:r>
      <w:r w:rsidRPr="00AF5F8E">
        <w:rPr>
          <w:i/>
        </w:rPr>
        <w:t>pecaruan</w:t>
      </w:r>
      <w:r>
        <w:t xml:space="preserve"> zona rendah (ruang kosong/</w:t>
      </w:r>
      <w:r w:rsidR="002B2F7A" w:rsidRPr="002B2F7A">
        <w:rPr>
          <w:i/>
        </w:rPr>
        <w:t>natah</w:t>
      </w:r>
      <w:r>
        <w:t xml:space="preserve"> dan bagian terluar dari pintu pekarangan rumah) memiliki makna menyeimbangkan kedua unsur tersebut yaitu </w:t>
      </w:r>
      <w:r w:rsidRPr="00AF5F8E">
        <w:rPr>
          <w:i/>
        </w:rPr>
        <w:t>sekala</w:t>
      </w:r>
      <w:r>
        <w:t xml:space="preserve"> dan </w:t>
      </w:r>
      <w:r w:rsidRPr="00AF5F8E">
        <w:rPr>
          <w:i/>
        </w:rPr>
        <w:t>niskala</w:t>
      </w:r>
      <w:r>
        <w:t xml:space="preserve">.  Wijaya juga menambahkan bahwa ruang </w:t>
      </w:r>
      <w:r w:rsidR="002B2F7A" w:rsidRPr="002B2F7A">
        <w:rPr>
          <w:i/>
        </w:rPr>
        <w:t>natah</w:t>
      </w:r>
      <w:r>
        <w:t xml:space="preserve"> dan </w:t>
      </w:r>
      <w:r w:rsidR="002B2F7A" w:rsidRPr="002B2F7A">
        <w:rPr>
          <w:i/>
        </w:rPr>
        <w:t>lebuh</w:t>
      </w:r>
      <w:r>
        <w:t xml:space="preserve"> merupakan bentuk sekala dari kesatuan pekarangan rumah dalam konsep </w:t>
      </w:r>
      <w:r w:rsidRPr="00AF5F8E">
        <w:rPr>
          <w:i/>
        </w:rPr>
        <w:t>rwabhineda</w:t>
      </w:r>
      <w:r>
        <w:t xml:space="preserve"> (dikotomi ruang) </w:t>
      </w:r>
      <w:r w:rsidR="00D05422">
        <w:fldChar w:fldCharType="begin" w:fldLock="1"/>
      </w:r>
      <w:r w:rsidR="009623A6">
        <w:instrText>ADDIN CSL_CITATION {"citationItems":[{"id":"ITEM-1","itemData":{"abstract":"Architecture is not just about physical manifestations; more than that architecture is the substance of the physical being. This concept is found in Eastern architecture, one being traditional Balinese architecture in which there are sakala (tangible) spaces and niskala (intangible) spaces for ritual activities and for non-ritual activities. In the ethnic Balinese home there are three zones namely a sacred zone, a residential zone, and an outer space and lebuh. All three zones have tangible spaces in the form of structures and intangible spaces or ‘special’ markers. These two types of spaces are maintained through normative rules. This paper draws from a qualitative naturalistic study about the discourse on the concept of the sakala space and niskala space in the ethnic Balinese home through an approach of local and universal concepts. The results show the existence of balance of sakala and niskala spaces in the dynamics of ethnic Balinese homes in the architectural development for maintaining its characteristic.","author":[{"dropping-particle":"","family":"Wijaya","given":"I Kadek Merta","non-dropping-particle":"","parse-names":false,"suffix":""}],"container-title":"International Seminar Bali Hinduism, Tradition and Interreligious Studies","editor":[{"dropping-particle":"","family":"Ardhana","given":"I Ketut","non-dropping-particle":"","parse-names":false,"suffix":""}],"id":"ITEM-1","issued":{"date-parts":[["2018"]]},"page":"73-80","publisher":"UNHI Press","publisher-place":"Denpasar","title":"Discourse On the Concept of Balance of Sakala and Niskala Spaces in Ethnic Balinese Homes","type":"paper-conference"},"uris":["http://www.mendeley.com/documents/?uuid=46d63d19-b199-45cb-9963-fb6ad2e42b3c"]}],"mendeley":{"formattedCitation":"(Wijaya, 2018)","plainTextFormattedCitation":"(Wijaya, 2018)","previouslyFormattedCitation":"(Wijaya, 2018)"},"properties":{"noteIndex":0},"schema":"https://github.com/citation-style-language/schema/raw/master/csl-citation.json"}</w:instrText>
      </w:r>
      <w:r w:rsidR="00D05422">
        <w:fldChar w:fldCharType="separate"/>
      </w:r>
      <w:r w:rsidR="00D05422" w:rsidRPr="00D05422">
        <w:rPr>
          <w:noProof/>
        </w:rPr>
        <w:t>(Wijaya, 2018)</w:t>
      </w:r>
      <w:r w:rsidR="00D05422">
        <w:fldChar w:fldCharType="end"/>
      </w:r>
      <w:r>
        <w:t xml:space="preserve">. Untuk menciptakan keseimbangan dalam pekarangan rumah tinggal etnik Bali, tidak hanya diwujudkan dalam ruang </w:t>
      </w:r>
      <w:r w:rsidRPr="00AF5F8E">
        <w:rPr>
          <w:i/>
        </w:rPr>
        <w:t>par</w:t>
      </w:r>
      <w:r w:rsidR="00AF5F8E" w:rsidRPr="00AF5F8E">
        <w:rPr>
          <w:i/>
        </w:rPr>
        <w:t>a</w:t>
      </w:r>
      <w:r w:rsidRPr="00AF5F8E">
        <w:rPr>
          <w:i/>
        </w:rPr>
        <w:t>hyangan</w:t>
      </w:r>
      <w:r>
        <w:t xml:space="preserve"> atau </w:t>
      </w:r>
      <w:r w:rsidRPr="00AF5F8E">
        <w:rPr>
          <w:i/>
        </w:rPr>
        <w:t>sanggah</w:t>
      </w:r>
      <w:r>
        <w:t xml:space="preserve"> </w:t>
      </w:r>
      <w:r w:rsidR="00AF5F8E">
        <w:t>atau tempat suci umat Hindu Bali</w:t>
      </w:r>
      <w:r>
        <w:t xml:space="preserve"> namun juga ruang-ruang yang berada pada tingkatan </w:t>
      </w:r>
      <w:r w:rsidRPr="00AF5F8E">
        <w:rPr>
          <w:i/>
        </w:rPr>
        <w:t>teben</w:t>
      </w:r>
      <w:r>
        <w:t xml:space="preserve"> yaitu </w:t>
      </w:r>
      <w:r w:rsidR="002B2F7A" w:rsidRPr="002B2F7A">
        <w:rPr>
          <w:i/>
        </w:rPr>
        <w:t>natah</w:t>
      </w:r>
      <w:r>
        <w:t xml:space="preserve"> dan </w:t>
      </w:r>
      <w:r w:rsidR="002B2F7A" w:rsidRPr="002B2F7A">
        <w:rPr>
          <w:i/>
        </w:rPr>
        <w:t>lebuh</w:t>
      </w:r>
      <w:r>
        <w:t>. Oleh karena itu untuk menciptakan keseimbangan dikotomi ruang tersebut maka eksistensi ruang dalam bentuk fisik ruang dan kegiatan ritual pada ruang-ruang tersebut menandakan hal yang sangat penting dalam budaya Hindu-Bali.</w:t>
      </w:r>
    </w:p>
    <w:p w:rsidR="00A2561D" w:rsidRDefault="00A2561D" w:rsidP="00A2561D">
      <w:r>
        <w:t xml:space="preserve">Dalam pemikiran Lao Tzu </w:t>
      </w:r>
      <w:r w:rsidR="009623A6">
        <w:fldChar w:fldCharType="begin" w:fldLock="1"/>
      </w:r>
      <w:r w:rsidR="009623A6">
        <w:instrText>ADDIN CSL_CITATION {"citationItems":[{"id":"ITEM-1","itemData":{"author":[{"dropping-particle":"","family":"Ashihara","given":"Yoshinobu","non-dropping-particle":"","parse-names":false,"suffix":""}],"id":"ITEM-1","issued":{"date-parts":[["1983"]]},"publisher":"Dian Surya","title":"Merancang Ruang Luar","type":"book"},"uris":["http://www.mendeley.com/documents/?uuid=e555c41a-bcd2-401e-a6e2-452e2488a11d"]}],"mendeley":{"formattedCitation":"(Ashihara, 1983)","plainTextFormattedCitation":"(Ashihara, 1983)","previouslyFormattedCitation":"(Ashihara, 1983)"},"properties":{"noteIndex":0},"schema":"https://github.com/citation-style-language/schema/raw/master/csl-citation.json"}</w:instrText>
      </w:r>
      <w:r w:rsidR="009623A6">
        <w:fldChar w:fldCharType="separate"/>
      </w:r>
      <w:r w:rsidR="009623A6" w:rsidRPr="009623A6">
        <w:rPr>
          <w:noProof/>
        </w:rPr>
        <w:t>(Ashihara, 1983)</w:t>
      </w:r>
      <w:r w:rsidR="009623A6">
        <w:fldChar w:fldCharType="end"/>
      </w:r>
      <w:r>
        <w:t xml:space="preserve"> meyatakan bahwa suatu ruang terdiri dari dua unsur yaitu “yang ada” (</w:t>
      </w:r>
      <w:r w:rsidRPr="00AF5F8E">
        <w:rPr>
          <w:i/>
        </w:rPr>
        <w:t>being</w:t>
      </w:r>
      <w:r>
        <w:t>) dan “tidak ada” (</w:t>
      </w:r>
      <w:r w:rsidRPr="00AF5F8E">
        <w:rPr>
          <w:i/>
        </w:rPr>
        <w:t>non being</w:t>
      </w:r>
      <w:r>
        <w:t xml:space="preserve">). Dalam konsep tersebut, </w:t>
      </w:r>
      <w:r w:rsidR="002B2F7A" w:rsidRPr="002B2F7A">
        <w:rPr>
          <w:i/>
        </w:rPr>
        <w:t>natah</w:t>
      </w:r>
      <w:r>
        <w:t xml:space="preserve"> dan </w:t>
      </w:r>
      <w:r w:rsidR="002B2F7A" w:rsidRPr="002B2F7A">
        <w:rPr>
          <w:i/>
        </w:rPr>
        <w:t>lebuh</w:t>
      </w:r>
      <w:r>
        <w:t xml:space="preserve"> secara fisik menunjukan keberadaan ruang kosong (</w:t>
      </w:r>
      <w:r w:rsidRPr="00AF5F8E">
        <w:rPr>
          <w:i/>
        </w:rPr>
        <w:t>being</w:t>
      </w:r>
      <w:r>
        <w:t xml:space="preserve">) sebagai pengikat konfigurasi masa bangunan dari suatu kawasan hunian rumah tinggal dan desa. Menerangkan lebih lanjut tentang dikotomi konsep tersebut, </w:t>
      </w:r>
      <w:r w:rsidR="009623A6">
        <w:fldChar w:fldCharType="begin" w:fldLock="1"/>
      </w:r>
      <w:r w:rsidR="009623A6">
        <w:instrText>ADDIN CSL_CITATION {"citationItems":[{"id":"ITEM-1","itemData":{"abstract":"Architecture is not just about physical manifestations; more than that architecture is the substance of the physical being. This concept is found in Eastern architecture, one being traditional Balinese architecture in which there are sakala (tangible) spaces and niskala (intangible) spaces for ritual activities and for non-ritual activities. In the ethnic Balinese home there are three zones namely a sacred zone, a residential zone, and an outer space and lebuh. All three zones have tangible spaces in the form of structures and intangible spaces or ‘special’ markers. These two types of spaces are maintained through normative rules. This paper draws from a qualitative naturalistic study about the discourse on the concept of the sakala space and niskala space in the ethnic Balinese home through an approach of local and universal concepts. The results show the existence of balance of sakala and niskala spaces in the dynamics of ethnic Balinese homes in the architectural development for maintaining its characteristic.","author":[{"dropping-particle":"","family":"Wijaya","given":"I Kadek Merta","non-dropping-particle":"","parse-names":false,"suffix":""}],"container-title":"International Seminar Bali Hinduism, Tradition and Interreligious Studies","editor":[{"dropping-particle":"","family":"Ardhana","given":"I Ketut","non-dropping-particle":"","parse-names":false,"suffix":""}],"id":"ITEM-1","issued":{"date-parts":[["2018"]]},"page":"73-80","publisher":"UNHI Press","publisher-place":"Denpasar","title":"Discourse On the Concept of Balance of Sakala and Niskala Spaces in Ethnic Balinese Homes","type":"paper-conference"},"uris":["http://www.mendeley.com/documents/?uuid=46d63d19-b199-45cb-9963-fb6ad2e42b3c"]}],"mendeley":{"formattedCitation":"(Wijaya, 2018)","manualFormatting":"Wijaya (2018)","plainTextFormattedCitation":"(Wijaya, 2018)","previouslyFormattedCitation":"(Wijaya, 2018)"},"properties":{"noteIndex":0},"schema":"https://github.com/citation-style-language/schema/raw/master/csl-citation.json"}</w:instrText>
      </w:r>
      <w:r w:rsidR="009623A6">
        <w:fldChar w:fldCharType="separate"/>
      </w:r>
      <w:r w:rsidR="009623A6">
        <w:rPr>
          <w:noProof/>
        </w:rPr>
        <w:t>Wijaya</w:t>
      </w:r>
      <w:r w:rsidR="009623A6" w:rsidRPr="009623A6">
        <w:rPr>
          <w:noProof/>
        </w:rPr>
        <w:t xml:space="preserve"> </w:t>
      </w:r>
      <w:r w:rsidR="009623A6">
        <w:rPr>
          <w:noProof/>
        </w:rPr>
        <w:t>(</w:t>
      </w:r>
      <w:r w:rsidR="009623A6" w:rsidRPr="009623A6">
        <w:rPr>
          <w:noProof/>
        </w:rPr>
        <w:t>2018)</w:t>
      </w:r>
      <w:r w:rsidR="009623A6">
        <w:fldChar w:fldCharType="end"/>
      </w:r>
      <w:r>
        <w:t xml:space="preserve"> menyatakan bahwa ruang </w:t>
      </w:r>
      <w:r w:rsidR="002B2F7A" w:rsidRPr="002B2F7A">
        <w:rPr>
          <w:i/>
        </w:rPr>
        <w:t>natah</w:t>
      </w:r>
      <w:r>
        <w:t xml:space="preserve"> dan </w:t>
      </w:r>
      <w:r w:rsidR="002B2F7A" w:rsidRPr="002B2F7A">
        <w:rPr>
          <w:i/>
        </w:rPr>
        <w:t>lebuh</w:t>
      </w:r>
      <w:r>
        <w:t xml:space="preserve"> sebagai </w:t>
      </w:r>
      <w:r w:rsidRPr="00AF5F8E">
        <w:rPr>
          <w:i/>
        </w:rPr>
        <w:t>hierophany</w:t>
      </w:r>
      <w:r>
        <w:t>/manisfestasi (</w:t>
      </w:r>
      <w:r w:rsidRPr="00AF5F8E">
        <w:rPr>
          <w:i/>
        </w:rPr>
        <w:t>being</w:t>
      </w:r>
      <w:r>
        <w:t>) dari ruang “tidak ada” (</w:t>
      </w:r>
      <w:r w:rsidRPr="00AF5F8E">
        <w:rPr>
          <w:i/>
        </w:rPr>
        <w:t>niskala</w:t>
      </w:r>
      <w:r>
        <w:t xml:space="preserve"> </w:t>
      </w:r>
      <w:r w:rsidR="00AF5F8E">
        <w:t>bernilai</w:t>
      </w:r>
      <w:r>
        <w:t xml:space="preserve"> rendah). </w:t>
      </w:r>
      <w:r w:rsidR="002B2F7A" w:rsidRPr="002B2F7A">
        <w:rPr>
          <w:i/>
        </w:rPr>
        <w:t>Natah</w:t>
      </w:r>
      <w:r>
        <w:t xml:space="preserve"> dan </w:t>
      </w:r>
      <w:r w:rsidR="002B2F7A" w:rsidRPr="002B2F7A">
        <w:rPr>
          <w:i/>
        </w:rPr>
        <w:t>lebuh</w:t>
      </w:r>
      <w:r>
        <w:t xml:space="preserve"> merupakan penandan ruang pada tingkatan rendah (</w:t>
      </w:r>
      <w:r w:rsidRPr="00AF5F8E">
        <w:rPr>
          <w:i/>
        </w:rPr>
        <w:t>teben</w:t>
      </w:r>
      <w:r>
        <w:t xml:space="preserve">) yang memiliki pengaruh terhadap tatanan harmonisasi ruang hunian rumah tinggal dan permukiman desa. </w:t>
      </w:r>
    </w:p>
    <w:p w:rsidR="00A2561D" w:rsidRDefault="00A2561D" w:rsidP="00A2561D">
      <w:r>
        <w:t xml:space="preserve">Tujuan dari penelitian ini yaitu meinterpretasikan konsepsi ruang </w:t>
      </w:r>
      <w:r w:rsidR="002B2F7A" w:rsidRPr="002B2F7A">
        <w:rPr>
          <w:i/>
        </w:rPr>
        <w:t>natah</w:t>
      </w:r>
      <w:r>
        <w:t xml:space="preserve"> dan </w:t>
      </w:r>
      <w:r w:rsidR="002B2F7A" w:rsidRPr="002B2F7A">
        <w:rPr>
          <w:i/>
        </w:rPr>
        <w:t>lebuh</w:t>
      </w:r>
      <w:r>
        <w:t xml:space="preserve"> sebagai ruang keseimbangan melalui pendekatan-pen</w:t>
      </w:r>
      <w:r w:rsidR="0049352F">
        <w:t>dekatan: (1) sistem kegiatan sos</w:t>
      </w:r>
      <w:r>
        <w:t xml:space="preserve">ial, ritual dan evakuasi; (2) konsep dikotomi </w:t>
      </w:r>
      <w:r w:rsidRPr="0049352F">
        <w:rPr>
          <w:i/>
        </w:rPr>
        <w:t>hulu</w:t>
      </w:r>
      <w:r>
        <w:t xml:space="preserve"> dan </w:t>
      </w:r>
      <w:r w:rsidRPr="0049352F">
        <w:rPr>
          <w:i/>
        </w:rPr>
        <w:t>teben</w:t>
      </w:r>
      <w:r>
        <w:t xml:space="preserve">; (3) konsep harmonisasi </w:t>
      </w:r>
      <w:r w:rsidR="0049352F" w:rsidRPr="0049352F">
        <w:rPr>
          <w:i/>
        </w:rPr>
        <w:t>Tri Hita Karana</w:t>
      </w:r>
      <w:r>
        <w:t xml:space="preserve">; dan (4) konsep hirarki ruang </w:t>
      </w:r>
      <w:r w:rsidRPr="0049352F">
        <w:rPr>
          <w:i/>
        </w:rPr>
        <w:t>utama</w:t>
      </w:r>
      <w:r>
        <w:t xml:space="preserve"> dan </w:t>
      </w:r>
      <w:r w:rsidRPr="0049352F">
        <w:rPr>
          <w:i/>
        </w:rPr>
        <w:t>nista</w:t>
      </w:r>
      <w:r w:rsidR="0049352F">
        <w:t>; (5) konsep sakral dan profan</w:t>
      </w:r>
      <w:r>
        <w:t xml:space="preserve">. Lokus kajian yaitu pada skala rumah tinggal etnik Bali dan permukiman masyarakat di daerah pegunungan dan dataran rendah. Metode yang dipergunakan dalam menjawab tujuan penelitian tersebut yaitu eksploratif interpretatif kualitatif berdasarkan pengamatan langsung pada </w:t>
      </w:r>
      <w:r w:rsidR="0049352F">
        <w:t>empirik sensual, logik</w:t>
      </w:r>
      <w:r>
        <w:t>, emik dan etik dan hasil penelitian yang telah dilakukan sebelumnya.</w:t>
      </w:r>
    </w:p>
    <w:p w:rsidR="0034474E" w:rsidRDefault="0034474E" w:rsidP="0034474E"/>
    <w:p w:rsidR="00E72887" w:rsidRDefault="00E72887" w:rsidP="00061AD7">
      <w:pPr>
        <w:pStyle w:val="Heading1"/>
        <w:spacing w:after="120"/>
        <w:ind w:firstLine="0"/>
      </w:pPr>
      <w:r>
        <w:t>2. Metode Penelitian</w:t>
      </w:r>
    </w:p>
    <w:p w:rsidR="00A2561D" w:rsidRDefault="00A2561D" w:rsidP="00A2561D">
      <w:r>
        <w:t xml:space="preserve">Penelitian ini menggunakan </w:t>
      </w:r>
      <w:r w:rsidR="009A7B31">
        <w:t>metode eksplorasi interpretatif</w:t>
      </w:r>
      <w:r>
        <w:t xml:space="preserve"> kualitatif pada se</w:t>
      </w:r>
      <w:r w:rsidR="009A7B31">
        <w:t>ting sistem kegiatan ritual, sos</w:t>
      </w:r>
      <w:r>
        <w:t xml:space="preserve">ial dan </w:t>
      </w:r>
      <w:r w:rsidR="009A7B31">
        <w:t xml:space="preserve">kegiatan </w:t>
      </w:r>
      <w:r>
        <w:t xml:space="preserve">adat istiadat yang dilakukan oleh masyarakat pada ruang-ruang luar. Lokasi penelitian yaitu pada permukiman desa-desa pegunungan dan desa-desa dataran rendah yang memfokuskan pada kajian interpretasi ruang </w:t>
      </w:r>
      <w:r w:rsidR="002B2F7A" w:rsidRPr="002B2F7A">
        <w:rPr>
          <w:i/>
        </w:rPr>
        <w:t>natah</w:t>
      </w:r>
      <w:r>
        <w:t xml:space="preserve"> dan </w:t>
      </w:r>
      <w:r w:rsidR="002B2F7A" w:rsidRPr="002B2F7A">
        <w:rPr>
          <w:i/>
        </w:rPr>
        <w:t>lebuh</w:t>
      </w:r>
      <w:r>
        <w:t>. Interpretasi terhadap ruang tersebut menggunakan pendekatan berupa konsep-</w:t>
      </w:r>
      <w:r w:rsidR="009A7B31">
        <w:t>konsep dikotomi ruang secara lok</w:t>
      </w:r>
      <w:r>
        <w:t xml:space="preserve">al dan universal serta hasil penelitian yang telah dilakukan pada kajian yang mendekati kesamaan, dengan tujuan memperkuat dan mengembangan penelitian sebelumnya. </w:t>
      </w:r>
    </w:p>
    <w:p w:rsidR="00A2561D" w:rsidRDefault="00A2561D" w:rsidP="00A2561D">
      <w:r>
        <w:t>Adapun langkah-langkah penelitian yang dilakukan adalah sebagai berikut:</w:t>
      </w:r>
    </w:p>
    <w:p w:rsidR="00A2561D" w:rsidRDefault="00A2561D" w:rsidP="00A2561D">
      <w:pPr>
        <w:pStyle w:val="ListParagraph"/>
        <w:numPr>
          <w:ilvl w:val="0"/>
          <w:numId w:val="1"/>
        </w:numPr>
      </w:pPr>
      <w:r>
        <w:t>Memahami hasil penelitian dikotomi ruang yang telah dilakukan sebelumnya</w:t>
      </w:r>
    </w:p>
    <w:p w:rsidR="00A2561D" w:rsidRDefault="00A2561D" w:rsidP="00A2561D">
      <w:pPr>
        <w:pStyle w:val="ListParagraph"/>
        <w:numPr>
          <w:ilvl w:val="0"/>
          <w:numId w:val="1"/>
        </w:numPr>
      </w:pPr>
      <w:r>
        <w:t xml:space="preserve">Merumuskan pemahaman secara </w:t>
      </w:r>
      <w:r w:rsidRPr="009A7B31">
        <w:rPr>
          <w:i/>
        </w:rPr>
        <w:t>knowledge</w:t>
      </w:r>
      <w:r>
        <w:t xml:space="preserve"> pada konsep-konsep </w:t>
      </w:r>
      <w:r w:rsidR="009A7B31">
        <w:t>dikotomi ruang yang bersifat lok</w:t>
      </w:r>
      <w:r>
        <w:t>al dan universal</w:t>
      </w:r>
    </w:p>
    <w:p w:rsidR="00A2561D" w:rsidRDefault="00A2561D" w:rsidP="00A2561D">
      <w:pPr>
        <w:pStyle w:val="ListParagraph"/>
        <w:numPr>
          <w:ilvl w:val="0"/>
          <w:numId w:val="1"/>
        </w:numPr>
      </w:pPr>
      <w:r>
        <w:t xml:space="preserve">Eksplorasi terhadap sistem seting kegiatan yang dilakukan pada ruang-ruang </w:t>
      </w:r>
      <w:r w:rsidR="002B2F7A" w:rsidRPr="002B2F7A">
        <w:rPr>
          <w:i/>
        </w:rPr>
        <w:t>natah</w:t>
      </w:r>
      <w:r>
        <w:t xml:space="preserve"> dan </w:t>
      </w:r>
      <w:r w:rsidR="002B2F7A" w:rsidRPr="002B2F7A">
        <w:rPr>
          <w:i/>
        </w:rPr>
        <w:t>lebuh</w:t>
      </w:r>
    </w:p>
    <w:p w:rsidR="00A2561D" w:rsidRDefault="00A2561D" w:rsidP="00A2561D">
      <w:pPr>
        <w:pStyle w:val="ListParagraph"/>
        <w:numPr>
          <w:ilvl w:val="0"/>
          <w:numId w:val="1"/>
        </w:numPr>
      </w:pPr>
      <w:r>
        <w:t xml:space="preserve">Menginterpretasi konsepsi-konsepsi melalui dialog konsep antara fenomena yang terjadi di lokus dan fokus penelitian dengan </w:t>
      </w:r>
      <w:r w:rsidRPr="009A7B31">
        <w:rPr>
          <w:i/>
        </w:rPr>
        <w:t>knowledge</w:t>
      </w:r>
      <w:r>
        <w:t xml:space="preserve"> konsep dikotomi</w:t>
      </w:r>
    </w:p>
    <w:p w:rsidR="00A2561D" w:rsidRDefault="00A2561D" w:rsidP="00A2561D">
      <w:pPr>
        <w:pStyle w:val="ListParagraph"/>
        <w:numPr>
          <w:ilvl w:val="0"/>
          <w:numId w:val="1"/>
        </w:numPr>
      </w:pPr>
      <w:r>
        <w:t>Menarik kesimpulan yang bersifat induktif kua</w:t>
      </w:r>
      <w:r w:rsidR="009A7B31">
        <w:t>litatif serta menghasilkan topik</w:t>
      </w:r>
      <w:r>
        <w:t xml:space="preserve"> penelitian lanjutan</w:t>
      </w:r>
    </w:p>
    <w:p w:rsidR="00E72887" w:rsidRPr="00D34B87" w:rsidRDefault="0034474E" w:rsidP="00061AD7">
      <w:pPr>
        <w:pStyle w:val="Heading1"/>
        <w:spacing w:after="120"/>
        <w:ind w:firstLine="0"/>
      </w:pPr>
      <w:r>
        <w:t xml:space="preserve">3. </w:t>
      </w:r>
      <w:r w:rsidR="00E72887">
        <w:t>Hasil dan Pembahasan</w:t>
      </w:r>
      <w:r w:rsidR="00E72887">
        <w:tab/>
      </w:r>
      <w:r w:rsidR="00E72887">
        <w:tab/>
      </w:r>
    </w:p>
    <w:p w:rsidR="00E72887" w:rsidRDefault="00E72887" w:rsidP="00061AD7">
      <w:pPr>
        <w:pStyle w:val="Heading2"/>
        <w:spacing w:after="120"/>
      </w:pPr>
      <w:r>
        <w:t xml:space="preserve">3.1 </w:t>
      </w:r>
      <w:r w:rsidR="002B2F7A" w:rsidRPr="002B2F7A">
        <w:rPr>
          <w:i/>
        </w:rPr>
        <w:t>Natah</w:t>
      </w:r>
      <w:r w:rsidR="00A2561D" w:rsidRPr="00A2561D">
        <w:t xml:space="preserve"> dan </w:t>
      </w:r>
      <w:r w:rsidR="002B2F7A" w:rsidRPr="002B2F7A">
        <w:rPr>
          <w:i/>
        </w:rPr>
        <w:t>Lebuh</w:t>
      </w:r>
      <w:r w:rsidR="00A2561D" w:rsidRPr="00A2561D">
        <w:t xml:space="preserve"> </w:t>
      </w:r>
      <w:r w:rsidR="007E4777">
        <w:t xml:space="preserve">pada </w:t>
      </w:r>
      <w:r w:rsidR="00A2561D" w:rsidRPr="00A2561D">
        <w:t>Permukiman Masyarakat Etnik Bali Dataran Tinggi</w:t>
      </w:r>
    </w:p>
    <w:p w:rsidR="00A2561D" w:rsidRDefault="00A2561D" w:rsidP="00A2561D">
      <w:r>
        <w:t xml:space="preserve">Pola permukiman masyarakat etnik Bali dataran tinggi lazimnya memiliki pola linier (berjajar) melalui konfigurasi masa bangunan mengikuti jalan utama desa. Pola liner juga dijumpai pada skala messo dan mikro yaitu pada pola areal pekarangan hunian rumah yang lazimnya disebut dengan </w:t>
      </w:r>
      <w:r w:rsidRPr="007E4777">
        <w:rPr>
          <w:i/>
        </w:rPr>
        <w:t>banjaran</w:t>
      </w:r>
      <w:r>
        <w:t xml:space="preserve">. Seperti permukiman Desa Pinggan, Desa Pengotan, Desa Tenganan dan Desa Bugbug. Pola hunian tersebut diikat dengan ruang luar berupa jalan desa dan jalan hunian rumah pekarangan. Elemen-elemen pembentuk pola permukiman tersebut terdiri dari elemen </w:t>
      </w:r>
      <w:r w:rsidRPr="007E4777">
        <w:rPr>
          <w:i/>
        </w:rPr>
        <w:t>parahyangan</w:t>
      </w:r>
      <w:r>
        <w:t xml:space="preserve"> berupa pura atau tempat suci, elemen </w:t>
      </w:r>
      <w:r w:rsidRPr="007E4777">
        <w:rPr>
          <w:i/>
        </w:rPr>
        <w:t>pawongan</w:t>
      </w:r>
      <w:r>
        <w:t xml:space="preserve"> berupa permukiman penduduk dan elemen </w:t>
      </w:r>
      <w:r w:rsidRPr="007E4777">
        <w:rPr>
          <w:i/>
        </w:rPr>
        <w:t>palemahan</w:t>
      </w:r>
      <w:r>
        <w:t xml:space="preserve"> berupa ruang luar, lahan pertanian dan peternakan dan </w:t>
      </w:r>
      <w:r w:rsidRPr="007E4777">
        <w:rPr>
          <w:i/>
        </w:rPr>
        <w:t>setra</w:t>
      </w:r>
      <w:r>
        <w:t xml:space="preserve"> (kuburan). </w:t>
      </w:r>
      <w:r>
        <w:lastRenderedPageBreak/>
        <w:t xml:space="preserve">Dalam kosmologi permukiman Hindu Bali terdapat dua orientasi dan hirarki ruang yaitu </w:t>
      </w:r>
      <w:r w:rsidRPr="007E4777">
        <w:rPr>
          <w:i/>
        </w:rPr>
        <w:t>hulu</w:t>
      </w:r>
      <w:r>
        <w:t xml:space="preserve"> dan </w:t>
      </w:r>
      <w:r w:rsidRPr="007E4777">
        <w:rPr>
          <w:i/>
        </w:rPr>
        <w:t>teben</w:t>
      </w:r>
      <w:r>
        <w:t xml:space="preserve">, </w:t>
      </w:r>
      <w:r w:rsidRPr="007E4777">
        <w:rPr>
          <w:i/>
        </w:rPr>
        <w:t>hulu</w:t>
      </w:r>
      <w:r>
        <w:t xml:space="preserve"> diidentikkan dengan nilai </w:t>
      </w:r>
      <w:r w:rsidRPr="007E4777">
        <w:rPr>
          <w:i/>
        </w:rPr>
        <w:t>utama</w:t>
      </w:r>
      <w:r>
        <w:t xml:space="preserve"> (tinggi) dan </w:t>
      </w:r>
      <w:r w:rsidRPr="007E4777">
        <w:rPr>
          <w:i/>
        </w:rPr>
        <w:t>teben</w:t>
      </w:r>
      <w:r>
        <w:t xml:space="preserve"> diidentikkan dengan nilai </w:t>
      </w:r>
      <w:r w:rsidRPr="007E4777">
        <w:rPr>
          <w:i/>
        </w:rPr>
        <w:t>nista</w:t>
      </w:r>
      <w:r>
        <w:t xml:space="preserve"> (rendah). </w:t>
      </w:r>
    </w:p>
    <w:p w:rsidR="00A2561D" w:rsidRDefault="00A2561D" w:rsidP="00A2561D">
      <w:pPr>
        <w:rPr>
          <w:color w:val="FF0000"/>
        </w:rPr>
      </w:pPr>
      <w:r>
        <w:tab/>
        <w:t xml:space="preserve">Pada budaya tradisional Bali Pegunungan, </w:t>
      </w:r>
      <w:r w:rsidR="002B2F7A" w:rsidRPr="002B2F7A">
        <w:rPr>
          <w:i/>
        </w:rPr>
        <w:t>natah</w:t>
      </w:r>
      <w:r>
        <w:t xml:space="preserve"> difungsikan sebagai tempat berlangsungnya kegiatan ritual seperti upacara </w:t>
      </w:r>
      <w:r w:rsidRPr="007E4777">
        <w:rPr>
          <w:i/>
        </w:rPr>
        <w:t>buta yadnya</w:t>
      </w:r>
      <w:r>
        <w:t xml:space="preserve"> (upacara yang ditujukan untuk lingkungan), </w:t>
      </w:r>
      <w:r w:rsidRPr="007E4777">
        <w:rPr>
          <w:i/>
        </w:rPr>
        <w:t>manusa</w:t>
      </w:r>
      <w:r>
        <w:t xml:space="preserve"> </w:t>
      </w:r>
      <w:r w:rsidRPr="007E4777">
        <w:rPr>
          <w:i/>
        </w:rPr>
        <w:t>yadnya</w:t>
      </w:r>
      <w:r>
        <w:t xml:space="preserve"> (upacara yang ditujukan untuk manusia) dan upacara </w:t>
      </w:r>
      <w:r w:rsidRPr="007E4777">
        <w:rPr>
          <w:i/>
        </w:rPr>
        <w:t>pitra</w:t>
      </w:r>
      <w:r>
        <w:t xml:space="preserve"> </w:t>
      </w:r>
      <w:r w:rsidRPr="007E4777">
        <w:rPr>
          <w:i/>
        </w:rPr>
        <w:t>yadnya</w:t>
      </w:r>
      <w:r>
        <w:t xml:space="preserve"> (upacara yang diperuntukan untuk orang yang meninggal). Pada skala makro (desa), ritual </w:t>
      </w:r>
      <w:r w:rsidRPr="007E4777">
        <w:rPr>
          <w:i/>
        </w:rPr>
        <w:t>mecaru</w:t>
      </w:r>
      <w:r>
        <w:t xml:space="preserve"> atau </w:t>
      </w:r>
      <w:r w:rsidRPr="007E4777">
        <w:rPr>
          <w:i/>
        </w:rPr>
        <w:t>bhuta</w:t>
      </w:r>
      <w:r>
        <w:t xml:space="preserve"> </w:t>
      </w:r>
      <w:r w:rsidRPr="007E4777">
        <w:rPr>
          <w:i/>
        </w:rPr>
        <w:t>yadnya</w:t>
      </w:r>
      <w:r>
        <w:t xml:space="preserve"> berlangsung di perempatan agung atau pusat desa yang merupakan bagian dari jalan utama desa. Upacara ini bertujuan sebagai proses pe</w:t>
      </w:r>
      <w:r w:rsidR="007E4777">
        <w:t>netralisasi unsur-unsur negatif</w:t>
      </w:r>
      <w:r>
        <w:t xml:space="preserve"> lingkungan sehingga ruang permukiman skala desa menjadi seimbang. </w:t>
      </w:r>
      <w:r w:rsidR="002B2F7A" w:rsidRPr="002B2F7A">
        <w:rPr>
          <w:i/>
        </w:rPr>
        <w:t>Natah</w:t>
      </w:r>
      <w:r>
        <w:t xml:space="preserve"> juga berfungsi sebagai ru</w:t>
      </w:r>
      <w:r w:rsidR="007E4777">
        <w:t>ang pertemuan atau interaksi sos</w:t>
      </w:r>
      <w:r>
        <w:t xml:space="preserve">ial masyarakat penghuninya, seperti kegiatan rembug desa dan budaya </w:t>
      </w:r>
      <w:r w:rsidRPr="007E4777">
        <w:rPr>
          <w:i/>
        </w:rPr>
        <w:t>perang</w:t>
      </w:r>
      <w:r>
        <w:t xml:space="preserve"> </w:t>
      </w:r>
      <w:r w:rsidRPr="007E4777">
        <w:rPr>
          <w:i/>
        </w:rPr>
        <w:t>pandan</w:t>
      </w:r>
      <w:r>
        <w:t xml:space="preserve"> di Desa Tenganan Pangeringsingan. Secara sadar maupun tidak sadar, ruang </w:t>
      </w:r>
      <w:r w:rsidR="002B2F7A" w:rsidRPr="002B2F7A">
        <w:rPr>
          <w:i/>
        </w:rPr>
        <w:t>natah</w:t>
      </w:r>
      <w:r>
        <w:t xml:space="preserve"> (ruang luar kosong) difungsikan sebagai ruang menyelamatkan diri dari ancaman gempa bumi. Ketika terjadi gempa bumi, masyarakat </w:t>
      </w:r>
      <w:proofErr w:type="gramStart"/>
      <w:r>
        <w:t>akan</w:t>
      </w:r>
      <w:proofErr w:type="gramEnd"/>
      <w:r>
        <w:t xml:space="preserve"> berhamburan keluar dari rumah dan menuju ruang luar perumahan dan permukiman yang disebut </w:t>
      </w:r>
      <w:r w:rsidRPr="007E4777">
        <w:rPr>
          <w:i/>
        </w:rPr>
        <w:t>rurung</w:t>
      </w:r>
      <w:r>
        <w:t xml:space="preserve"> atau jalan utama desa (</w:t>
      </w:r>
      <w:r w:rsidR="002B2F7A" w:rsidRPr="002B2F7A">
        <w:rPr>
          <w:i/>
        </w:rPr>
        <w:t>natah</w:t>
      </w:r>
      <w:r>
        <w:t xml:space="preserve">). </w:t>
      </w:r>
      <w:r w:rsidRPr="00284857">
        <w:t>(</w:t>
      </w:r>
      <w:proofErr w:type="gramStart"/>
      <w:r w:rsidRPr="00284857">
        <w:t>lihat</w:t>
      </w:r>
      <w:proofErr w:type="gramEnd"/>
      <w:r w:rsidRPr="00284857">
        <w:t xml:space="preserve"> </w:t>
      </w:r>
      <w:r w:rsidR="00284857" w:rsidRPr="00284857">
        <w:t>Gambar 1, Gambar 2, Gambar 3 dan Gambar 4</w:t>
      </w:r>
      <w:r w:rsidRPr="00284857">
        <w:t>)</w:t>
      </w:r>
    </w:p>
    <w:p w:rsidR="00BD342A" w:rsidRDefault="00D52A6D" w:rsidP="00A2561D">
      <w:r>
        <w:rPr>
          <w:noProof/>
        </w:rPr>
        <mc:AlternateContent>
          <mc:Choice Requires="wpg">
            <w:drawing>
              <wp:anchor distT="0" distB="0" distL="114300" distR="114300" simplePos="0" relativeHeight="251696128" behindDoc="0" locked="0" layoutInCell="1" allowOverlap="1">
                <wp:simplePos x="0" y="0"/>
                <wp:positionH relativeFrom="column">
                  <wp:posOffset>-2638</wp:posOffset>
                </wp:positionH>
                <wp:positionV relativeFrom="paragraph">
                  <wp:posOffset>126756</wp:posOffset>
                </wp:positionV>
                <wp:extent cx="6180545" cy="2614159"/>
                <wp:effectExtent l="0" t="0" r="10795" b="0"/>
                <wp:wrapNone/>
                <wp:docPr id="13333" name="Group 13333"/>
                <wp:cNvGraphicFramePr/>
                <a:graphic xmlns:a="http://schemas.openxmlformats.org/drawingml/2006/main">
                  <a:graphicData uri="http://schemas.microsoft.com/office/word/2010/wordprocessingGroup">
                    <wpg:wgp>
                      <wpg:cNvGrpSpPr/>
                      <wpg:grpSpPr>
                        <a:xfrm>
                          <a:off x="0" y="0"/>
                          <a:ext cx="6180545" cy="2614159"/>
                          <a:chOff x="0" y="0"/>
                          <a:chExt cx="6180545" cy="2614159"/>
                        </a:xfrm>
                      </wpg:grpSpPr>
                      <wpg:grpSp>
                        <wpg:cNvPr id="10" name="Group 10"/>
                        <wpg:cNvGrpSpPr/>
                        <wpg:grpSpPr>
                          <a:xfrm>
                            <a:off x="2314136" y="0"/>
                            <a:ext cx="3866409" cy="1918836"/>
                            <a:chOff x="29047" y="-833063"/>
                            <a:chExt cx="3866869" cy="1920873"/>
                          </a:xfrm>
                        </wpg:grpSpPr>
                        <wps:wsp>
                          <wps:cNvPr id="5" name="Straight Connector 5"/>
                          <wps:cNvCnPr/>
                          <wps:spPr>
                            <a:xfrm>
                              <a:off x="31805" y="159026"/>
                              <a:ext cx="2233914" cy="0"/>
                            </a:xfrm>
                            <a:prstGeom prst="line">
                              <a:avLst/>
                            </a:prstGeom>
                            <a:ln w="12700">
                              <a:solidFill>
                                <a:schemeClr val="tx1"/>
                              </a:solidFill>
                              <a:prstDash val="sysDot"/>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wps:wsp>
                          <wps:cNvPr id="6" name="Text Box 6"/>
                          <wps:cNvSpPr txBox="1"/>
                          <wps:spPr>
                            <a:xfrm>
                              <a:off x="2266122" y="-801134"/>
                              <a:ext cx="1629794" cy="1404911"/>
                            </a:xfrm>
                            <a:prstGeom prst="rect">
                              <a:avLst/>
                            </a:prstGeom>
                            <a:no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0A0C6F" w:rsidRPr="00D87AFA" w:rsidRDefault="000A0C6F" w:rsidP="00D87AFA">
                                <w:pPr>
                                  <w:pStyle w:val="ListParagraph"/>
                                  <w:numPr>
                                    <w:ilvl w:val="0"/>
                                    <w:numId w:val="2"/>
                                  </w:numPr>
                                  <w:ind w:left="142" w:hanging="207"/>
                                  <w:jc w:val="left"/>
                                  <w:rPr>
                                    <w:sz w:val="20"/>
                                    <w:szCs w:val="20"/>
                                  </w:rPr>
                                </w:pPr>
                                <w:r w:rsidRPr="00D87AFA">
                                  <w:rPr>
                                    <w:sz w:val="20"/>
                                    <w:szCs w:val="20"/>
                                  </w:rPr>
                                  <w:t>Jalan utama desa (</w:t>
                                </w:r>
                                <w:r w:rsidRPr="002B2F7A">
                                  <w:rPr>
                                    <w:i/>
                                    <w:sz w:val="20"/>
                                    <w:szCs w:val="20"/>
                                  </w:rPr>
                                  <w:t>natah</w:t>
                                </w:r>
                                <w:r w:rsidRPr="00D87AFA">
                                  <w:rPr>
                                    <w:sz w:val="20"/>
                                    <w:szCs w:val="20"/>
                                  </w:rPr>
                                  <w:t>) yang membentuk pola diametral dari unit-unit banjaran (unit hunian rumah) yang berhadapan.</w:t>
                                </w:r>
                              </w:p>
                              <w:p w:rsidR="000A0C6F" w:rsidRPr="00D87AFA" w:rsidRDefault="000A0C6F" w:rsidP="00D87AFA">
                                <w:pPr>
                                  <w:pStyle w:val="ListParagraph"/>
                                  <w:numPr>
                                    <w:ilvl w:val="0"/>
                                    <w:numId w:val="2"/>
                                  </w:numPr>
                                  <w:ind w:left="142" w:hanging="207"/>
                                  <w:jc w:val="left"/>
                                  <w:rPr>
                                    <w:sz w:val="20"/>
                                    <w:szCs w:val="20"/>
                                  </w:rPr>
                                </w:pPr>
                                <w:r w:rsidRPr="00D87AFA">
                                  <w:rPr>
                                    <w:sz w:val="20"/>
                                    <w:szCs w:val="20"/>
                                  </w:rPr>
                                  <w:t>Jalan utama desa menjadi ruang kumpul ketika terjadi gempa</w:t>
                                </w:r>
                              </w:p>
                              <w:p w:rsidR="000A0C6F" w:rsidRPr="001B2DBC" w:rsidRDefault="000A0C6F" w:rsidP="001B2DBC">
                                <w:pPr>
                                  <w:ind w:firstLine="0"/>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Straight Connector 7"/>
                          <wps:cNvCnPr/>
                          <wps:spPr>
                            <a:xfrm>
                              <a:off x="29047" y="824367"/>
                              <a:ext cx="2233914" cy="0"/>
                            </a:xfrm>
                            <a:prstGeom prst="line">
                              <a:avLst/>
                            </a:prstGeom>
                            <a:ln w="12700">
                              <a:solidFill>
                                <a:schemeClr val="tx1"/>
                              </a:solidFill>
                              <a:prstDash val="sysDot"/>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wps:wsp>
                          <wps:cNvPr id="8" name="Text Box 8"/>
                          <wps:cNvSpPr txBox="1"/>
                          <wps:spPr>
                            <a:xfrm>
                              <a:off x="2258347" y="673171"/>
                              <a:ext cx="1636711" cy="414639"/>
                            </a:xfrm>
                            <a:prstGeom prst="rect">
                              <a:avLst/>
                            </a:prstGeom>
                            <a:no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0A0C6F" w:rsidRPr="001B2DBC" w:rsidRDefault="000A0C6F" w:rsidP="001B2DBC">
                                <w:pPr>
                                  <w:ind w:firstLine="0"/>
                                  <w:jc w:val="left"/>
                                  <w:rPr>
                                    <w:sz w:val="20"/>
                                    <w:szCs w:val="20"/>
                                  </w:rPr>
                                </w:pPr>
                                <w:r w:rsidRPr="001B2DBC">
                                  <w:rPr>
                                    <w:sz w:val="20"/>
                                    <w:szCs w:val="20"/>
                                  </w:rPr>
                                  <w:t xml:space="preserve">Pola rumah penduduk linier yang membentuk </w:t>
                                </w:r>
                                <w:r w:rsidRPr="00ED2947">
                                  <w:rPr>
                                    <w:i/>
                                    <w:sz w:val="20"/>
                                    <w:szCs w:val="20"/>
                                  </w:rPr>
                                  <w:t>banja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1" name="Text Box 171"/>
                          <wps:cNvSpPr txBox="1"/>
                          <wps:spPr>
                            <a:xfrm>
                              <a:off x="243114" y="-833063"/>
                              <a:ext cx="572779" cy="40271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Pr="00F45C0B" w:rsidRDefault="000A0C6F" w:rsidP="00F45C0B">
                                <w:pPr>
                                  <w:ind w:firstLine="0"/>
                                  <w:jc w:val="right"/>
                                  <w:rPr>
                                    <w:sz w:val="20"/>
                                    <w:szCs w:val="20"/>
                                  </w:rPr>
                                </w:pPr>
                                <w:r w:rsidRPr="002B2F7A">
                                  <w:rPr>
                                    <w:i/>
                                    <w:sz w:val="20"/>
                                    <w:szCs w:val="20"/>
                                  </w:rPr>
                                  <w:t>Lebuh</w:t>
                                </w:r>
                                <w:r>
                                  <w:rPr>
                                    <w:i/>
                                    <w:sz w:val="20"/>
                                    <w:szCs w:val="20"/>
                                  </w:rPr>
                                  <w:t xml:space="preserve"> </w:t>
                                </w:r>
                                <w:r>
                                  <w:rPr>
                                    <w:sz w:val="20"/>
                                    <w:szCs w:val="20"/>
                                  </w:rPr>
                                  <w:t xml:space="preserve">Des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3" name="Straight Connector 173"/>
                          <wps:cNvCnPr/>
                          <wps:spPr>
                            <a:xfrm>
                              <a:off x="746092" y="-618654"/>
                              <a:ext cx="515805" cy="312798"/>
                            </a:xfrm>
                            <a:prstGeom prst="line">
                              <a:avLst/>
                            </a:prstGeom>
                            <a:ln w="12700">
                              <a:solidFill>
                                <a:schemeClr val="tx1"/>
                              </a:solidFill>
                              <a:prstDash val="sysDot"/>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wpg:grpSp>
                      <wps:wsp>
                        <wps:cNvPr id="58" name="Text Box 58"/>
                        <wps:cNvSpPr txBox="1"/>
                        <wps:spPr>
                          <a:xfrm>
                            <a:off x="0" y="2187526"/>
                            <a:ext cx="1160564" cy="42663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Default="000A0C6F" w:rsidP="0012217F">
                              <w:pPr>
                                <w:ind w:firstLine="0"/>
                                <w:rPr>
                                  <w:b/>
                                  <w:i/>
                                  <w:color w:val="FFFFFF" w:themeColor="background1"/>
                                  <w:sz w:val="18"/>
                                  <w:szCs w:val="18"/>
                                  <w:highlight w:val="black"/>
                                </w:rPr>
                              </w:pPr>
                              <w:r w:rsidRPr="0012217F">
                                <w:rPr>
                                  <w:b/>
                                  <w:i/>
                                  <w:color w:val="FFFFFF" w:themeColor="background1"/>
                                  <w:sz w:val="18"/>
                                  <w:szCs w:val="18"/>
                                  <w:highlight w:val="black"/>
                                </w:rPr>
                                <w:t>Kaja/</w:t>
                              </w:r>
                            </w:p>
                            <w:p w:rsidR="000A0C6F" w:rsidRPr="0012217F" w:rsidRDefault="000A0C6F" w:rsidP="0012217F">
                              <w:pPr>
                                <w:ind w:firstLine="0"/>
                                <w:rPr>
                                  <w:b/>
                                  <w:i/>
                                  <w:color w:val="FFFFFF" w:themeColor="background1"/>
                                  <w:sz w:val="18"/>
                                  <w:szCs w:val="18"/>
                                </w:rPr>
                              </w:pPr>
                              <w:r w:rsidRPr="0012217F">
                                <w:rPr>
                                  <w:b/>
                                  <w:i/>
                                  <w:color w:val="FFFFFF" w:themeColor="background1"/>
                                  <w:sz w:val="18"/>
                                  <w:szCs w:val="18"/>
                                  <w:highlight w:val="black"/>
                                </w:rPr>
                                <w:t>Utama/Hul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wps:spPr>
                          <a:xfrm>
                            <a:off x="3749040" y="211015"/>
                            <a:ext cx="983795" cy="42661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Pr="0012217F" w:rsidRDefault="000A0C6F" w:rsidP="0012217F">
                              <w:pPr>
                                <w:ind w:firstLine="0"/>
                                <w:rPr>
                                  <w:b/>
                                  <w:i/>
                                  <w:color w:val="FFFFFF" w:themeColor="background1"/>
                                  <w:sz w:val="18"/>
                                  <w:szCs w:val="18"/>
                                  <w:highlight w:val="black"/>
                                </w:rPr>
                              </w:pPr>
                              <w:r w:rsidRPr="0012217F">
                                <w:rPr>
                                  <w:b/>
                                  <w:i/>
                                  <w:color w:val="FFFFFF" w:themeColor="background1"/>
                                  <w:sz w:val="18"/>
                                  <w:szCs w:val="18"/>
                                  <w:highlight w:val="black"/>
                                </w:rPr>
                                <w:t>Kelod/</w:t>
                              </w:r>
                            </w:p>
                            <w:p w:rsidR="000A0C6F" w:rsidRPr="0012217F" w:rsidRDefault="000A0C6F" w:rsidP="0012217F">
                              <w:pPr>
                                <w:ind w:firstLine="0"/>
                                <w:rPr>
                                  <w:b/>
                                  <w:i/>
                                  <w:color w:val="FFFFFF" w:themeColor="background1"/>
                                  <w:sz w:val="18"/>
                                  <w:szCs w:val="18"/>
                                </w:rPr>
                              </w:pPr>
                              <w:r w:rsidRPr="0012217F">
                                <w:rPr>
                                  <w:b/>
                                  <w:i/>
                                  <w:color w:val="FFFFFF" w:themeColor="background1"/>
                                  <w:sz w:val="18"/>
                                  <w:szCs w:val="18"/>
                                  <w:highlight w:val="black"/>
                                </w:rPr>
                                <w:t>Nista/Teb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3333" o:spid="_x0000_s1026" style="position:absolute;left:0;text-align:left;margin-left:-.2pt;margin-top:10pt;width:486.65pt;height:205.85pt;z-index:251696128" coordsize="61805,261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">
                <v:group id="Group 10" o:spid="_x0000_s1027" style="position:absolute;left:23141;width:38664;height:19188" coordorigin="290,-8330" coordsize="38668,192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line id="Straight Connector 5" o:spid="_x0000_s1028" style="position:absolute;visibility:visible;mso-wrap-style:square" from="318,1590" to="22657,15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1GDMIAAADaAAAADwAAAGRycy9kb3ducmV2LnhtbESPQWsCMRSE7wX/Q3hCL6LZCi2yGkWE&#10;ij12u6DHR/LcXd28rEl0t/++KRR6HGbmG2a1GWwrHuRD41jByywDQaydabhSUH69TxcgQkQ22Dom&#10;Bd8UYLMePa0wN67nT3oUsRIJwiFHBXWMXS5l0DVZDDPXESfv7LzFmKSvpPHYJ7ht5TzL3qTFhtNC&#10;jR3tatLX4m4VTLi/XRqp7bHUFzkpPk6l35+Ueh4P2yWISEP8D/+1D0bBK/xeSTdAr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71GDMIAAADaAAAADwAAAAAAAAAAAAAA&#10;AAChAgAAZHJzL2Rvd25yZXYueG1sUEsFBgAAAAAEAAQA+QAAAJADAAAAAA==&#10;" strokecolor="black [3213]" strokeweight="1pt">
                    <v:stroke dashstyle="1 1" startarrow="diamond" endarrow="diamond" joinstyle="miter"/>
                  </v:line>
                  <v:shapetype id="_x0000_t202" coordsize="21600,21600" o:spt="202" path="m,l,21600r21600,l21600,xe">
                    <v:stroke joinstyle="miter"/>
                    <v:path gradientshapeok="t" o:connecttype="rect"/>
                  </v:shapetype>
                  <v:shape id="Text Box 6" o:spid="_x0000_s1029" type="#_x0000_t202" style="position:absolute;left:22661;top:-8011;width:16298;height:14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fPcMA&#10;AADaAAAADwAAAGRycy9kb3ducmV2LnhtbESPQWuDQBSE74X8h+UFcmvWliDBZpVWaAgUD5pcenu4&#10;ryq6b8XdGPvvu4VAjsPMfMMcssUMYqbJdZYVvGwjEMS11R03Ci7nz+c9COeRNQ6WScEvOcjS1dMB&#10;E21vXNJc+UYECLsEFbTej4mUrm7JoNvakTh4P3Yy6IOcGqknvAW4GeRrFMXSYMdhocWR8pbqvroa&#10;BXmvP+Sx3FdfZb4jPRTfxfk0KrVZL+9vIDwt/hG+t09aQQz/V8INkOk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1fPcMAAADaAAAADwAAAAAAAAAAAAAAAACYAgAAZHJzL2Rv&#10;d25yZXYueG1sUEsFBgAAAAAEAAQA9QAAAIgDAAAAAA==&#10;" filled="f" strokecolor="black [3213]" strokeweight=".5pt">
                    <v:textbox>
                      <w:txbxContent>
                        <w:p w:rsidR="000A0C6F" w:rsidRPr="00D87AFA" w:rsidRDefault="000A0C6F" w:rsidP="00D87AFA">
                          <w:pPr>
                            <w:pStyle w:val="ListParagraph"/>
                            <w:numPr>
                              <w:ilvl w:val="0"/>
                              <w:numId w:val="2"/>
                            </w:numPr>
                            <w:ind w:left="142" w:hanging="207"/>
                            <w:jc w:val="left"/>
                            <w:rPr>
                              <w:sz w:val="20"/>
                              <w:szCs w:val="20"/>
                            </w:rPr>
                          </w:pPr>
                          <w:r w:rsidRPr="00D87AFA">
                            <w:rPr>
                              <w:sz w:val="20"/>
                              <w:szCs w:val="20"/>
                            </w:rPr>
                            <w:t>Jalan utama desa (</w:t>
                          </w:r>
                          <w:r w:rsidRPr="002B2F7A">
                            <w:rPr>
                              <w:i/>
                              <w:sz w:val="20"/>
                              <w:szCs w:val="20"/>
                            </w:rPr>
                            <w:t>natah</w:t>
                          </w:r>
                          <w:r w:rsidRPr="00D87AFA">
                            <w:rPr>
                              <w:sz w:val="20"/>
                              <w:szCs w:val="20"/>
                            </w:rPr>
                            <w:t>) yang membentuk pola diametral dari unit-unit banjaran (unit hunian rumah) yang berhadapan.</w:t>
                          </w:r>
                        </w:p>
                        <w:p w:rsidR="000A0C6F" w:rsidRPr="00D87AFA" w:rsidRDefault="000A0C6F" w:rsidP="00D87AFA">
                          <w:pPr>
                            <w:pStyle w:val="ListParagraph"/>
                            <w:numPr>
                              <w:ilvl w:val="0"/>
                              <w:numId w:val="2"/>
                            </w:numPr>
                            <w:ind w:left="142" w:hanging="207"/>
                            <w:jc w:val="left"/>
                            <w:rPr>
                              <w:sz w:val="20"/>
                              <w:szCs w:val="20"/>
                            </w:rPr>
                          </w:pPr>
                          <w:r w:rsidRPr="00D87AFA">
                            <w:rPr>
                              <w:sz w:val="20"/>
                              <w:szCs w:val="20"/>
                            </w:rPr>
                            <w:t>Jalan utama desa menjadi ruang kumpul ketika terjadi gempa</w:t>
                          </w:r>
                        </w:p>
                        <w:p w:rsidR="000A0C6F" w:rsidRPr="001B2DBC" w:rsidRDefault="000A0C6F" w:rsidP="001B2DBC">
                          <w:pPr>
                            <w:ind w:firstLine="0"/>
                            <w:rPr>
                              <w:sz w:val="20"/>
                              <w:szCs w:val="20"/>
                            </w:rPr>
                          </w:pPr>
                        </w:p>
                      </w:txbxContent>
                    </v:textbox>
                  </v:shape>
                  <v:line id="Straight Connector 7" o:spid="_x0000_s1030" style="position:absolute;visibility:visible;mso-wrap-style:square" from="290,8243" to="22629,82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N94MIAAADaAAAADwAAAGRycy9kb3ducmV2LnhtbESPQWsCMRSE7wX/Q3hCL6LZemhlNYoI&#10;FXvsdkGPj+S5u7p5WZPobv99Uyj0OMzMN8xqM9hWPMiHxrGCl1kGglg703CloPx6ny5AhIhssHVM&#10;Cr4pwGY9elphblzPn/QoYiUShEOOCuoYu1zKoGuyGGauI07e2XmLMUlfSeOxT3DbynmWvUqLDaeF&#10;Gjva1aSvxd0qmHB/uzRS22OpL3JSfJxKvz8p9TwetksQkYb4H/5rH4yCN/i9km6AX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CN94MIAAADaAAAADwAAAAAAAAAAAAAA&#10;AAChAgAAZHJzL2Rvd25yZXYueG1sUEsFBgAAAAAEAAQA+QAAAJADAAAAAA==&#10;" strokecolor="black [3213]" strokeweight="1pt">
                    <v:stroke dashstyle="1 1" startarrow="diamond" endarrow="diamond" joinstyle="miter"/>
                  </v:line>
                  <v:shape id="Text Box 8" o:spid="_x0000_s1031" type="#_x0000_t202" style="position:absolute;left:22583;top:6731;width:16367;height:41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5u1LwA&#10;AADaAAAADwAAAGRycy9kb3ducmV2LnhtbERPvQrCMBDeBd8hnOCmqSIi1ShaUARxaHVxO5qzLTaX&#10;0kStb28GwfHj+19tOlOLF7WusqxgMo5AEOdWV1wouF72owUI55E11pZJwYccbNb93gpjbd+c0ivz&#10;hQgh7GJUUHrfxFK6vCSDbmwb4sDdbWvQB9gWUrf4DuGmltMomkuDFYeGEhtKSsof2dMoSB56Jw/p&#10;IjulyYx0fb6dL8dGqeGg2y5BeOr8X/xzH7WCsDVcCTdArr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kTm7UvAAAANoAAAAPAAAAAAAAAAAAAAAAAJgCAABkcnMvZG93bnJldi54&#10;bWxQSwUGAAAAAAQABAD1AAAAgQMAAAAA&#10;" filled="f" strokecolor="black [3213]" strokeweight=".5pt">
                    <v:textbox>
                      <w:txbxContent>
                        <w:p w:rsidR="000A0C6F" w:rsidRPr="001B2DBC" w:rsidRDefault="000A0C6F" w:rsidP="001B2DBC">
                          <w:pPr>
                            <w:ind w:firstLine="0"/>
                            <w:jc w:val="left"/>
                            <w:rPr>
                              <w:sz w:val="20"/>
                              <w:szCs w:val="20"/>
                            </w:rPr>
                          </w:pPr>
                          <w:r w:rsidRPr="001B2DBC">
                            <w:rPr>
                              <w:sz w:val="20"/>
                              <w:szCs w:val="20"/>
                            </w:rPr>
                            <w:t xml:space="preserve">Pola rumah penduduk linier yang membentuk </w:t>
                          </w:r>
                          <w:r w:rsidRPr="00ED2947">
                            <w:rPr>
                              <w:i/>
                              <w:sz w:val="20"/>
                              <w:szCs w:val="20"/>
                            </w:rPr>
                            <w:t>banjaran</w:t>
                          </w:r>
                        </w:p>
                      </w:txbxContent>
                    </v:textbox>
                  </v:shape>
                  <v:shape id="Text Box 171" o:spid="_x0000_s1032" type="#_x0000_t202" style="position:absolute;left:2431;top:-8330;width:5727;height:4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7c5cQA&#10;AADcAAAADwAAAGRycy9kb3ducmV2LnhtbERPS2vCQBC+F/wPywje6iaCraSuEgJSkfbg4+JtzI5J&#10;aHY2za5J7K/vFgre5uN7znI9mFp01LrKsoJ4GoEgzq2uuFBwOm6eFyCcR9ZYWyYFd3KwXo2elpho&#10;2/OeuoMvRAhhl6CC0vsmkdLlJRl0U9sQB+5qW4M+wLaQusU+hJtazqLoRRqsODSU2FBWUv51uBkF&#10;u2zzifvLzCx+6uz945o236fzXKnJeEjfQHga/EP8797qMP81hr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7e3OXEAAAA3AAAAA8AAAAAAAAAAAAAAAAAmAIAAGRycy9k&#10;b3ducmV2LnhtbFBLBQYAAAAABAAEAPUAAACJAwAAAAA=&#10;" filled="f" stroked="f" strokeweight=".5pt">
                    <v:textbox>
                      <w:txbxContent>
                        <w:p w:rsidR="000A0C6F" w:rsidRPr="00F45C0B" w:rsidRDefault="000A0C6F" w:rsidP="00F45C0B">
                          <w:pPr>
                            <w:ind w:firstLine="0"/>
                            <w:jc w:val="right"/>
                            <w:rPr>
                              <w:sz w:val="20"/>
                              <w:szCs w:val="20"/>
                            </w:rPr>
                          </w:pPr>
                          <w:r w:rsidRPr="002B2F7A">
                            <w:rPr>
                              <w:i/>
                              <w:sz w:val="20"/>
                              <w:szCs w:val="20"/>
                            </w:rPr>
                            <w:t>Lebuh</w:t>
                          </w:r>
                          <w:r>
                            <w:rPr>
                              <w:i/>
                              <w:sz w:val="20"/>
                              <w:szCs w:val="20"/>
                            </w:rPr>
                            <w:t xml:space="preserve"> </w:t>
                          </w:r>
                          <w:r>
                            <w:rPr>
                              <w:sz w:val="20"/>
                              <w:szCs w:val="20"/>
                            </w:rPr>
                            <w:t xml:space="preserve">Desa </w:t>
                          </w:r>
                        </w:p>
                      </w:txbxContent>
                    </v:textbox>
                  </v:shape>
                  <v:line id="Straight Connector 173" o:spid="_x0000_s1033" style="position:absolute;visibility:visible;mso-wrap-style:square" from="7460,-6186" to="12618,-30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hK6g8IAAADcAAAADwAAAGRycy9kb3ducmV2LnhtbERP32vCMBB+H/g/hBP2IprOwSbVKDJQ&#10;tsd1BX08krOtNpeaRNv998tgsLf7+H7eajPYVtzJh8axgqdZBoJYO9NwpaD82k0XIEJENtg6JgXf&#10;FGCzHj2sMDeu50+6F7ESKYRDjgrqGLtcyqBrshhmriNO3Ml5izFBX0njsU/htpXzLHuRFhtODTV2&#10;9FaTvhQ3q2DC/fXcSG0PpT7LSfFxLP3+qNTjeNguQUQa4r/4z/1u0vzXZ/h9Jl0g1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hK6g8IAAADcAAAADwAAAAAAAAAAAAAA&#10;AAChAgAAZHJzL2Rvd25yZXYueG1sUEsFBgAAAAAEAAQA+QAAAJADAAAAAA==&#10;" strokecolor="black [3213]" strokeweight="1pt">
                    <v:stroke dashstyle="1 1" startarrow="diamond" endarrow="diamond" joinstyle="miter"/>
                  </v:line>
                </v:group>
                <v:shape id="Text Box 58" o:spid="_x0000_s1034" type="#_x0000_t202" style="position:absolute;top:21875;width:11605;height:4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uvScIA&#10;AADbAAAADwAAAGRycy9kb3ducmV2LnhtbERPTWvCQBC9F/wPywje6saARaKrSCBYxB5ivfQ2Zsck&#10;mJ2N2a2J/fXdg+Dx8b5Xm8E04k6dqy0rmE0jEMSF1TWXCk7f2fsChPPIGhvLpOBBDjbr0dsKE217&#10;zul+9KUIIewSVFB53yZSuqIig25qW+LAXWxn0AfYlVJ32Idw08g4ij6kwZpDQ4UtpRUV1+OvUbBP&#10;sy/Mz7FZ/DXp7nDZtrfTz1ypyXjYLkF4GvxL/HR/agXzMDZ8CT9Ar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C69JwgAAANsAAAAPAAAAAAAAAAAAAAAAAJgCAABkcnMvZG93&#10;bnJldi54bWxQSwUGAAAAAAQABAD1AAAAhwMAAAAA&#10;" filled="f" stroked="f" strokeweight=".5pt">
                  <v:textbox>
                    <w:txbxContent>
                      <w:p w:rsidR="000A0C6F" w:rsidRDefault="000A0C6F" w:rsidP="0012217F">
                        <w:pPr>
                          <w:ind w:firstLine="0"/>
                          <w:rPr>
                            <w:b/>
                            <w:i/>
                            <w:color w:val="FFFFFF" w:themeColor="background1"/>
                            <w:sz w:val="18"/>
                            <w:szCs w:val="18"/>
                            <w:highlight w:val="black"/>
                          </w:rPr>
                        </w:pPr>
                        <w:r w:rsidRPr="0012217F">
                          <w:rPr>
                            <w:b/>
                            <w:i/>
                            <w:color w:val="FFFFFF" w:themeColor="background1"/>
                            <w:sz w:val="18"/>
                            <w:szCs w:val="18"/>
                            <w:highlight w:val="black"/>
                          </w:rPr>
                          <w:t>Kaja/</w:t>
                        </w:r>
                      </w:p>
                      <w:p w:rsidR="000A0C6F" w:rsidRPr="0012217F" w:rsidRDefault="000A0C6F" w:rsidP="0012217F">
                        <w:pPr>
                          <w:ind w:firstLine="0"/>
                          <w:rPr>
                            <w:b/>
                            <w:i/>
                            <w:color w:val="FFFFFF" w:themeColor="background1"/>
                            <w:sz w:val="18"/>
                            <w:szCs w:val="18"/>
                          </w:rPr>
                        </w:pPr>
                        <w:r w:rsidRPr="0012217F">
                          <w:rPr>
                            <w:b/>
                            <w:i/>
                            <w:color w:val="FFFFFF" w:themeColor="background1"/>
                            <w:sz w:val="18"/>
                            <w:szCs w:val="18"/>
                            <w:highlight w:val="black"/>
                          </w:rPr>
                          <w:t>Utama/Hulu</w:t>
                        </w:r>
                      </w:p>
                    </w:txbxContent>
                  </v:textbox>
                </v:shape>
                <v:shape id="Text Box 3" o:spid="_x0000_s1035" type="#_x0000_t202" style="position:absolute;left:37490;top:2110;width:9838;height:4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feoMUA&#10;AADaAAAADwAAAGRycy9kb3ducmV2LnhtbESPQWvCQBSE7wX/w/IEb3VTpRJSVwmB0CLtwdRLb6/Z&#10;ZxKafZtmtyb6692C4HGYmW+Y9XY0rThR7xrLCp7mEQji0uqGKwWHz/wxBuE8ssbWMik4k4PtZvKw&#10;xkTbgfd0KnwlAoRdggpq77tESlfWZNDNbUccvKPtDfog+0rqHocAN61cRNFKGmw4LNTYUVZT+VP8&#10;GQW7LP/A/ffCxJc2e30/pt3v4etZqdl0TF9AeBr9PXxrv2kFS/i/Em6A3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x96gxQAAANoAAAAPAAAAAAAAAAAAAAAAAJgCAABkcnMv&#10;ZG93bnJldi54bWxQSwUGAAAAAAQABAD1AAAAigMAAAAA&#10;" filled="f" stroked="f" strokeweight=".5pt">
                  <v:textbox>
                    <w:txbxContent>
                      <w:p w:rsidR="000A0C6F" w:rsidRPr="0012217F" w:rsidRDefault="000A0C6F" w:rsidP="0012217F">
                        <w:pPr>
                          <w:ind w:firstLine="0"/>
                          <w:rPr>
                            <w:b/>
                            <w:i/>
                            <w:color w:val="FFFFFF" w:themeColor="background1"/>
                            <w:sz w:val="18"/>
                            <w:szCs w:val="18"/>
                            <w:highlight w:val="black"/>
                          </w:rPr>
                        </w:pPr>
                        <w:r w:rsidRPr="0012217F">
                          <w:rPr>
                            <w:b/>
                            <w:i/>
                            <w:color w:val="FFFFFF" w:themeColor="background1"/>
                            <w:sz w:val="18"/>
                            <w:szCs w:val="18"/>
                            <w:highlight w:val="black"/>
                          </w:rPr>
                          <w:t>Kelod/</w:t>
                        </w:r>
                      </w:p>
                      <w:p w:rsidR="000A0C6F" w:rsidRPr="0012217F" w:rsidRDefault="000A0C6F" w:rsidP="0012217F">
                        <w:pPr>
                          <w:ind w:firstLine="0"/>
                          <w:rPr>
                            <w:b/>
                            <w:i/>
                            <w:color w:val="FFFFFF" w:themeColor="background1"/>
                            <w:sz w:val="18"/>
                            <w:szCs w:val="18"/>
                          </w:rPr>
                        </w:pPr>
                        <w:r w:rsidRPr="0012217F">
                          <w:rPr>
                            <w:b/>
                            <w:i/>
                            <w:color w:val="FFFFFF" w:themeColor="background1"/>
                            <w:sz w:val="18"/>
                            <w:szCs w:val="18"/>
                            <w:highlight w:val="black"/>
                          </w:rPr>
                          <w:t>Nista/Teben</w:t>
                        </w:r>
                      </w:p>
                    </w:txbxContent>
                  </v:textbox>
                </v:shape>
              </v:group>
            </w:pict>
          </mc:Fallback>
        </mc:AlternateContent>
      </w:r>
    </w:p>
    <w:p w:rsidR="00BD342A" w:rsidRDefault="00F45C0B" w:rsidP="00BD342A">
      <w:pPr>
        <w:ind w:firstLine="0"/>
      </w:pPr>
      <w:r>
        <w:rPr>
          <w:noProof/>
        </w:rPr>
        <mc:AlternateContent>
          <mc:Choice Requires="wps">
            <w:drawing>
              <wp:anchor distT="0" distB="0" distL="114300" distR="114300" simplePos="0" relativeHeight="251843584" behindDoc="0" locked="0" layoutInCell="1" allowOverlap="1" wp14:anchorId="023645E8" wp14:editId="772490C5">
                <wp:simplePos x="0" y="0"/>
                <wp:positionH relativeFrom="column">
                  <wp:posOffset>3464352</wp:posOffset>
                </wp:positionH>
                <wp:positionV relativeFrom="paragraph">
                  <wp:posOffset>490003</wp:posOffset>
                </wp:positionV>
                <wp:extent cx="283580" cy="266218"/>
                <wp:effectExtent l="0" t="0" r="21590" b="19685"/>
                <wp:wrapNone/>
                <wp:docPr id="18506" name="Oval 18506"/>
                <wp:cNvGraphicFramePr/>
                <a:graphic xmlns:a="http://schemas.openxmlformats.org/drawingml/2006/main">
                  <a:graphicData uri="http://schemas.microsoft.com/office/word/2010/wordprocessingShape">
                    <wps:wsp>
                      <wps:cNvSpPr/>
                      <wps:spPr>
                        <a:xfrm>
                          <a:off x="0" y="0"/>
                          <a:ext cx="283580" cy="266218"/>
                        </a:xfrm>
                        <a:prstGeom prst="ellipse">
                          <a:avLst/>
                        </a:prstGeom>
                        <a:noFill/>
                        <a:ln w="19050">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6E4FC25" id="Oval 18506" o:spid="_x0000_s1026" style="position:absolute;margin-left:272.8pt;margin-top:38.6pt;width:22.35pt;height:20.95pt;z-index:251843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" filled="f" strokecolor="black [3213]" strokeweight="1.5pt">
                <v:stroke dashstyle="3 1" joinstyle="miter"/>
              </v:oval>
            </w:pict>
          </mc:Fallback>
        </mc:AlternateContent>
      </w:r>
      <w:r w:rsidR="00C45756">
        <w:rPr>
          <w:noProof/>
        </w:rPr>
        <mc:AlternateContent>
          <mc:Choice Requires="wps">
            <w:drawing>
              <wp:anchor distT="0" distB="0" distL="114300" distR="114300" simplePos="0" relativeHeight="251648000" behindDoc="0" locked="0" layoutInCell="1" allowOverlap="1" wp14:anchorId="426ABBA1" wp14:editId="13ACF10C">
                <wp:simplePos x="0" y="0"/>
                <wp:positionH relativeFrom="column">
                  <wp:posOffset>791210</wp:posOffset>
                </wp:positionH>
                <wp:positionV relativeFrom="paragraph">
                  <wp:posOffset>551815</wp:posOffset>
                </wp:positionV>
                <wp:extent cx="3037205" cy="1383030"/>
                <wp:effectExtent l="19050" t="19050" r="10795" b="26670"/>
                <wp:wrapNone/>
                <wp:docPr id="4" name="Freeform 4"/>
                <wp:cNvGraphicFramePr/>
                <a:graphic xmlns:a="http://schemas.openxmlformats.org/drawingml/2006/main">
                  <a:graphicData uri="http://schemas.microsoft.com/office/word/2010/wordprocessingShape">
                    <wps:wsp>
                      <wps:cNvSpPr/>
                      <wps:spPr>
                        <a:xfrm>
                          <a:off x="0" y="0"/>
                          <a:ext cx="3037205" cy="1383030"/>
                        </a:xfrm>
                        <a:custGeom>
                          <a:avLst/>
                          <a:gdLst>
                            <a:gd name="connsiteX0" fmla="*/ 0 w 3037398"/>
                            <a:gd name="connsiteY0" fmla="*/ 1383527 h 1383527"/>
                            <a:gd name="connsiteX1" fmla="*/ 481054 w 3037398"/>
                            <a:gd name="connsiteY1" fmla="*/ 993913 h 1383527"/>
                            <a:gd name="connsiteX2" fmla="*/ 608275 w 3037398"/>
                            <a:gd name="connsiteY2" fmla="*/ 898498 h 1383527"/>
                            <a:gd name="connsiteX3" fmla="*/ 811033 w 3037398"/>
                            <a:gd name="connsiteY3" fmla="*/ 763326 h 1383527"/>
                            <a:gd name="connsiteX4" fmla="*/ 1160890 w 3037398"/>
                            <a:gd name="connsiteY4" fmla="*/ 572494 h 1383527"/>
                            <a:gd name="connsiteX5" fmla="*/ 1510748 w 3037398"/>
                            <a:gd name="connsiteY5" fmla="*/ 417444 h 1383527"/>
                            <a:gd name="connsiteX6" fmla="*/ 2011680 w 3037398"/>
                            <a:gd name="connsiteY6" fmla="*/ 274320 h 1383527"/>
                            <a:gd name="connsiteX7" fmla="*/ 2154803 w 3037398"/>
                            <a:gd name="connsiteY7" fmla="*/ 242515 h 1383527"/>
                            <a:gd name="connsiteX8" fmla="*/ 2119022 w 3037398"/>
                            <a:gd name="connsiteY8" fmla="*/ 242515 h 1383527"/>
                            <a:gd name="connsiteX9" fmla="*/ 2639833 w 3037398"/>
                            <a:gd name="connsiteY9" fmla="*/ 166978 h 1383527"/>
                            <a:gd name="connsiteX10" fmla="*/ 2763078 w 3037398"/>
                            <a:gd name="connsiteY10" fmla="*/ 75538 h 1383527"/>
                            <a:gd name="connsiteX11" fmla="*/ 2902226 w 3037398"/>
                            <a:gd name="connsiteY11" fmla="*/ 23854 h 1383527"/>
                            <a:gd name="connsiteX12" fmla="*/ 3037398 w 3037398"/>
                            <a:gd name="connsiteY12" fmla="*/ 0 h 13835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037398" h="1383527">
                              <a:moveTo>
                                <a:pt x="0" y="1383527"/>
                              </a:moveTo>
                              <a:lnTo>
                                <a:pt x="481054" y="993913"/>
                              </a:lnTo>
                              <a:lnTo>
                                <a:pt x="608275" y="898498"/>
                              </a:lnTo>
                              <a:lnTo>
                                <a:pt x="811033" y="763326"/>
                              </a:lnTo>
                              <a:lnTo>
                                <a:pt x="1160890" y="572494"/>
                              </a:lnTo>
                              <a:lnTo>
                                <a:pt x="1510748" y="417444"/>
                              </a:lnTo>
                              <a:lnTo>
                                <a:pt x="2011680" y="274320"/>
                              </a:lnTo>
                              <a:lnTo>
                                <a:pt x="2154803" y="242515"/>
                              </a:lnTo>
                              <a:lnTo>
                                <a:pt x="2119022" y="242515"/>
                              </a:lnTo>
                              <a:lnTo>
                                <a:pt x="2639833" y="166978"/>
                              </a:lnTo>
                              <a:lnTo>
                                <a:pt x="2763078" y="75538"/>
                              </a:lnTo>
                              <a:lnTo>
                                <a:pt x="2902226" y="23854"/>
                              </a:lnTo>
                              <a:lnTo>
                                <a:pt x="3037398" y="0"/>
                              </a:lnTo>
                            </a:path>
                          </a:pathLst>
                        </a:custGeom>
                        <a:noFill/>
                        <a:ln w="38100">
                          <a:solidFill>
                            <a:srgbClr val="DB180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B098E61" id="Freeform 4" o:spid="_x0000_s1026" style="position:absolute;margin-left:62.3pt;margin-top:43.45pt;width:239.15pt;height:108.9pt;z-index:251648000;visibility:visible;mso-wrap-style:square;mso-wrap-distance-left:9pt;mso-wrap-distance-top:0;mso-wrap-distance-right:9pt;mso-wrap-distance-bottom:0;mso-position-horizontal:absolute;mso-position-horizontal-relative:text;mso-position-vertical:absolute;mso-position-vertical-relative:text;v-text-anchor:middle" coordsize="3037398,13835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" path="m,1383527l481054,993913,608275,898498,811033,763326,1160890,572494,1510748,417444,2011680,274320r143123,-31805l2119022,242515r520811,-75537l2763078,75538,2902226,23854,3037398,e" filled="f" strokecolor="#db1803" strokeweight="3pt">
                <v:stroke joinstyle="miter"/>
                <v:path arrowok="t" o:connecttype="custom" o:connectlocs="0,1383030;481023,993556;608236,898175;810981,763052;1160816,572288;1510652,417294;2011552,274221;2154666,242428;2118887,242428;2639665,166918;2762902,75511;2902042,23845;3037205,0" o:connectangles="0,0,0,0,0,0,0,0,0,0,0,0,0"/>
              </v:shape>
            </w:pict>
          </mc:Fallback>
        </mc:AlternateContent>
      </w:r>
      <w:r w:rsidR="00BD342A" w:rsidRPr="00BD342A">
        <w:rPr>
          <w:noProof/>
        </w:rPr>
        <w:drawing>
          <wp:inline distT="0" distB="0" distL="0" distR="0" wp14:anchorId="6CA81FDD" wp14:editId="08DB5E92">
            <wp:extent cx="4069822" cy="2662177"/>
            <wp:effectExtent l="0" t="0" r="6985" b="5080"/>
            <wp:docPr id="1" name="Picture 1" descr="D:\DATA 01\AMRITAVIJAYA\d_JAFUNG\MY JAFUNG\ganjil 2018 2019\METODE PENELITIAN ARSITEKTUR\site DESA PING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01\AMRITAVIJAYA\d_JAFUNG\MY JAFUNG\ganjil 2018 2019\METODE PENELITIAN ARSITEKTUR\site DESA PINGGAN.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1309" t="14082" r="3195" b="6845"/>
                    <a:stretch/>
                  </pic:blipFill>
                  <pic:spPr bwMode="auto">
                    <a:xfrm>
                      <a:off x="0" y="0"/>
                      <a:ext cx="4079005" cy="2668184"/>
                    </a:xfrm>
                    <a:prstGeom prst="rect">
                      <a:avLst/>
                    </a:prstGeom>
                    <a:noFill/>
                    <a:ln>
                      <a:noFill/>
                    </a:ln>
                    <a:extLst>
                      <a:ext uri="{53640926-AAD7-44D8-BBD7-CCE9431645EC}">
                        <a14:shadowObscured xmlns:a14="http://schemas.microsoft.com/office/drawing/2010/main"/>
                      </a:ext>
                    </a:extLst>
                  </pic:spPr>
                </pic:pic>
              </a:graphicData>
            </a:graphic>
          </wp:inline>
        </w:drawing>
      </w:r>
    </w:p>
    <w:p w:rsidR="00BD342A" w:rsidRDefault="00BD342A" w:rsidP="00BD342A">
      <w:pPr>
        <w:ind w:firstLine="0"/>
      </w:pPr>
    </w:p>
    <w:p w:rsidR="00BD342A" w:rsidRDefault="00BD342A" w:rsidP="0095537F">
      <w:pPr>
        <w:pStyle w:val="Caption"/>
        <w:jc w:val="center"/>
        <w:rPr>
          <w:b/>
          <w:i w:val="0"/>
          <w:color w:val="auto"/>
          <w:sz w:val="20"/>
          <w:szCs w:val="20"/>
        </w:rPr>
      </w:pPr>
      <w:proofErr w:type="gramStart"/>
      <w:r w:rsidRPr="001B2DBC">
        <w:rPr>
          <w:b/>
          <w:i w:val="0"/>
          <w:color w:val="auto"/>
          <w:sz w:val="20"/>
          <w:szCs w:val="20"/>
        </w:rPr>
        <w:t xml:space="preserve">Gambar  </w:t>
      </w:r>
      <w:proofErr w:type="gramEnd"/>
      <w:r w:rsidRPr="001B2DBC">
        <w:rPr>
          <w:b/>
          <w:i w:val="0"/>
          <w:color w:val="auto"/>
          <w:sz w:val="20"/>
          <w:szCs w:val="20"/>
        </w:rPr>
        <w:fldChar w:fldCharType="begin"/>
      </w:r>
      <w:r w:rsidRPr="001B2DBC">
        <w:rPr>
          <w:b/>
          <w:i w:val="0"/>
          <w:color w:val="auto"/>
          <w:sz w:val="20"/>
          <w:szCs w:val="20"/>
        </w:rPr>
        <w:instrText xml:space="preserve"> SEQ Gambar_ \* ARABIC </w:instrText>
      </w:r>
      <w:r w:rsidRPr="001B2DBC">
        <w:rPr>
          <w:b/>
          <w:i w:val="0"/>
          <w:color w:val="auto"/>
          <w:sz w:val="20"/>
          <w:szCs w:val="20"/>
        </w:rPr>
        <w:fldChar w:fldCharType="separate"/>
      </w:r>
      <w:r w:rsidR="00C04F8A">
        <w:rPr>
          <w:b/>
          <w:i w:val="0"/>
          <w:noProof/>
          <w:color w:val="auto"/>
          <w:sz w:val="20"/>
          <w:szCs w:val="20"/>
        </w:rPr>
        <w:t>1</w:t>
      </w:r>
      <w:r w:rsidRPr="001B2DBC">
        <w:rPr>
          <w:b/>
          <w:i w:val="0"/>
          <w:color w:val="auto"/>
          <w:sz w:val="20"/>
          <w:szCs w:val="20"/>
        </w:rPr>
        <w:fldChar w:fldCharType="end"/>
      </w:r>
      <w:r w:rsidRPr="001B2DBC">
        <w:rPr>
          <w:b/>
          <w:i w:val="0"/>
          <w:color w:val="auto"/>
          <w:sz w:val="20"/>
          <w:szCs w:val="20"/>
        </w:rPr>
        <w:t xml:space="preserve">. Jalan Utama Desa Pinggan sebagai </w:t>
      </w:r>
      <w:r w:rsidR="002B2F7A" w:rsidRPr="002B2F7A">
        <w:rPr>
          <w:b/>
          <w:color w:val="auto"/>
          <w:sz w:val="20"/>
          <w:szCs w:val="20"/>
        </w:rPr>
        <w:t>Natah</w:t>
      </w:r>
      <w:r w:rsidR="001B2DBC">
        <w:rPr>
          <w:b/>
          <w:color w:val="auto"/>
          <w:sz w:val="20"/>
          <w:szCs w:val="20"/>
        </w:rPr>
        <w:t xml:space="preserve"> </w:t>
      </w:r>
      <w:r w:rsidR="001B2DBC">
        <w:rPr>
          <w:b/>
          <w:i w:val="0"/>
          <w:color w:val="auto"/>
          <w:sz w:val="20"/>
          <w:szCs w:val="20"/>
        </w:rPr>
        <w:t>(Sumber: hasil analisis, 2018)</w:t>
      </w:r>
    </w:p>
    <w:p w:rsidR="001B2DBC" w:rsidRPr="001B2DBC" w:rsidRDefault="001B2DBC" w:rsidP="001B2DBC"/>
    <w:p w:rsidR="00BD342A" w:rsidRDefault="00F45C0B" w:rsidP="00100ACA">
      <w:pPr>
        <w:ind w:firstLine="0"/>
      </w:pPr>
      <w:r>
        <w:rPr>
          <w:noProof/>
        </w:rPr>
        <w:lastRenderedPageBreak/>
        <mc:AlternateContent>
          <mc:Choice Requires="wps">
            <w:drawing>
              <wp:anchor distT="0" distB="0" distL="114300" distR="114300" simplePos="0" relativeHeight="251845632" behindDoc="0" locked="0" layoutInCell="1" allowOverlap="1" wp14:anchorId="62C7AF20" wp14:editId="21963F49">
                <wp:simplePos x="0" y="0"/>
                <wp:positionH relativeFrom="column">
                  <wp:posOffset>3174791</wp:posOffset>
                </wp:positionH>
                <wp:positionV relativeFrom="paragraph">
                  <wp:posOffset>2947165</wp:posOffset>
                </wp:positionV>
                <wp:extent cx="892464" cy="285180"/>
                <wp:effectExtent l="0" t="0" r="0" b="635"/>
                <wp:wrapNone/>
                <wp:docPr id="174" name="Text Box 174"/>
                <wp:cNvGraphicFramePr/>
                <a:graphic xmlns:a="http://schemas.openxmlformats.org/drawingml/2006/main">
                  <a:graphicData uri="http://schemas.microsoft.com/office/word/2010/wordprocessingShape">
                    <wps:wsp>
                      <wps:cNvSpPr txBox="1"/>
                      <wps:spPr>
                        <a:xfrm>
                          <a:off x="0" y="0"/>
                          <a:ext cx="892464" cy="2851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Pr="00F45C0B" w:rsidRDefault="000A0C6F" w:rsidP="00F45C0B">
                            <w:pPr>
                              <w:ind w:firstLine="0"/>
                              <w:jc w:val="left"/>
                              <w:rPr>
                                <w:sz w:val="20"/>
                                <w:szCs w:val="20"/>
                              </w:rPr>
                            </w:pPr>
                            <w:r w:rsidRPr="002B2F7A">
                              <w:rPr>
                                <w:i/>
                                <w:sz w:val="20"/>
                                <w:szCs w:val="20"/>
                              </w:rPr>
                              <w:t>Lebuh</w:t>
                            </w:r>
                            <w:r>
                              <w:rPr>
                                <w:i/>
                                <w:sz w:val="20"/>
                                <w:szCs w:val="20"/>
                              </w:rPr>
                              <w:t xml:space="preserve"> </w:t>
                            </w:r>
                            <w:r>
                              <w:rPr>
                                <w:sz w:val="20"/>
                                <w:szCs w:val="20"/>
                              </w:rPr>
                              <w:t xml:space="preserve">Des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C7AF20" id="Text Box 174" o:spid="_x0000_s1036" type="#_x0000_t202" style="position:absolute;left:0;text-align:left;margin-left:250pt;margin-top:232.05pt;width:70.25pt;height:22.4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" filled="f" stroked="f" strokeweight=".5pt">
                <v:textbox>
                  <w:txbxContent>
                    <w:p w:rsidR="000A0C6F" w:rsidRPr="00F45C0B" w:rsidRDefault="000A0C6F" w:rsidP="00F45C0B">
                      <w:pPr>
                        <w:ind w:firstLine="0"/>
                        <w:jc w:val="left"/>
                        <w:rPr>
                          <w:sz w:val="20"/>
                          <w:szCs w:val="20"/>
                        </w:rPr>
                      </w:pPr>
                      <w:r w:rsidRPr="002B2F7A">
                        <w:rPr>
                          <w:i/>
                          <w:sz w:val="20"/>
                          <w:szCs w:val="20"/>
                        </w:rPr>
                        <w:t>Lebuh</w:t>
                      </w:r>
                      <w:r>
                        <w:rPr>
                          <w:i/>
                          <w:sz w:val="20"/>
                          <w:szCs w:val="20"/>
                        </w:rPr>
                        <w:t xml:space="preserve"> </w:t>
                      </w:r>
                      <w:r>
                        <w:rPr>
                          <w:sz w:val="20"/>
                          <w:szCs w:val="20"/>
                        </w:rPr>
                        <w:t xml:space="preserve">Desa </w:t>
                      </w:r>
                    </w:p>
                  </w:txbxContent>
                </v:textbox>
              </v:shape>
            </w:pict>
          </mc:Fallback>
        </mc:AlternateContent>
      </w:r>
      <w:r>
        <w:rPr>
          <w:noProof/>
        </w:rPr>
        <mc:AlternateContent>
          <mc:Choice Requires="wpg">
            <w:drawing>
              <wp:anchor distT="0" distB="0" distL="114300" distR="114300" simplePos="0" relativeHeight="251691008" behindDoc="0" locked="0" layoutInCell="1" allowOverlap="1" wp14:anchorId="1C069323" wp14:editId="4347615C">
                <wp:simplePos x="0" y="0"/>
                <wp:positionH relativeFrom="column">
                  <wp:posOffset>483677</wp:posOffset>
                </wp:positionH>
                <wp:positionV relativeFrom="paragraph">
                  <wp:posOffset>284986</wp:posOffset>
                </wp:positionV>
                <wp:extent cx="4810125" cy="4009390"/>
                <wp:effectExtent l="38100" t="38100" r="28575" b="29210"/>
                <wp:wrapNone/>
                <wp:docPr id="57" name="Group 57"/>
                <wp:cNvGraphicFramePr/>
                <a:graphic xmlns:a="http://schemas.openxmlformats.org/drawingml/2006/main">
                  <a:graphicData uri="http://schemas.microsoft.com/office/word/2010/wordprocessingGroup">
                    <wpg:wgp>
                      <wpg:cNvGrpSpPr/>
                      <wpg:grpSpPr>
                        <a:xfrm>
                          <a:off x="0" y="0"/>
                          <a:ext cx="4810125" cy="4009390"/>
                          <a:chOff x="5722" y="0"/>
                          <a:chExt cx="4810592" cy="4009655"/>
                        </a:xfrm>
                      </wpg:grpSpPr>
                      <wps:wsp>
                        <wps:cNvPr id="12" name="Freeform 12"/>
                        <wps:cNvSpPr/>
                        <wps:spPr>
                          <a:xfrm>
                            <a:off x="606055" y="606055"/>
                            <a:ext cx="507412" cy="2341498"/>
                          </a:xfrm>
                          <a:custGeom>
                            <a:avLst/>
                            <a:gdLst>
                              <a:gd name="connsiteX0" fmla="*/ 0 w 507412"/>
                              <a:gd name="connsiteY0" fmla="*/ 0 h 2341498"/>
                              <a:gd name="connsiteX1" fmla="*/ 211422 w 507412"/>
                              <a:gd name="connsiteY1" fmla="*/ 1004254 h 2341498"/>
                              <a:gd name="connsiteX2" fmla="*/ 327704 w 507412"/>
                              <a:gd name="connsiteY2" fmla="*/ 1458812 h 2341498"/>
                              <a:gd name="connsiteX3" fmla="*/ 359417 w 507412"/>
                              <a:gd name="connsiteY3" fmla="*/ 1675519 h 2341498"/>
                              <a:gd name="connsiteX4" fmla="*/ 507412 w 507412"/>
                              <a:gd name="connsiteY4" fmla="*/ 2341498 h 234149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07412" h="2341498">
                                <a:moveTo>
                                  <a:pt x="0" y="0"/>
                                </a:moveTo>
                                <a:lnTo>
                                  <a:pt x="211422" y="1004254"/>
                                </a:lnTo>
                                <a:lnTo>
                                  <a:pt x="327704" y="1458812"/>
                                </a:lnTo>
                                <a:lnTo>
                                  <a:pt x="359417" y="1675519"/>
                                </a:lnTo>
                                <a:lnTo>
                                  <a:pt x="507412" y="2341498"/>
                                </a:lnTo>
                              </a:path>
                            </a:pathLst>
                          </a:custGeom>
                          <a:noFill/>
                          <a:ln w="38100">
                            <a:solidFill>
                              <a:srgbClr val="DB180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8" name="Group 38"/>
                        <wpg:cNvGrpSpPr/>
                        <wpg:grpSpPr>
                          <a:xfrm>
                            <a:off x="170120" y="829339"/>
                            <a:ext cx="1359045" cy="2010371"/>
                            <a:chOff x="0" y="0"/>
                            <a:chExt cx="1359045" cy="2010371"/>
                          </a:xfrm>
                        </wpg:grpSpPr>
                        <wps:wsp>
                          <wps:cNvPr id="14" name="Straight Connector 14"/>
                          <wps:cNvCnPr/>
                          <wps:spPr>
                            <a:xfrm flipH="1">
                              <a:off x="42203" y="457200"/>
                              <a:ext cx="516333" cy="89421"/>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 name="Straight Connector 15"/>
                          <wps:cNvCnPr/>
                          <wps:spPr>
                            <a:xfrm flipH="1">
                              <a:off x="42203" y="309489"/>
                              <a:ext cx="486863" cy="8653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Straight Connector 16"/>
                          <wps:cNvCnPr/>
                          <wps:spPr>
                            <a:xfrm flipH="1">
                              <a:off x="0" y="161779"/>
                              <a:ext cx="499026" cy="8653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 name="Straight Connector 17"/>
                          <wps:cNvCnPr/>
                          <wps:spPr>
                            <a:xfrm flipH="1">
                              <a:off x="0" y="0"/>
                              <a:ext cx="458642" cy="83652"/>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 name="Straight Connector 18"/>
                          <wps:cNvCnPr/>
                          <wps:spPr>
                            <a:xfrm flipH="1">
                              <a:off x="84406" y="590843"/>
                              <a:ext cx="499026" cy="8076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 name="Straight Connector 20"/>
                          <wps:cNvCnPr/>
                          <wps:spPr>
                            <a:xfrm flipV="1">
                              <a:off x="147711" y="752622"/>
                              <a:ext cx="475950" cy="89421"/>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 name="Straight Connector 22"/>
                          <wps:cNvCnPr/>
                          <wps:spPr>
                            <a:xfrm flipV="1">
                              <a:off x="147711" y="928468"/>
                              <a:ext cx="522103" cy="8076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 name="Straight Connector 23"/>
                          <wps:cNvCnPr/>
                          <wps:spPr>
                            <a:xfrm flipV="1">
                              <a:off x="161779" y="1033976"/>
                              <a:ext cx="524987" cy="86536"/>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 name="Straight Connector 24"/>
                          <wps:cNvCnPr/>
                          <wps:spPr>
                            <a:xfrm flipV="1">
                              <a:off x="211016" y="1329397"/>
                              <a:ext cx="548063" cy="66344"/>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 name="Straight Connector 25"/>
                          <wps:cNvCnPr/>
                          <wps:spPr>
                            <a:xfrm flipV="1">
                              <a:off x="246185" y="1540413"/>
                              <a:ext cx="539410" cy="5769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 name="Straight Connector 26"/>
                          <wps:cNvCnPr/>
                          <wps:spPr>
                            <a:xfrm flipV="1">
                              <a:off x="288388" y="1730326"/>
                              <a:ext cx="545179" cy="106729"/>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 name="Straight Connector 27"/>
                          <wps:cNvCnPr/>
                          <wps:spPr>
                            <a:xfrm flipV="1">
                              <a:off x="344659" y="1892105"/>
                              <a:ext cx="524987" cy="118266"/>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 name="Straight Connector 28"/>
                          <wps:cNvCnPr/>
                          <wps:spPr>
                            <a:xfrm flipV="1">
                              <a:off x="527539" y="56271"/>
                              <a:ext cx="340977" cy="74998"/>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9" name="Straight Connector 29"/>
                          <wps:cNvCnPr/>
                          <wps:spPr>
                            <a:xfrm flipV="1">
                              <a:off x="555674" y="211016"/>
                              <a:ext cx="346223" cy="5769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 name="Straight Connector 30"/>
                          <wps:cNvCnPr/>
                          <wps:spPr>
                            <a:xfrm flipV="1">
                              <a:off x="597877" y="422031"/>
                              <a:ext cx="366336" cy="86536"/>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 name="Straight Connector 31"/>
                          <wps:cNvCnPr/>
                          <wps:spPr>
                            <a:xfrm flipV="1">
                              <a:off x="618979" y="569742"/>
                              <a:ext cx="389748" cy="10083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 name="Straight Connector 32"/>
                          <wps:cNvCnPr/>
                          <wps:spPr>
                            <a:xfrm flipV="1">
                              <a:off x="689317" y="752622"/>
                              <a:ext cx="378352" cy="889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 name="Straight Connector 33"/>
                          <wps:cNvCnPr/>
                          <wps:spPr>
                            <a:xfrm flipV="1">
                              <a:off x="717452" y="886265"/>
                              <a:ext cx="366337" cy="89421"/>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 name="Straight Connector 34"/>
                          <wps:cNvCnPr/>
                          <wps:spPr>
                            <a:xfrm flipV="1">
                              <a:off x="759656" y="1083213"/>
                              <a:ext cx="383869" cy="92306"/>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5" name="Straight Connector 35"/>
                          <wps:cNvCnPr/>
                          <wps:spPr>
                            <a:xfrm flipV="1">
                              <a:off x="787791" y="1315329"/>
                              <a:ext cx="427207" cy="100959"/>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6" name="Straight Connector 36"/>
                          <wps:cNvCnPr/>
                          <wps:spPr>
                            <a:xfrm flipV="1">
                              <a:off x="865163" y="1617785"/>
                              <a:ext cx="436043" cy="8653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7" name="Straight Connector 37"/>
                          <wps:cNvCnPr/>
                          <wps:spPr>
                            <a:xfrm flipV="1">
                              <a:off x="900332" y="1772529"/>
                              <a:ext cx="458713" cy="86536"/>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40" name="Freeform 40"/>
                        <wps:cNvSpPr/>
                        <wps:spPr>
                          <a:xfrm>
                            <a:off x="159488" y="0"/>
                            <a:ext cx="798653" cy="642395"/>
                          </a:xfrm>
                          <a:custGeom>
                            <a:avLst/>
                            <a:gdLst>
                              <a:gd name="connsiteX0" fmla="*/ 202557 w 798653"/>
                              <a:gd name="connsiteY0" fmla="*/ 46298 h 642395"/>
                              <a:gd name="connsiteX1" fmla="*/ 648182 w 798653"/>
                              <a:gd name="connsiteY1" fmla="*/ 0 h 642395"/>
                              <a:gd name="connsiteX2" fmla="*/ 798653 w 798653"/>
                              <a:gd name="connsiteY2" fmla="*/ 520860 h 642395"/>
                              <a:gd name="connsiteX3" fmla="*/ 0 w 798653"/>
                              <a:gd name="connsiteY3" fmla="*/ 642395 h 642395"/>
                              <a:gd name="connsiteX4" fmla="*/ 40511 w 798653"/>
                              <a:gd name="connsiteY4" fmla="*/ 341453 h 642395"/>
                              <a:gd name="connsiteX5" fmla="*/ 127321 w 798653"/>
                              <a:gd name="connsiteY5" fmla="*/ 127321 h 642395"/>
                              <a:gd name="connsiteX6" fmla="*/ 202557 w 798653"/>
                              <a:gd name="connsiteY6" fmla="*/ 46298 h 6423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798653" h="642395">
                                <a:moveTo>
                                  <a:pt x="202557" y="46298"/>
                                </a:moveTo>
                                <a:lnTo>
                                  <a:pt x="648182" y="0"/>
                                </a:lnTo>
                                <a:lnTo>
                                  <a:pt x="798653" y="520860"/>
                                </a:lnTo>
                                <a:lnTo>
                                  <a:pt x="0" y="642395"/>
                                </a:lnTo>
                                <a:lnTo>
                                  <a:pt x="40511" y="341453"/>
                                </a:lnTo>
                                <a:lnTo>
                                  <a:pt x="127321" y="127321"/>
                                </a:lnTo>
                                <a:lnTo>
                                  <a:pt x="202557" y="46298"/>
                                </a:lnTo>
                                <a:close/>
                              </a:path>
                            </a:pathLst>
                          </a:custGeom>
                          <a:noFill/>
                          <a:ln w="28575">
                            <a:solidFill>
                              <a:srgbClr val="DB1803"/>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Freeform 41"/>
                        <wps:cNvSpPr/>
                        <wps:spPr>
                          <a:xfrm>
                            <a:off x="637953" y="2892055"/>
                            <a:ext cx="1250950" cy="1117600"/>
                          </a:xfrm>
                          <a:custGeom>
                            <a:avLst/>
                            <a:gdLst>
                              <a:gd name="connsiteX0" fmla="*/ 0 w 1250950"/>
                              <a:gd name="connsiteY0" fmla="*/ 203200 h 1117600"/>
                              <a:gd name="connsiteX1" fmla="*/ 1028700 w 1250950"/>
                              <a:gd name="connsiteY1" fmla="*/ 0 h 1117600"/>
                              <a:gd name="connsiteX2" fmla="*/ 1250950 w 1250950"/>
                              <a:gd name="connsiteY2" fmla="*/ 1092200 h 1117600"/>
                              <a:gd name="connsiteX3" fmla="*/ 1193800 w 1250950"/>
                              <a:gd name="connsiteY3" fmla="*/ 1060450 h 1117600"/>
                              <a:gd name="connsiteX4" fmla="*/ 127000 w 1250950"/>
                              <a:gd name="connsiteY4" fmla="*/ 1117600 h 1117600"/>
                              <a:gd name="connsiteX5" fmla="*/ 0 w 1250950"/>
                              <a:gd name="connsiteY5" fmla="*/ 203200 h 11176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250950" h="1117600">
                                <a:moveTo>
                                  <a:pt x="0" y="203200"/>
                                </a:moveTo>
                                <a:lnTo>
                                  <a:pt x="1028700" y="0"/>
                                </a:lnTo>
                                <a:lnTo>
                                  <a:pt x="1250950" y="1092200"/>
                                </a:lnTo>
                                <a:lnTo>
                                  <a:pt x="1193800" y="1060450"/>
                                </a:lnTo>
                                <a:lnTo>
                                  <a:pt x="127000" y="1117600"/>
                                </a:lnTo>
                                <a:lnTo>
                                  <a:pt x="0" y="203200"/>
                                </a:lnTo>
                                <a:close/>
                              </a:path>
                            </a:pathLst>
                          </a:custGeom>
                          <a:noFill/>
                          <a:ln w="28575">
                            <a:solidFill>
                              <a:srgbClr val="DB1803"/>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Text Box 43"/>
                        <wps:cNvSpPr txBox="1"/>
                        <wps:spPr>
                          <a:xfrm>
                            <a:off x="1041934" y="457170"/>
                            <a:ext cx="1160577" cy="42664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Default="000A0C6F" w:rsidP="007F0BBF">
                              <w:pPr>
                                <w:ind w:firstLine="0"/>
                                <w:rPr>
                                  <w:b/>
                                  <w:i/>
                                  <w:color w:val="FFFFFF" w:themeColor="background1"/>
                                  <w:sz w:val="18"/>
                                  <w:szCs w:val="18"/>
                                  <w:highlight w:val="black"/>
                                </w:rPr>
                              </w:pPr>
                              <w:r w:rsidRPr="0012217F">
                                <w:rPr>
                                  <w:b/>
                                  <w:i/>
                                  <w:color w:val="FFFFFF" w:themeColor="background1"/>
                                  <w:sz w:val="18"/>
                                  <w:szCs w:val="18"/>
                                  <w:highlight w:val="black"/>
                                </w:rPr>
                                <w:t>Kaja/</w:t>
                              </w:r>
                            </w:p>
                            <w:p w:rsidR="000A0C6F" w:rsidRPr="0012217F" w:rsidRDefault="000A0C6F" w:rsidP="007F0BBF">
                              <w:pPr>
                                <w:ind w:firstLine="0"/>
                                <w:rPr>
                                  <w:b/>
                                  <w:i/>
                                  <w:color w:val="FFFFFF" w:themeColor="background1"/>
                                  <w:sz w:val="18"/>
                                  <w:szCs w:val="18"/>
                                </w:rPr>
                              </w:pPr>
                              <w:r w:rsidRPr="0012217F">
                                <w:rPr>
                                  <w:b/>
                                  <w:i/>
                                  <w:color w:val="FFFFFF" w:themeColor="background1"/>
                                  <w:sz w:val="18"/>
                                  <w:szCs w:val="18"/>
                                  <w:highlight w:val="black"/>
                                </w:rPr>
                                <w:t>Utama/Hul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Text Box 44"/>
                        <wps:cNvSpPr txBox="1"/>
                        <wps:spPr>
                          <a:xfrm>
                            <a:off x="1743739" y="3264195"/>
                            <a:ext cx="983848" cy="42664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Pr="0012217F" w:rsidRDefault="000A0C6F" w:rsidP="007F0BBF">
                              <w:pPr>
                                <w:ind w:firstLine="0"/>
                                <w:rPr>
                                  <w:b/>
                                  <w:i/>
                                  <w:color w:val="FFFFFF" w:themeColor="background1"/>
                                  <w:sz w:val="18"/>
                                  <w:szCs w:val="18"/>
                                  <w:highlight w:val="black"/>
                                </w:rPr>
                              </w:pPr>
                              <w:r w:rsidRPr="0012217F">
                                <w:rPr>
                                  <w:b/>
                                  <w:i/>
                                  <w:color w:val="FFFFFF" w:themeColor="background1"/>
                                  <w:sz w:val="18"/>
                                  <w:szCs w:val="18"/>
                                  <w:highlight w:val="black"/>
                                </w:rPr>
                                <w:t>Kelod/</w:t>
                              </w:r>
                            </w:p>
                            <w:p w:rsidR="000A0C6F" w:rsidRPr="0012217F" w:rsidRDefault="000A0C6F" w:rsidP="007F0BBF">
                              <w:pPr>
                                <w:ind w:firstLine="0"/>
                                <w:rPr>
                                  <w:b/>
                                  <w:i/>
                                  <w:color w:val="FFFFFF" w:themeColor="background1"/>
                                  <w:sz w:val="18"/>
                                  <w:szCs w:val="18"/>
                                </w:rPr>
                              </w:pPr>
                              <w:r w:rsidRPr="0012217F">
                                <w:rPr>
                                  <w:b/>
                                  <w:i/>
                                  <w:color w:val="FFFFFF" w:themeColor="background1"/>
                                  <w:sz w:val="18"/>
                                  <w:szCs w:val="18"/>
                                  <w:highlight w:val="black"/>
                                </w:rPr>
                                <w:t>Nista/Teb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Straight Arrow Connector 45"/>
                        <wps:cNvCnPr/>
                        <wps:spPr>
                          <a:xfrm>
                            <a:off x="1254641" y="829339"/>
                            <a:ext cx="630264" cy="2401746"/>
                          </a:xfrm>
                          <a:prstGeom prst="straightConnector1">
                            <a:avLst/>
                          </a:prstGeom>
                          <a:ln w="19050">
                            <a:solidFill>
                              <a:srgbClr val="FF0000"/>
                            </a:solidFill>
                            <a:prstDash val="sysDash"/>
                            <a:headEnd type="arrow" w="med" len="med"/>
                            <a:tailEnd type="arrow" w="med" len="med"/>
                          </a:ln>
                        </wps:spPr>
                        <wps:style>
                          <a:lnRef idx="1">
                            <a:schemeClr val="accent1"/>
                          </a:lnRef>
                          <a:fillRef idx="0">
                            <a:schemeClr val="accent1"/>
                          </a:fillRef>
                          <a:effectRef idx="0">
                            <a:schemeClr val="accent1"/>
                          </a:effectRef>
                          <a:fontRef idx="minor">
                            <a:schemeClr val="tx1"/>
                          </a:fontRef>
                        </wps:style>
                        <wps:bodyPr/>
                      </wps:wsp>
                      <wpg:grpSp>
                        <wpg:cNvPr id="46" name="Group 46"/>
                        <wpg:cNvGrpSpPr/>
                        <wpg:grpSpPr>
                          <a:xfrm>
                            <a:off x="5722" y="106321"/>
                            <a:ext cx="4810592" cy="3511982"/>
                            <a:chOff x="-604825" y="-841241"/>
                            <a:chExt cx="4811167" cy="3514763"/>
                          </a:xfrm>
                        </wpg:grpSpPr>
                        <wps:wsp>
                          <wps:cNvPr id="47" name="Straight Connector 47"/>
                          <wps:cNvCnPr/>
                          <wps:spPr>
                            <a:xfrm>
                              <a:off x="92921" y="142129"/>
                              <a:ext cx="2172798" cy="16896"/>
                            </a:xfrm>
                            <a:prstGeom prst="line">
                              <a:avLst/>
                            </a:prstGeom>
                            <a:ln w="12700">
                              <a:solidFill>
                                <a:srgbClr val="00B0F0"/>
                              </a:solidFill>
                              <a:prstDash val="sysDot"/>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wps:wsp>
                          <wps:cNvPr id="48" name="Text Box 48"/>
                          <wps:cNvSpPr txBox="1"/>
                          <wps:spPr>
                            <a:xfrm>
                              <a:off x="2265763" y="-341184"/>
                              <a:ext cx="1940579" cy="984815"/>
                            </a:xfrm>
                            <a:prstGeom prst="rect">
                              <a:avLst/>
                            </a:prstGeom>
                            <a:no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0A0C6F" w:rsidRDefault="000A0C6F" w:rsidP="00D15A70">
                                <w:pPr>
                                  <w:pStyle w:val="ListParagraph"/>
                                  <w:numPr>
                                    <w:ilvl w:val="0"/>
                                    <w:numId w:val="3"/>
                                  </w:numPr>
                                  <w:ind w:left="154" w:hanging="210"/>
                                  <w:jc w:val="left"/>
                                  <w:rPr>
                                    <w:sz w:val="20"/>
                                    <w:szCs w:val="20"/>
                                  </w:rPr>
                                </w:pPr>
                                <w:r w:rsidRPr="00D15A70">
                                  <w:rPr>
                                    <w:sz w:val="20"/>
                                    <w:szCs w:val="20"/>
                                  </w:rPr>
                                  <w:t>Jalan utama desa (</w:t>
                                </w:r>
                                <w:r w:rsidRPr="002B2F7A">
                                  <w:rPr>
                                    <w:i/>
                                    <w:sz w:val="20"/>
                                    <w:szCs w:val="20"/>
                                  </w:rPr>
                                  <w:t>natah</w:t>
                                </w:r>
                                <w:r w:rsidRPr="00D15A70">
                                  <w:rPr>
                                    <w:sz w:val="20"/>
                                    <w:szCs w:val="20"/>
                                  </w:rPr>
                                  <w:t xml:space="preserve">) yang membentuk pola diametral dari unit-unit banjaran (unit hunian rumah) yang berhadapan. </w:t>
                                </w:r>
                              </w:p>
                              <w:p w:rsidR="000A0C6F" w:rsidRPr="00D15A70" w:rsidRDefault="000A0C6F" w:rsidP="00D15A70">
                                <w:pPr>
                                  <w:pStyle w:val="ListParagraph"/>
                                  <w:numPr>
                                    <w:ilvl w:val="0"/>
                                    <w:numId w:val="3"/>
                                  </w:numPr>
                                  <w:ind w:left="154" w:hanging="210"/>
                                  <w:jc w:val="left"/>
                                  <w:rPr>
                                    <w:sz w:val="20"/>
                                    <w:szCs w:val="20"/>
                                  </w:rPr>
                                </w:pPr>
                                <w:r w:rsidRPr="00D15A70">
                                  <w:rPr>
                                    <w:sz w:val="20"/>
                                    <w:szCs w:val="20"/>
                                  </w:rPr>
                                  <w:t>Jalan utama desa menjadi ruang kumpul ketika terjadi gempa</w:t>
                                </w:r>
                              </w:p>
                              <w:p w:rsidR="000A0C6F" w:rsidRPr="001B2DBC" w:rsidRDefault="000A0C6F" w:rsidP="001B2DBC">
                                <w:pPr>
                                  <w:ind w:firstLine="0"/>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Straight Connector 49"/>
                          <wps:cNvCnPr/>
                          <wps:spPr>
                            <a:xfrm>
                              <a:off x="464192" y="794794"/>
                              <a:ext cx="1769722" cy="0"/>
                            </a:xfrm>
                            <a:prstGeom prst="line">
                              <a:avLst/>
                            </a:prstGeom>
                            <a:ln w="12700">
                              <a:solidFill>
                                <a:srgbClr val="00B0F0"/>
                              </a:solidFill>
                              <a:prstDash val="sysDot"/>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wps:wsp>
                          <wps:cNvPr id="50" name="Text Box 50"/>
                          <wps:cNvSpPr txBox="1"/>
                          <wps:spPr>
                            <a:xfrm>
                              <a:off x="2282024" y="643720"/>
                              <a:ext cx="1574157" cy="59609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Pr="001B2DBC" w:rsidRDefault="000A0C6F" w:rsidP="001B2DBC">
                                <w:pPr>
                                  <w:ind w:firstLine="0"/>
                                  <w:jc w:val="left"/>
                                  <w:rPr>
                                    <w:sz w:val="20"/>
                                    <w:szCs w:val="20"/>
                                  </w:rPr>
                                </w:pPr>
                                <w:r w:rsidRPr="001B2DBC">
                                  <w:rPr>
                                    <w:sz w:val="20"/>
                                    <w:szCs w:val="20"/>
                                  </w:rPr>
                                  <w:t>Pola rumah penduduk linier yang membentuk banja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Straight Connector 51"/>
                          <wps:cNvCnPr/>
                          <wps:spPr>
                            <a:xfrm>
                              <a:off x="66344" y="-751501"/>
                              <a:ext cx="2172798" cy="16896"/>
                            </a:xfrm>
                            <a:prstGeom prst="line">
                              <a:avLst/>
                            </a:prstGeom>
                            <a:ln w="12700">
                              <a:solidFill>
                                <a:srgbClr val="00B0F0"/>
                              </a:solidFill>
                              <a:prstDash val="sysDot"/>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wps:wsp>
                          <wps:cNvPr id="52" name="Text Box 52"/>
                          <wps:cNvSpPr txBox="1"/>
                          <wps:spPr>
                            <a:xfrm>
                              <a:off x="2265999" y="-841241"/>
                              <a:ext cx="1574157" cy="4528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Pr="001B2DBC" w:rsidRDefault="000A0C6F" w:rsidP="001B2DBC">
                                <w:pPr>
                                  <w:ind w:firstLine="0"/>
                                  <w:rPr>
                                    <w:sz w:val="20"/>
                                    <w:szCs w:val="20"/>
                                  </w:rPr>
                                </w:pPr>
                                <w:r>
                                  <w:rPr>
                                    <w:sz w:val="20"/>
                                    <w:szCs w:val="20"/>
                                  </w:rPr>
                                  <w:t>Kompleks Pura Desa dan Pura Puse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Straight Connector 53"/>
                          <wps:cNvCnPr/>
                          <wps:spPr>
                            <a:xfrm>
                              <a:off x="-604825" y="1364795"/>
                              <a:ext cx="2843967" cy="0"/>
                            </a:xfrm>
                            <a:prstGeom prst="line">
                              <a:avLst/>
                            </a:prstGeom>
                            <a:ln w="12700">
                              <a:solidFill>
                                <a:srgbClr val="00B0F0"/>
                              </a:solidFill>
                              <a:prstDash val="sysDot"/>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wps:wsp>
                          <wps:cNvPr id="54" name="Text Box 54"/>
                          <wps:cNvSpPr txBox="1"/>
                          <wps:spPr>
                            <a:xfrm>
                              <a:off x="2281869" y="1273814"/>
                              <a:ext cx="1574157" cy="35611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Pr="001B2DBC" w:rsidRDefault="000A0C6F" w:rsidP="001B2DBC">
                                <w:pPr>
                                  <w:ind w:firstLine="0"/>
                                  <w:jc w:val="left"/>
                                  <w:rPr>
                                    <w:sz w:val="20"/>
                                    <w:szCs w:val="20"/>
                                  </w:rPr>
                                </w:pPr>
                                <w:r>
                                  <w:rPr>
                                    <w:sz w:val="20"/>
                                    <w:szCs w:val="20"/>
                                  </w:rPr>
                                  <w:t>Areal Perkebun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Straight Connector 55"/>
                          <wps:cNvCnPr/>
                          <wps:spPr>
                            <a:xfrm>
                              <a:off x="464192" y="2424910"/>
                              <a:ext cx="1769722" cy="0"/>
                            </a:xfrm>
                            <a:prstGeom prst="line">
                              <a:avLst/>
                            </a:prstGeom>
                            <a:ln w="12700">
                              <a:solidFill>
                                <a:srgbClr val="00B0F0"/>
                              </a:solidFill>
                              <a:prstDash val="sysDot"/>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wps:wsp>
                          <wps:cNvPr id="56" name="Text Box 56"/>
                          <wps:cNvSpPr txBox="1"/>
                          <wps:spPr>
                            <a:xfrm>
                              <a:off x="2265719" y="2317406"/>
                              <a:ext cx="1574157" cy="35611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Pr="001B2DBC" w:rsidRDefault="000A0C6F" w:rsidP="001B2DBC">
                                <w:pPr>
                                  <w:ind w:firstLine="0"/>
                                  <w:jc w:val="left"/>
                                  <w:rPr>
                                    <w:sz w:val="20"/>
                                    <w:szCs w:val="20"/>
                                  </w:rPr>
                                </w:pPr>
                                <w:r w:rsidRPr="007E4777">
                                  <w:rPr>
                                    <w:i/>
                                    <w:sz w:val="20"/>
                                    <w:szCs w:val="20"/>
                                  </w:rPr>
                                  <w:t>Setra</w:t>
                                </w:r>
                                <w:r>
                                  <w:rPr>
                                    <w:sz w:val="20"/>
                                    <w:szCs w:val="20"/>
                                  </w:rPr>
                                  <w:t>/Kubu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6" name="Straight Connector 176"/>
                          <wps:cNvCnPr/>
                          <wps:spPr>
                            <a:xfrm flipV="1">
                              <a:off x="627389" y="1854743"/>
                              <a:ext cx="1490051" cy="325457"/>
                            </a:xfrm>
                            <a:prstGeom prst="line">
                              <a:avLst/>
                            </a:prstGeom>
                            <a:ln w="12700">
                              <a:solidFill>
                                <a:srgbClr val="00B0F0"/>
                              </a:solidFill>
                              <a:prstDash val="sysDot"/>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1C069323" id="Group 57" o:spid="_x0000_s1037" style="position:absolute;left:0;text-align:left;margin-left:38.1pt;margin-top:22.45pt;width:378.75pt;height:315.7pt;z-index:251691008;mso-width-relative:margin;mso-height-relative:margin" coordorigin="57" coordsize="48105,40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">
                <v:shape id="Freeform 12" o:spid="_x0000_s1038" style="position:absolute;left:6060;top:6060;width:5074;height:23415;visibility:visible;mso-wrap-style:square;v-text-anchor:middle" coordsize="507412,23414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DZmr4A&#10;AADbAAAADwAAAGRycy9kb3ducmV2LnhtbERPy6rCMBDdC/5DGMGdprqQe6tRRBB05xuXQzO2xWZS&#10;k2jr35sLwt3N4TxntmhNJV7kfGlZwWiYgCDOrC45V3A6rgc/IHxA1lhZJgVv8rCYdzszTLVteE+v&#10;Q8hFDGGfooIihDqV0mcFGfRDWxNH7madwRChy6V22MRwU8lxkkykwZJjQ4E1rQrK7oenUeDocdpd&#10;H5f3OfOT27b9bXLrd0r1e+1yCiJQG/7FX/dGx/lj+PslHiDnH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Iw2Zq+AAAA2wAAAA8AAAAAAAAAAAAAAAAAmAIAAGRycy9kb3ducmV2&#10;LnhtbFBLBQYAAAAABAAEAPUAAACDAwAAAAA=&#10;" path="m,l211422,1004254r116282,454558l359417,1675519r147995,665979e" filled="f" strokecolor="#db1803" strokeweight="3pt">
                  <v:stroke joinstyle="miter"/>
                  <v:path arrowok="t" o:connecttype="custom" o:connectlocs="0,0;211422,1004254;327704,1458812;359417,1675519;507412,2341498" o:connectangles="0,0,0,0,0"/>
                </v:shape>
                <v:group id="Group 38" o:spid="_x0000_s1039" style="position:absolute;left:1701;top:8293;width:13590;height:20104" coordsize="13590,201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line id="Straight Connector 14" o:spid="_x0000_s1040" style="position:absolute;flip:x;visibility:visible;mso-wrap-style:square" from="422,4572" to="5585,54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bMAT8IAAADbAAAADwAAAGRycy9kb3ducmV2LnhtbERPS2vCQBC+C/6HZQRvummoraSuIm2V&#10;Xir1eZ5mp9lgdjZk15j++25B8DYf33Nmi85WoqXGl44VPIwTEMS50yUXCg771WgKwgdkjZVjUvBL&#10;Hhbzfm+GmXZX3lK7C4WIIewzVGBCqDMpfW7Ioh+7mjhyP66xGCJsCqkbvMZwW8k0SZ6kxZJjg8Ga&#10;Xg3l593FKjiaVuLm8/n99L1u5Vs6Sb+KdarUcNAtX0AE6sJdfHN/6Dj/Ef5/iQfI+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bMAT8IAAADbAAAADwAAAAAAAAAAAAAA&#10;AAChAgAAZHJzL2Rvd25yZXYueG1sUEsFBgAAAAAEAAQA+QAAAJADAAAAAA==&#10;" strokecolor="black [3213]" strokeweight="1.5pt">
                    <v:stroke joinstyle="miter"/>
                  </v:line>
                  <v:line id="Straight Connector 15" o:spid="_x0000_s1041" style="position:absolute;flip:x;visibility:visible;mso-wrap-style:square" from="422,3094" to="5290,39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v+l1MEAAADbAAAADwAAAGRycy9kb3ducmV2LnhtbERPTWvCQBC9F/oflhF6040BrURXkVbF&#10;i0Vt9Txmx2xodjZktzH++25B6G0e73Nmi85WoqXGl44VDAcJCOLc6ZILBV+f6/4EhA/IGivHpOBO&#10;Hhbz56cZZtrd+EDtMRQihrDPUIEJoc6k9Lkhi37gauLIXV1jMUTYFFI3eIvhtpJpkoylxZJjg8Ga&#10;3gzl38cfq+BkWokfu9fV+bJp5Xs6SvfFJlXqpdctpyACdeFf/HBvdZw/gr9f4gFy/g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e/6XUwQAAANsAAAAPAAAAAAAAAAAAAAAA&#10;AKECAABkcnMvZG93bnJldi54bWxQSwUGAAAAAAQABAD5AAAAjwMAAAAA&#10;" strokecolor="black [3213]" strokeweight="1.5pt">
                    <v:stroke joinstyle="miter"/>
                  </v:line>
                  <v:line id="Straight Connector 16" o:spid="_x0000_s1042" style="position:absolute;flip:x;visibility:visible;mso-wrap-style:square" from="0,1617" to="4990,24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07o8IAAADbAAAADwAAAGRycy9kb3ducmV2LnhtbERPTWvCQBC9C/6HZQq91U0DtRJdRVoV&#10;Ly0atedpdswGs7Mhu8b033cLBW/zeJ8zW/S2Fh21vnKs4HmUgCAunK64VHA8rJ8mIHxA1lg7JgU/&#10;5GExHw5mmGl34z11eShFDGGfoQITQpNJ6QtDFv3INcSRO7vWYoiwLaVu8RbDbS3TJBlLixXHBoMN&#10;vRkqLvnVKjiZTuLnx+vq63vTyff0Jd2Vm1Spx4d+OQURqA938b97q+P8Mfz9Eg+Q8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i07o8IAAADbAAAADwAAAAAAAAAAAAAA&#10;AAChAgAAZHJzL2Rvd25yZXYueG1sUEsFBgAAAAAEAAQA+QAAAJADAAAAAA==&#10;" strokecolor="black [3213]" strokeweight="1.5pt">
                    <v:stroke joinstyle="miter"/>
                  </v:line>
                  <v:line id="Straight Connector 17" o:spid="_x0000_s1043" style="position:absolute;flip:x;visibility:visible;mso-wrap-style:square" from="0,0" to="4586,8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GeOMIAAADbAAAADwAAAGRycy9kb3ducmV2LnhtbERPTWvCQBC9F/wPywi91Y2BqkRXKa2K&#10;lxZNq+cxO80Gs7Mhu8b477uFQm/zeJ+zWPW2Fh21vnKsYDxKQBAXTldcKvj63DzNQPiArLF2TAru&#10;5GG1HDwsMNPuxgfq8lCKGMI+QwUmhCaT0heGLPqRa4gj9+1aiyHCtpS6xVsMt7VMk2QiLVYcGww2&#10;9GqouORXq+BoOokf79P16bzt5Fv6nO7LbarU47B/mYMI1Id/8Z97p+P8Kfz+Eg+Qy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WGeOMIAAADbAAAADwAAAAAAAAAAAAAA&#10;AAChAgAAZHJzL2Rvd25yZXYueG1sUEsFBgAAAAAEAAQA+QAAAJADAAAAAA==&#10;" strokecolor="black [3213]" strokeweight="1.5pt">
                    <v:stroke joinstyle="miter"/>
                  </v:line>
                  <v:line id="Straight Connector 18" o:spid="_x0000_s1044" style="position:absolute;flip:x;visibility:visible;mso-wrap-style:square" from="844,5908" to="5834,6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P4KSsUAAADbAAAADwAAAGRycy9kb3ducmV2LnhtbESPT2/CMAzF75P2HSIj7QYplcZQR0AT&#10;bGgXJmB/zl7jNdUap2qyUr49PiDtZus9v/fzYjX4RvXUxTqwgekkA0VcBltzZeDj/WU8BxUTssUm&#10;MBk4U4TV8vZmgYUNJz5Qf0yVkhCOBRpwKbWF1rF05DFOQkss2k/oPCZZu0rbDk8S7hudZ9lMe6xZ&#10;Ghy2tHZU/h7/vIFP12t82z08f31ve73J7/N9tc2NuRsNT4+gEg3p33y9frWCL7Dyiwygl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P4KSsUAAADbAAAADwAAAAAAAAAA&#10;AAAAAAChAgAAZHJzL2Rvd25yZXYueG1sUEsFBgAAAAAEAAQA+QAAAJMDAAAAAA==&#10;" strokecolor="black [3213]" strokeweight="1.5pt">
                    <v:stroke joinstyle="miter"/>
                  </v:line>
                  <v:line id="Straight Connector 20" o:spid="_x0000_s1045" style="position:absolute;flip:y;visibility:visible;mso-wrap-style:square" from="1477,7526" to="6236,84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TM8cEAAADbAAAADwAAAGRycy9kb3ducmV2LnhtbERPy2oCMRTdF/yHcAvuNNOAtoxGKdpK&#10;Nxbro+vbye1kcHIzTNJx/HuzELo8nPd82btadNSGyrOGp3EGgrjwpuJSw/HwPnoBESKywdozabhS&#10;gOVi8DDH3PgLf1G3j6VIIRxy1GBjbHIpQ2HJYRj7hjhxv751GBNsS2lavKRwV0uVZVPpsOLUYLGh&#10;laXivP9zGk62k/i5fX77/tl0cq0maldulNbDx/51BiJSH//Fd/eH0aDS+vQl/QC5u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5MzxwQAAANsAAAAPAAAAAAAAAAAAAAAA&#10;AKECAABkcnMvZG93bnJldi54bWxQSwUGAAAAAAQABAD5AAAAjwMAAAAA&#10;" strokecolor="black [3213]" strokeweight="1.5pt">
                    <v:stroke joinstyle="miter"/>
                  </v:line>
                  <v:line id="Straight Connector 22" o:spid="_x0000_s1046" style="position:absolute;flip:y;visibility:visible;mso-wrap-style:square" from="1477,9284" to="6698,100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r3HcQAAADbAAAADwAAAGRycy9kb3ducmV2LnhtbESPT0sDMRTE74LfITyhN5s10FrWpkXs&#10;H3pR2q16ft28bhY3L8sm3a7f3giCx2FmfsPMl4NrRE9dqD1reBhnIIhLb2quNLwfN/czECEiG2w8&#10;k4ZvCrBc3N7MMTf+ygfqi1iJBOGQowYbY5tLGUpLDsPYt8TJO/vOYUyyq6Tp8JrgrpEqy6bSYc1p&#10;wWJLL5bKr+LiNHzYXuLb6+P687Tt5UpN1L7aKq1Hd8PzE4hIQ/wP/7V3RoNS8Psl/QC5+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evcdxAAAANsAAAAPAAAAAAAAAAAA&#10;AAAAAKECAABkcnMvZG93bnJldi54bWxQSwUGAAAAAAQABAD5AAAAkgMAAAAA&#10;" strokecolor="black [3213]" strokeweight="1.5pt">
                    <v:stroke joinstyle="miter"/>
                  </v:line>
                  <v:line id="Straight Connector 23" o:spid="_x0000_s1047" style="position:absolute;flip:y;visibility:visible;mso-wrap-style:square" from="1617,10339" to="6867,112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ZShsQAAADbAAAADwAAAGRycy9kb3ducmV2LnhtbESPT0sDMRTE74LfITyhN5ttpFq2TYuo&#10;LV4s9u/5dfO6Wdy8LJt0u357Iwgeh5n5DTNb9K4WHbWh8qxhNMxAEBfeVFxq2O+W9xMQISIbrD2T&#10;hm8KsJjf3swwN/7KG+q2sRQJwiFHDTbGJpcyFJYchqFviJN39q3DmGRbStPiNcFdLVWWPUqHFacF&#10;iw29WCq+then4WA7ieuPp7fjadXJVzVWn+VKaT2465+nICL18T/81343GtQD/H5JP0DO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NlKGxAAAANsAAAAPAAAAAAAAAAAA&#10;AAAAAKECAABkcnMvZG93bnJldi54bWxQSwUGAAAAAAQABAD5AAAAkgMAAAAA&#10;" strokecolor="black [3213]" strokeweight="1.5pt">
                    <v:stroke joinstyle="miter"/>
                  </v:line>
                  <v:line id="Straight Connector 24" o:spid="_x0000_s1048" style="position:absolute;flip:y;visibility:visible;mso-wrap-style:square" from="2110,13293" to="7590,139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K8sQAAADbAAAADwAAAGRycy9kb3ducmV2LnhtbESPT0sDMRTE74LfITyhN5ttsFq2TYuo&#10;LV4s9u/5dfO6Wdy8LJt0u357Iwgeh5n5DTNb9K4WHbWh8qxhNMxAEBfeVFxq2O+W9xMQISIbrD2T&#10;hm8KsJjf3swwN/7KG+q2sRQJwiFHDTbGJpcyFJYchqFviJN39q3DmGRbStPiNcFdLVWWPUqHFacF&#10;iw29WCq+then4WA7ieuPp7fjadXJVzVWn+VKaT2465+nICL18T/81343GtQD/H5JP0DO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38ryxAAAANsAAAAPAAAAAAAAAAAA&#10;AAAAAKECAABkcnMvZG93bnJldi54bWxQSwUGAAAAAAQABAD5AAAAkgMAAAAA&#10;" strokecolor="black [3213]" strokeweight="1.5pt">
                    <v:stroke joinstyle="miter"/>
                  </v:line>
                  <v:line id="Straight Connector 25" o:spid="_x0000_s1049" style="position:absolute;flip:y;visibility:visible;mso-wrap-style:square" from="2461,15404" to="7855,159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NvacQAAADbAAAADwAAAGRycy9kb3ducmV2LnhtbESPS2vDMBCE74X8B7GF3Bq5grTFiRJC&#10;H6GXhjSv88baWCbWyliK4/77qFDocZiZb5jpvHe16KgNlWcNj6MMBHHhTcWlht324+EFRIjIBmvP&#10;pOGHAsxng7sp5sZf+Zu6TSxFgnDIUYONscmlDIUlh2HkG+LknXzrMCbZltK0eE1wV0uVZU/SYcVp&#10;wWJDr5aK8+biNOxtJ3H19fx+OC47+abGal0uldbD+34xARGpj//hv/an0aDG8Psl/QA5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k29pxAAAANsAAAAPAAAAAAAAAAAA&#10;AAAAAKECAABkcnMvZG93bnJldi54bWxQSwUGAAAAAAQABAD5AAAAkgMAAAAA&#10;" strokecolor="black [3213]" strokeweight="1.5pt">
                    <v:stroke joinstyle="miter"/>
                  </v:line>
                  <v:line id="Straight Connector 26" o:spid="_x0000_s1050" style="position:absolute;flip:y;visibility:visible;mso-wrap-style:square" from="2883,17303" to="8335,183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HxHsQAAADbAAAADwAAAGRycy9kb3ducmV2LnhtbESPS2vDMBCE74X8B7GF3Bq5gqTBiRJC&#10;H6GXhjx73loby8RaGUt13H8fFQo9DjPzDTNf9q4WHbWh8qzhcZSBIC68qbjUcDy8PUxBhIhssPZM&#10;Gn4owHIxuJtjbvyVd9TtYykShEOOGmyMTS5lKCw5DCPfECfv7FuHMcm2lKbFa4K7Wqosm0iHFacF&#10;iw09Wyou+2+n4WQ7iZuPp9fPr3UnX9RYbcu10np4369mICL18T/81343GtQEfr+kHy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QfEexAAAANsAAAAPAAAAAAAAAAAA&#10;AAAAAKECAABkcnMvZG93bnJldi54bWxQSwUGAAAAAAQABAD5AAAAkgMAAAAA&#10;" strokecolor="black [3213]" strokeweight="1.5pt">
                    <v:stroke joinstyle="miter"/>
                  </v:line>
                  <v:line id="Straight Connector 27" o:spid="_x0000_s1051" style="position:absolute;flip:y;visibility:visible;mso-wrap-style:square" from="3446,18921" to="8696,201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1UhcQAAADbAAAADwAAAGRycy9kb3ducmV2LnhtbESPQWsCMRSE70L/Q3iCt5o1YC2rUYq2&#10;0ovF2ur5uXndLN28LJt03f57Uyh4HGbmG2ax6l0tOmpD5VnDZJyBIC68qbjU8Pnxcv8IIkRkg7Vn&#10;0vBLAVbLu8ECc+Mv/E7dIZYiQTjkqMHG2ORShsKSwzD2DXHyvnzrMCbZltK0eElwV0uVZQ/SYcVp&#10;wWJDa0vF9+HHaTjaTuLbbvZ8Om87uVFTtS+3SuvRsH+ag4jUx1v4v/1qNKgZ/H1JP0Aur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DVSFxAAAANsAAAAPAAAAAAAAAAAA&#10;AAAAAKECAABkcnMvZG93bnJldi54bWxQSwUGAAAAAAQABAD5AAAAkgMAAAAA&#10;" strokecolor="black [3213]" strokeweight="1.5pt">
                    <v:stroke joinstyle="miter"/>
                  </v:line>
                  <v:line id="Straight Connector 28" o:spid="_x0000_s1052" style="position:absolute;flip:y;visibility:visible;mso-wrap-style:square" from="5275,562" to="8685,13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LA98EAAADbAAAADwAAAGRycy9kb3ducmV2LnhtbERPy2oCMRTdF/yHcAvuNNOAtoxGKdpK&#10;Nxbro+vbye1kcHIzTNJx/HuzELo8nPd82btadNSGyrOGp3EGgrjwpuJSw/HwPnoBESKywdozabhS&#10;gOVi8DDH3PgLf1G3j6VIIRxy1GBjbHIpQ2HJYRj7hjhxv751GBNsS2lavKRwV0uVZVPpsOLUYLGh&#10;laXivP9zGk62k/i5fX77/tl0cq0maldulNbDx/51BiJSH//Fd/eH0aDS2PQl/QC5u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ksD3wQAAANsAAAAPAAAAAAAAAAAAAAAA&#10;AKECAABkcnMvZG93bnJldi54bWxQSwUGAAAAAAQABAD5AAAAjwMAAAAA&#10;" strokecolor="black [3213]" strokeweight="1.5pt">
                    <v:stroke joinstyle="miter"/>
                  </v:line>
                  <v:line id="Straight Connector 29" o:spid="_x0000_s1053" style="position:absolute;flip:y;visibility:visible;mso-wrap-style:square" from="5556,2110" to="9018,26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d5lbMQAAADbAAAADwAAAGRycy9kb3ducmV2LnhtbESPT0sDMRTE74LfITyhN5ttwGq3TYuo&#10;LV4s9u/5dfO6Wdy8LJt0u357Iwgeh5n5DTNb9K4WHbWh8qxhNMxAEBfeVFxq2O+W908gQkQ2WHsm&#10;Dd8UYDG/vZlhbvyVN9RtYykShEOOGmyMTS5lKCw5DEPfECfv7FuHMcm2lKbFa4K7WqosG0uHFacF&#10;iw29WCq+then4WA7ieuPx7fjadXJV/WgPsuV0npw1z9PQUTq43/4r/1uNKgJ/H5JP0DO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3mVsxAAAANsAAAAPAAAAAAAAAAAA&#10;AAAAAKECAABkcnMvZG93bnJldi54bWxQSwUGAAAAAAQABAD5AAAAkgMAAAAA&#10;" strokecolor="black [3213]" strokeweight="1.5pt">
                    <v:stroke joinstyle="miter"/>
                  </v:line>
                  <v:line id="Straight Connector 30" o:spid="_x0000_s1054" style="position:absolute;flip:y;visibility:visible;mso-wrap-style:square" from="5978,4220" to="9642,50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1aLMAAAADbAAAADwAAAGRycy9kb3ducmV2LnhtbERPyW7CMBC9I/EP1iBxKw5BLShgUNUF&#10;9dKqrOchHuKIeBzFbgh/jw+VOD69fbHqbCVaanzpWMF4lIAgzp0uuVCw330+zUD4gKyxckwKbuRh&#10;tez3Fphpd+UNtdtQiBjCPkMFJoQ6k9Lnhiz6kauJI3d2jcUQYVNI3eA1httKpknyIi2WHBsM1vRm&#10;KL9s/6yCg2kl/nxPP46ndSvf0+f0t1inSg0H3escRKAuPMT/7i+tYBLXxy/xB8jlH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U9WizAAAAA2wAAAA8AAAAAAAAAAAAAAAAA&#10;oQIAAGRycy9kb3ducmV2LnhtbFBLBQYAAAAABAAEAPkAAACOAwAAAAA=&#10;" strokecolor="black [3213]" strokeweight="1.5pt">
                    <v:stroke joinstyle="miter"/>
                  </v:line>
                  <v:line id="Straight Connector 31" o:spid="_x0000_s1055" style="position:absolute;flip:y;visibility:visible;mso-wrap-style:square" from="6189,5697" to="10087,67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H/t8QAAADbAAAADwAAAGRycy9kb3ducmV2LnhtbESPT2vCQBTE74LfYXlCb7oxpbZEV5H+&#10;kV4q1qrnZ/aZDWbfhuw2pt++Kwgeh5n5DTNbdLYSLTW+dKxgPEpAEOdOl1wo2P18DF9A+ICssXJM&#10;Cv7Iw2Le780w0+7C39RuQyEihH2GCkwIdSalzw1Z9CNXE0fv5BqLIcqmkLrBS4TbSqZJMpEWS44L&#10;Bmt6NZSft79Wwd60Etdfz++H46qVb+lTuilWqVIPg245BRGoC/fwrf2pFTyO4fol/gA5/w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cf+3xAAAANsAAAAPAAAAAAAAAAAA&#10;AAAAAKECAABkcnMvZG93bnJldi54bWxQSwUGAAAAAAQABAD5AAAAkgMAAAAA&#10;" strokecolor="black [3213]" strokeweight="1.5pt">
                    <v:stroke joinstyle="miter"/>
                  </v:line>
                  <v:line id="Straight Connector 32" o:spid="_x0000_s1056" style="position:absolute;flip:y;visibility:visible;mso-wrap-style:square" from="6893,7526" to="10676,84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NhwMQAAADbAAAADwAAAGRycy9kb3ducmV2LnhtbESPT0sDMRTE74LfITyhN5ttpFq2TYuo&#10;LV4s9u/5dfO6Wdy8LJt0u357Iwgeh5n5DTNb9K4WHbWh8qxhNMxAEBfeVFxq2O+W9xMQISIbrD2T&#10;hm8KsJjf3swwN/7KG+q2sRQJwiFHDTbGJpcyFJYchqFviJN39q3DmGRbStPiNcFdLVWWPUqHFacF&#10;iw29WCq+then4WA7ieuPp7fjadXJVzVWn+VKaT2465+nICL18T/81343Gh4U/H5JP0DO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o2HAxAAAANsAAAAPAAAAAAAAAAAA&#10;AAAAAKECAABkcnMvZG93bnJldi54bWxQSwUGAAAAAAQABAD5AAAAkgMAAAAA&#10;" strokecolor="black [3213]" strokeweight="1.5pt">
                    <v:stroke joinstyle="miter"/>
                  </v:line>
                  <v:line id="Straight Connector 33" o:spid="_x0000_s1057" style="position:absolute;flip:y;visibility:visible;mso-wrap-style:square" from="7174,8862" to="10837,97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EW8QAAADbAAAADwAAAGRycy9kb3ducmV2LnhtbESPQWvCQBSE74X+h+UJvdWNEdsSXUXU&#10;ihdLa9XzM/vMhmbfhuwa4793C4Ueh5n5hpnMOluJlhpfOlYw6CcgiHOnSy4U7L/fn99A+ICssXJM&#10;Cm7kYTZ9fJhgpt2Vv6jdhUJECPsMFZgQ6kxKnxuy6PuuJo7e2TUWQ5RNIXWD1wi3lUyT5EVaLDku&#10;GKxpYSj/2V2sgoNpJX5sX1fH07qVy3SUfhbrVKmnXjcfgwjUhf/wX3ujFQyH8Psl/gA5v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78RbxAAAANsAAAAPAAAAAAAAAAAA&#10;AAAAAKECAABkcnMvZG93bnJldi54bWxQSwUGAAAAAAQABAD5AAAAkgMAAAAA&#10;" strokecolor="black [3213]" strokeweight="1.5pt">
                    <v:stroke joinstyle="miter"/>
                  </v:line>
                  <v:line id="Straight Connector 34" o:spid="_x0000_s1058" style="position:absolute;flip:y;visibility:visible;mso-wrap-style:square" from="7596,10832" to="11435,117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ZcL8UAAADbAAAADwAAAGRycy9kb3ducmV2LnhtbESPS2/CMBCE75X6H6ytxK04DaWgFIOq&#10;8hCXVuXV8xIvcdR4HcUmhH9fI1XqcTQz32gms85WoqXGl44VPPUTEMS50yUXCva75eMYhA/IGivH&#10;pOBKHmbT+7sJZtpdeEPtNhQiQthnqMCEUGdS+tyQRd93NXH0Tq6xGKJsCqkbvES4rWSaJC/SYslx&#10;wWBN74byn+3ZKjiYVuLnx2jxfVy1cp4O069ilSrVe+jeXkEE6sJ/+K+91goGz3D7En+AnP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gZcL8UAAADbAAAADwAAAAAAAAAA&#10;AAAAAAChAgAAZHJzL2Rvd25yZXYueG1sUEsFBgAAAAAEAAQA+QAAAJMDAAAAAA==&#10;" strokecolor="black [3213]" strokeweight="1.5pt">
                    <v:stroke joinstyle="miter"/>
                  </v:line>
                  <v:line id="Straight Connector 35" o:spid="_x0000_s1059" style="position:absolute;flip:y;visibility:visible;mso-wrap-style:square" from="7877,13153" to="12149,141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r5tMQAAADbAAAADwAAAGRycy9kb3ducmV2LnhtbESPT2vCQBTE7wW/w/KE3nRjirZEVyn9&#10;I14q1qrnZ/aZDWbfhuw2xm/fFYQeh5n5DTNbdLYSLTW+dKxgNExAEOdOl1wo2P18Dl5A+ICssXJM&#10;Cq7kYTHvPcww0+7C39RuQyEihH2GCkwIdSalzw1Z9ENXE0fv5BqLIcqmkLrBS4TbSqZJMpEWS44L&#10;Bmt6M5Sft79Wwd60Etdfzx+H47KV7+k43RTLVKnHfvc6BRGoC//he3ulFTyN4fYl/gA5/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Svm0xAAAANsAAAAPAAAAAAAAAAAA&#10;AAAAAKECAABkcnMvZG93bnJldi54bWxQSwUGAAAAAAQABAD5AAAAkgMAAAAA&#10;" strokecolor="black [3213]" strokeweight="1.5pt">
                    <v:stroke joinstyle="miter"/>
                  </v:line>
                  <v:line id="Straight Connector 36" o:spid="_x0000_s1060" style="position:absolute;flip:y;visibility:visible;mso-wrap-style:square" from="8651,16177" to="13012,17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hnw8QAAADbAAAADwAAAGRycy9kb3ducmV2LnhtbESPS2/CMBCE75X4D9YicQOHoAIKGFT1&#10;gXppVZ7nJV7iiHgdxW5I/31dCanH0cx8o1muO1uJlhpfOlYwHiUgiHOnSy4UHPZvwzkIH5A1Vo5J&#10;wQ95WK96D0vMtLvxltpdKESEsM9QgQmhzqT0uSGLfuRq4uhdXGMxRNkUUjd4i3BbyTRJptJiyXHB&#10;YE3PhvLr7tsqOJpW4ufH7PV03rTyJX1Mv4pNqtSg3z0tQATqwn/43n7XCiZT+PsSf4B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mGfDxAAAANsAAAAPAAAAAAAAAAAA&#10;AAAAAKECAABkcnMvZG93bnJldi54bWxQSwUGAAAAAAQABAD5AAAAkgMAAAAA&#10;" strokecolor="black [3213]" strokeweight="1.5pt">
                    <v:stroke joinstyle="miter"/>
                  </v:line>
                  <v:line id="Straight Connector 37" o:spid="_x0000_s1061" style="position:absolute;flip:y;visibility:visible;mso-wrap-style:square" from="9003,17725" to="13590,185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TCWMQAAADbAAAADwAAAGRycy9kb3ducmV2LnhtbESPS2vDMBCE74H8B7GF3hK5Lk2CGyWU&#10;5kEvLXn2vLW2lom1MpbiOP8+KgR6HGbmG2Y672wlWmp86VjB0zABQZw7XXKh4LBfDSYgfEDWWDkm&#10;BVfyMJ/1e1PMtLvwltpdKESEsM9QgQmhzqT0uSGLfuhq4uj9usZiiLIppG7wEuG2kmmSjKTFkuOC&#10;wZreDeWn3dkqOJpW4tfnePn9s27lIn1JN8U6VerxoXt7BRGoC//he/tDK3gew9+X+APk7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1MJYxAAAANsAAAAPAAAAAAAAAAAA&#10;AAAAAKECAABkcnMvZG93bnJldi54bWxQSwUGAAAAAAQABAD5AAAAkgMAAAAA&#10;" strokecolor="black [3213]" strokeweight="1.5pt">
                    <v:stroke joinstyle="miter"/>
                  </v:line>
                </v:group>
                <v:shape id="Freeform 40" o:spid="_x0000_s1062" style="position:absolute;left:1594;width:7987;height:6423;visibility:visible;mso-wrap-style:square;v-text-anchor:middle" coordsize="798653,6423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QiMMA&#10;AADbAAAADwAAAGRycy9kb3ducmV2LnhtbERPTWvCQBC9C/0PyxR6kWZjkVBiVpEWbSl6aFLwOmSn&#10;SWp2NmTXJP5791Dw+Hjf2WYyrRiod41lBYsoBkFcWt1wpeCn2D2/gnAeWWNrmRRcycFm/TDLMNV2&#10;5G8acl+JEMIuRQW1910qpStrMugi2xEH7tf2Bn2AfSV1j2MIN618ieNEGmw4NNTY0VtN5Tm/GAWH&#10;/f7ydeb3fP5X2O01OX4khT0p9fQ4bVcgPE3+Lv53f2oFy7A+fAk/QK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jQiMMAAADbAAAADwAAAAAAAAAAAAAAAACYAgAAZHJzL2Rv&#10;d25yZXYueG1sUEsFBgAAAAAEAAQA9QAAAIgDAAAAAA==&#10;" path="m202557,46298l648182,,798653,520860,,642395,40511,341453,127321,127321,202557,46298xe" filled="f" strokecolor="#db1803" strokeweight="2.25pt">
                  <v:stroke dashstyle="1 1" joinstyle="miter"/>
                  <v:path arrowok="t" o:connecttype="custom" o:connectlocs="202557,46298;648182,0;798653,520860;0,642395;40511,341453;127321,127321;202557,46298" o:connectangles="0,0,0,0,0,0,0"/>
                </v:shape>
                <v:shape id="Freeform 41" o:spid="_x0000_s1063" style="position:absolute;left:6379;top:28920;width:12510;height:11176;visibility:visible;mso-wrap-style:square;v-text-anchor:middle" coordsize="1250950,1117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TEu8QA&#10;AADbAAAADwAAAGRycy9kb3ducmV2LnhtbESP0WrCQBRE3wX/YbmCL0U3llpq6ipFsIo+lEY/4DZ7&#10;zQazd0N2NfHvXaHg4zAzZ5j5srOVuFLjS8cKJuMEBHHudMmFguNhPfoA4QOyxsoxKbiRh+Wi35tj&#10;ql3Lv3TNQiEihH2KCkwIdSqlzw1Z9GNXE0fv5BqLIcqmkLrBNsJtJV+T5F1aLDkuGKxpZSg/Zxer&#10;QB6/N7O/l6lb7Vz5Q2ZTzNb7VqnhoPv6BBGoC8/wf3urFbxN4PEl/gC5u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UxLvEAAAA2wAAAA8AAAAAAAAAAAAAAAAAmAIAAGRycy9k&#10;b3ducmV2LnhtbFBLBQYAAAAABAAEAPUAAACJAwAAAAA=&#10;" path="m,203200l1028700,r222250,1092200l1193800,1060450,127000,1117600,,203200xe" filled="f" strokecolor="#db1803" strokeweight="2.25pt">
                  <v:stroke dashstyle="1 1" joinstyle="miter"/>
                  <v:path arrowok="t" o:connecttype="custom" o:connectlocs="0,203200;1028700,0;1250950,1092200;1193800,1060450;127000,1117600;0,203200" o:connectangles="0,0,0,0,0,0"/>
                </v:shape>
                <v:shape id="Text Box 43" o:spid="_x0000_s1064" type="#_x0000_t202" style="position:absolute;left:10419;top:4571;width:11606;height:42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ar5cUA&#10;AADbAAAADwAAAGRycy9kb3ducmV2LnhtbESPT4vCMBTE7wt+h/AEb2uq64pUo0hBVsQ9+Ofi7dk8&#10;22LzUpuo1U+/WRA8DjPzG2Yya0wpblS7wrKCXjcCQZxaXXCmYL9bfI5AOI+ssbRMCh7kYDZtfUww&#10;1vbOG7ptfSYChF2MCnLvq1hKl+Zk0HVtRRy8k60N+iDrTOoa7wFuStmPoqE0WHBYyLGiJKf0vL0a&#10;Batk8YubY9+MnmXysz7Nq8v+8K1Up93MxyA8Nf4dfrWXWsHg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dqvlxQAAANsAAAAPAAAAAAAAAAAAAAAAAJgCAABkcnMv&#10;ZG93bnJldi54bWxQSwUGAAAAAAQABAD1AAAAigMAAAAA&#10;" filled="f" stroked="f" strokeweight=".5pt">
                  <v:textbox>
                    <w:txbxContent>
                      <w:p w:rsidR="000A0C6F" w:rsidRDefault="000A0C6F" w:rsidP="007F0BBF">
                        <w:pPr>
                          <w:ind w:firstLine="0"/>
                          <w:rPr>
                            <w:b/>
                            <w:i/>
                            <w:color w:val="FFFFFF" w:themeColor="background1"/>
                            <w:sz w:val="18"/>
                            <w:szCs w:val="18"/>
                            <w:highlight w:val="black"/>
                          </w:rPr>
                        </w:pPr>
                        <w:r w:rsidRPr="0012217F">
                          <w:rPr>
                            <w:b/>
                            <w:i/>
                            <w:color w:val="FFFFFF" w:themeColor="background1"/>
                            <w:sz w:val="18"/>
                            <w:szCs w:val="18"/>
                            <w:highlight w:val="black"/>
                          </w:rPr>
                          <w:t>Kaja/</w:t>
                        </w:r>
                      </w:p>
                      <w:p w:rsidR="000A0C6F" w:rsidRPr="0012217F" w:rsidRDefault="000A0C6F" w:rsidP="007F0BBF">
                        <w:pPr>
                          <w:ind w:firstLine="0"/>
                          <w:rPr>
                            <w:b/>
                            <w:i/>
                            <w:color w:val="FFFFFF" w:themeColor="background1"/>
                            <w:sz w:val="18"/>
                            <w:szCs w:val="18"/>
                          </w:rPr>
                        </w:pPr>
                        <w:r w:rsidRPr="0012217F">
                          <w:rPr>
                            <w:b/>
                            <w:i/>
                            <w:color w:val="FFFFFF" w:themeColor="background1"/>
                            <w:sz w:val="18"/>
                            <w:szCs w:val="18"/>
                            <w:highlight w:val="black"/>
                          </w:rPr>
                          <w:t>Utama/Hulu</w:t>
                        </w:r>
                      </w:p>
                    </w:txbxContent>
                  </v:textbox>
                </v:shape>
                <v:shape id="Text Box 44" o:spid="_x0000_s1065" type="#_x0000_t202" style="position:absolute;left:17437;top:32641;width:9838;height:42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8zkcUA&#10;AADbAAAADwAAAGRycy9kb3ducmV2LnhtbESPT4vCMBTE74LfITxhb5oqKqUaRQrisujBP5e9vW2e&#10;bbF5qU3U7n76jSB4HGbmN8x82ZpK3KlxpWUFw0EEgjizuuRcwem47scgnEfWWFkmBb/kYLnoduaY&#10;aPvgPd0PPhcBwi5BBYX3dSKlywoy6Aa2Jg7e2TYGfZBNLnWDjwA3lRxF0VQaLDksFFhTWlB2OdyM&#10;gq90vcP9z8jEf1W62Z5X9fX0PVHqo9euZiA8tf4dfrU/tYLxGJ5fwg+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nzORxQAAANsAAAAPAAAAAAAAAAAAAAAAAJgCAABkcnMv&#10;ZG93bnJldi54bWxQSwUGAAAAAAQABAD1AAAAigMAAAAA&#10;" filled="f" stroked="f" strokeweight=".5pt">
                  <v:textbox>
                    <w:txbxContent>
                      <w:p w:rsidR="000A0C6F" w:rsidRPr="0012217F" w:rsidRDefault="000A0C6F" w:rsidP="007F0BBF">
                        <w:pPr>
                          <w:ind w:firstLine="0"/>
                          <w:rPr>
                            <w:b/>
                            <w:i/>
                            <w:color w:val="FFFFFF" w:themeColor="background1"/>
                            <w:sz w:val="18"/>
                            <w:szCs w:val="18"/>
                            <w:highlight w:val="black"/>
                          </w:rPr>
                        </w:pPr>
                        <w:r w:rsidRPr="0012217F">
                          <w:rPr>
                            <w:b/>
                            <w:i/>
                            <w:color w:val="FFFFFF" w:themeColor="background1"/>
                            <w:sz w:val="18"/>
                            <w:szCs w:val="18"/>
                            <w:highlight w:val="black"/>
                          </w:rPr>
                          <w:t>Kelod/</w:t>
                        </w:r>
                      </w:p>
                      <w:p w:rsidR="000A0C6F" w:rsidRPr="0012217F" w:rsidRDefault="000A0C6F" w:rsidP="007F0BBF">
                        <w:pPr>
                          <w:ind w:firstLine="0"/>
                          <w:rPr>
                            <w:b/>
                            <w:i/>
                            <w:color w:val="FFFFFF" w:themeColor="background1"/>
                            <w:sz w:val="18"/>
                            <w:szCs w:val="18"/>
                          </w:rPr>
                        </w:pPr>
                        <w:r w:rsidRPr="0012217F">
                          <w:rPr>
                            <w:b/>
                            <w:i/>
                            <w:color w:val="FFFFFF" w:themeColor="background1"/>
                            <w:sz w:val="18"/>
                            <w:szCs w:val="18"/>
                            <w:highlight w:val="black"/>
                          </w:rPr>
                          <w:t>Nista/Teben</w:t>
                        </w:r>
                      </w:p>
                    </w:txbxContent>
                  </v:textbox>
                </v:shape>
                <v:shape id="Straight Arrow Connector 45" o:spid="_x0000_s1066" type="#_x0000_t32" style="position:absolute;left:12546;top:8293;width:6303;height:240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oOScMAAADbAAAADwAAAGRycy9kb3ducmV2LnhtbESPzWrDMBCE74G8g9hAbonskp/iRjFJ&#10;INAeeogTcl6srWxqrYylxurbV4VCj8PMfMPsymg78aDBt44V5MsMBHHtdMtGwe16XjyD8AFZY+eY&#10;FHyTh3I/neyw0G7kCz2qYESCsC9QQRNCX0jp64Ys+qXriZP34QaLIcnBSD3gmOC2k09ZtpEWW04L&#10;DfZ0aqj+rL6sgq1cG5O9rd6v97Gqpb3H/HyMSs1n8fACIlAM/+G/9qtWsFrD75f0A+T+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16DknDAAAA2wAAAA8AAAAAAAAAAAAA&#10;AAAAoQIAAGRycy9kb3ducmV2LnhtbFBLBQYAAAAABAAEAPkAAACRAwAAAAA=&#10;" strokecolor="red" strokeweight="1.5pt">
                  <v:stroke dashstyle="3 1" startarrow="open" endarrow="open" joinstyle="miter"/>
                </v:shape>
                <v:group id="Group 46" o:spid="_x0000_s1067" style="position:absolute;left:57;top:1063;width:48106;height:35120" coordorigin="-6048,-8412" coordsize="48111,351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line id="Straight Connector 47" o:spid="_x0000_s1068" style="position:absolute;visibility:visible;mso-wrap-style:square" from="929,1421" to="22657,15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Wj3cQAAADbAAAADwAAAGRycy9kb3ducmV2LnhtbESPQWvCQBSE70L/w/KE3pqNIomNrlK0&#10;pRUPYiqeH9nXJDT7NuxuNf33XaHgcZiZb5jlejCduJDzrWUFkyQFQVxZ3XKt4PT59jQH4QOyxs4y&#10;KfglD+vVw2iJhbZXPtKlDLWIEPYFKmhC6AspfdWQQZ/Ynjh6X9YZDFG6WmqH1wg3nZymaSYNthwX&#10;Guxp01D1Xf4YBfk222XdwciZzbmdnven53d8VepxPLwsQAQawj383/7QCmY53L7EHyB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haPdxAAAANsAAAAPAAAAAAAAAAAA&#10;AAAAAKECAABkcnMvZG93bnJldi54bWxQSwUGAAAAAAQABAD5AAAAkgMAAAAA&#10;" strokecolor="#00b0f0" strokeweight="1pt">
                    <v:stroke dashstyle="1 1" startarrow="diamond" endarrow="diamond" joinstyle="miter"/>
                  </v:line>
                  <v:shape id="Text Box 48" o:spid="_x0000_s1069" type="#_x0000_t202" style="position:absolute;left:22657;top:-3411;width:19406;height:98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8+ub0A&#10;AADbAAAADwAAAGRycy9kb3ducmV2LnhtbERPvQrCMBDeBd8hnOCmqSIi1ShaUARxaHVxO5qzLTaX&#10;0kStb28GwfHj+19tOlOLF7WusqxgMo5AEOdWV1wouF72owUI55E11pZJwYccbNb93gpjbd+c0ivz&#10;hQgh7GJUUHrfxFK6vCSDbmwb4sDdbWvQB9gWUrf4DuGmltMomkuDFYeGEhtKSsof2dMoSB56Jw/p&#10;IjulyYx0fb6dL8dGqeGg2y5BeOr8X/xzH7WCWRgbvoQfINd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mR8+ub0AAADbAAAADwAAAAAAAAAAAAAAAACYAgAAZHJzL2Rvd25yZXYu&#10;eG1sUEsFBgAAAAAEAAQA9QAAAIIDAAAAAA==&#10;" filled="f" strokecolor="black [3213]" strokeweight=".5pt">
                    <v:textbox>
                      <w:txbxContent>
                        <w:p w:rsidR="000A0C6F" w:rsidRDefault="000A0C6F" w:rsidP="00D15A70">
                          <w:pPr>
                            <w:pStyle w:val="ListParagraph"/>
                            <w:numPr>
                              <w:ilvl w:val="0"/>
                              <w:numId w:val="3"/>
                            </w:numPr>
                            <w:ind w:left="154" w:hanging="210"/>
                            <w:jc w:val="left"/>
                            <w:rPr>
                              <w:sz w:val="20"/>
                              <w:szCs w:val="20"/>
                            </w:rPr>
                          </w:pPr>
                          <w:r w:rsidRPr="00D15A70">
                            <w:rPr>
                              <w:sz w:val="20"/>
                              <w:szCs w:val="20"/>
                            </w:rPr>
                            <w:t>Jalan utama desa (</w:t>
                          </w:r>
                          <w:r w:rsidRPr="002B2F7A">
                            <w:rPr>
                              <w:i/>
                              <w:sz w:val="20"/>
                              <w:szCs w:val="20"/>
                            </w:rPr>
                            <w:t>natah</w:t>
                          </w:r>
                          <w:r w:rsidRPr="00D15A70">
                            <w:rPr>
                              <w:sz w:val="20"/>
                              <w:szCs w:val="20"/>
                            </w:rPr>
                            <w:t xml:space="preserve">) yang membentuk pola diametral dari unit-unit banjaran (unit hunian rumah) yang berhadapan. </w:t>
                          </w:r>
                        </w:p>
                        <w:p w:rsidR="000A0C6F" w:rsidRPr="00D15A70" w:rsidRDefault="000A0C6F" w:rsidP="00D15A70">
                          <w:pPr>
                            <w:pStyle w:val="ListParagraph"/>
                            <w:numPr>
                              <w:ilvl w:val="0"/>
                              <w:numId w:val="3"/>
                            </w:numPr>
                            <w:ind w:left="154" w:hanging="210"/>
                            <w:jc w:val="left"/>
                            <w:rPr>
                              <w:sz w:val="20"/>
                              <w:szCs w:val="20"/>
                            </w:rPr>
                          </w:pPr>
                          <w:r w:rsidRPr="00D15A70">
                            <w:rPr>
                              <w:sz w:val="20"/>
                              <w:szCs w:val="20"/>
                            </w:rPr>
                            <w:t>Jalan utama desa menjadi ruang kumpul ketika terjadi gempa</w:t>
                          </w:r>
                        </w:p>
                        <w:p w:rsidR="000A0C6F" w:rsidRPr="001B2DBC" w:rsidRDefault="000A0C6F" w:rsidP="001B2DBC">
                          <w:pPr>
                            <w:ind w:firstLine="0"/>
                            <w:rPr>
                              <w:sz w:val="20"/>
                              <w:szCs w:val="20"/>
                            </w:rPr>
                          </w:pPr>
                        </w:p>
                      </w:txbxContent>
                    </v:textbox>
                  </v:shape>
                  <v:line id="Straight Connector 49" o:spid="_x0000_s1070" style="position:absolute;visibility:visible;mso-wrap-style:square" from="4641,7947" to="22339,79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VaSNMMAAADbAAAADwAAAGRycy9kb3ducmV2LnhtbESPS4vCQBCE74L/YWhhb+tEkWiio8g+&#10;UPEgPvDcZNokmOkJmVmN/94RFjwWVfUVNVu0phI3alxpWcGgH4EgzqwuOVdwOv5+TkA4j6yxskwK&#10;HuRgMe92Zphqe+c93Q4+FwHCLkUFhfd1KqXLCjLo+rYmDt7FNgZ9kE0udYP3ADeVHEZRLA2WHBYK&#10;rOmroOx6+DMKxt/xJq52Ro7smMvheXtKVvij1EevXU5BeGr9O/zfXmsFowReX8IPkPM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VWkjTDAAAA2wAAAA8AAAAAAAAAAAAA&#10;AAAAoQIAAGRycy9kb3ducmV2LnhtbFBLBQYAAAAABAAEAPkAAACRAwAAAAA=&#10;" strokecolor="#00b0f0" strokeweight="1pt">
                    <v:stroke dashstyle="1 1" startarrow="diamond" endarrow="diamond" joinstyle="miter"/>
                  </v:line>
                  <v:shape id="Text Box 50" o:spid="_x0000_s1071" type="#_x0000_t202" style="position:absolute;left:22820;top:6437;width:15741;height:59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2jT8IA&#10;AADbAAAADwAAAGRycy9kb3ducmV2LnhtbERPTWvCQBC9F/wPywje6saARaKrSCBYxB5ivfQ2Zsck&#10;mJ2N2a2J/fXdg+Dx8b5Xm8E04k6dqy0rmE0jEMSF1TWXCk7f2fsChPPIGhvLpOBBDjbr0dsKE217&#10;zul+9KUIIewSVFB53yZSuqIig25qW+LAXWxn0AfYlVJ32Idw08g4ij6kwZpDQ4UtpRUV1+OvUbBP&#10;sy/Mz7FZ/DXp7nDZtrfTz1ypyXjYLkF4GvxL/HR/agXzsD58CT9Ar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faNPwgAAANsAAAAPAAAAAAAAAAAAAAAAAJgCAABkcnMvZG93&#10;bnJldi54bWxQSwUGAAAAAAQABAD1AAAAhwMAAAAA&#10;" filled="f" stroked="f" strokeweight=".5pt">
                    <v:textbox>
                      <w:txbxContent>
                        <w:p w:rsidR="000A0C6F" w:rsidRPr="001B2DBC" w:rsidRDefault="000A0C6F" w:rsidP="001B2DBC">
                          <w:pPr>
                            <w:ind w:firstLine="0"/>
                            <w:jc w:val="left"/>
                            <w:rPr>
                              <w:sz w:val="20"/>
                              <w:szCs w:val="20"/>
                            </w:rPr>
                          </w:pPr>
                          <w:r w:rsidRPr="001B2DBC">
                            <w:rPr>
                              <w:sz w:val="20"/>
                              <w:szCs w:val="20"/>
                            </w:rPr>
                            <w:t>Pola rumah penduduk linier yang membentuk banjaran</w:t>
                          </w:r>
                        </w:p>
                      </w:txbxContent>
                    </v:textbox>
                  </v:shape>
                  <v:line id="Straight Connector 51" o:spid="_x0000_s1072" style="position:absolute;visibility:visible;mso-wrap-style:square" from="663,-7515" to="22391,-73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vkI78QAAADbAAAADwAAAGRycy9kb3ducmV2LnhtbESPQWvCQBSE7wX/w/KE3urGUKONrqG0&#10;SpUeSlV6fmSfSWj2bciuSfrvXUHocZiZb5hVNphadNS6yrKC6SQCQZxbXXGh4HTcPi1AOI+ssbZM&#10;Cv7IQbYePaww1bbnb+oOvhABwi5FBaX3TSqly0sy6Ca2IQ7e2bYGfZBtIXWLfYCbWsZRlEiDFYeF&#10;Eht6Kyn/PVyMgvl7sk/qLyOf7Zyr+Ofz9PKBG6Uex8PrEoSnwf+H7+2dVjCbwu1L+AFyf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QjvxAAAANsAAAAPAAAAAAAAAAAA&#10;AAAAAKECAABkcnMvZG93bnJldi54bWxQSwUGAAAAAAQABAD5AAAAkgMAAAAA&#10;" strokecolor="#00b0f0" strokeweight="1pt">
                    <v:stroke dashstyle="1 1" startarrow="diamond" endarrow="diamond" joinstyle="miter"/>
                  </v:line>
                  <v:shape id="Text Box 52" o:spid="_x0000_s1073" type="#_x0000_t202" style="position:absolute;left:22659;top:-8412;width:15742;height:45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OYo8UA&#10;AADbAAAADwAAAGRycy9kb3ducmV2LnhtbESPQWvCQBSE70L/w/IK3szGgCJpVpGAtEh70Hrp7TX7&#10;TILZt2l2m6T99a4geBxm5hsm24ymET11rrasYB7FIIgLq2suFZw+d7MVCOeRNTaWScEfOdisnyYZ&#10;ptoOfKD+6EsRIOxSVFB536ZSuqIigy6yLXHwzrYz6IPsSqk7HALcNDKJ46U0WHNYqLClvKLicvw1&#10;Cvb57gMP34lZ/Tf56/t52/6cvhZKTZ/H7QsIT6N/hO/tN61gk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45ijxQAAANsAAAAPAAAAAAAAAAAAAAAAAJgCAABkcnMv&#10;ZG93bnJldi54bWxQSwUGAAAAAAQABAD1AAAAigMAAAAA&#10;" filled="f" stroked="f" strokeweight=".5pt">
                    <v:textbox>
                      <w:txbxContent>
                        <w:p w:rsidR="000A0C6F" w:rsidRPr="001B2DBC" w:rsidRDefault="000A0C6F" w:rsidP="001B2DBC">
                          <w:pPr>
                            <w:ind w:firstLine="0"/>
                            <w:rPr>
                              <w:sz w:val="20"/>
                              <w:szCs w:val="20"/>
                            </w:rPr>
                          </w:pPr>
                          <w:r>
                            <w:rPr>
                              <w:sz w:val="20"/>
                              <w:szCs w:val="20"/>
                            </w:rPr>
                            <w:t>Kompleks Pura Desa dan Pura Puseh</w:t>
                          </w:r>
                        </w:p>
                      </w:txbxContent>
                    </v:textbox>
                  </v:shape>
                  <v:line id="Straight Connector 53" o:spid="_x0000_s1074" style="position:absolute;visibility:visible;mso-wrap-style:square" from="-6048,13647" to="22391,136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czA8QAAADbAAAADwAAAGRycy9kb3ducmV2LnhtbESPQWvCQBSE74L/YXlCb2ZTW6ONWaW0&#10;Fi09FG3w/Mi+JqHZtyG7avz3riD0OMzMN0y26k0jTtS52rKCxygGQVxYXXOpIP/5GM9BOI+ssbFM&#10;Ci7kYLUcDjJMtT3zjk57X4oAYZeigsr7NpXSFRUZdJFtiYP3azuDPsiulLrDc4CbRk7iOJEGaw4L&#10;Fbb0VlHxtz8aBbP35DNpvo18tjOuJ4ev/GWDa6UeRv3rAoSn3v+H7+2tVjB9gtuX8APk8go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ZzMDxAAAANsAAAAPAAAAAAAAAAAA&#10;AAAAAKECAABkcnMvZG93bnJldi54bWxQSwUGAAAAAAQABAD5AAAAkgMAAAAA&#10;" strokecolor="#00b0f0" strokeweight="1pt">
                    <v:stroke dashstyle="1 1" startarrow="diamond" endarrow="diamond" joinstyle="miter"/>
                  </v:line>
                  <v:shape id="Text Box 54" o:spid="_x0000_s1075" type="#_x0000_t202" style="position:absolute;left:22818;top:12738;width:15742;height:35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alTMUA&#10;AADbAAAADwAAAGRycy9kb3ducmV2LnhtbESPQWvCQBSE74X+h+UJvdWN0ohEVwkBaSn2oPXi7Zl9&#10;JsHs2zS7TaK/3i0IPQ4z8w2zXA+mFh21rrKsYDKOQBDnVldcKDh8b17nIJxH1lhbJgVXcrBePT8t&#10;MdG25x11e1+IAGGXoILS+yaR0uUlGXRj2xAH72xbgz7ItpC6xT7ATS2nUTSTBisOCyU2lJWUX/a/&#10;RsFntvnC3Wlq5rc6e9+e0+bncIyVehkN6QKEp8H/hx/tD60gfoO/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RqVMxQAAANsAAAAPAAAAAAAAAAAAAAAAAJgCAABkcnMv&#10;ZG93bnJldi54bWxQSwUGAAAAAAQABAD1AAAAigMAAAAA&#10;" filled="f" stroked="f" strokeweight=".5pt">
                    <v:textbox>
                      <w:txbxContent>
                        <w:p w:rsidR="000A0C6F" w:rsidRPr="001B2DBC" w:rsidRDefault="000A0C6F" w:rsidP="001B2DBC">
                          <w:pPr>
                            <w:ind w:firstLine="0"/>
                            <w:jc w:val="left"/>
                            <w:rPr>
                              <w:sz w:val="20"/>
                              <w:szCs w:val="20"/>
                            </w:rPr>
                          </w:pPr>
                          <w:r>
                            <w:rPr>
                              <w:sz w:val="20"/>
                              <w:szCs w:val="20"/>
                            </w:rPr>
                            <w:t>Areal Perkebunn</w:t>
                          </w:r>
                        </w:p>
                      </w:txbxContent>
                    </v:textbox>
                  </v:shape>
                  <v:line id="Straight Connector 55" o:spid="_x0000_s1076" style="position:absolute;visibility:visible;mso-wrap-style:square" from="4641,24249" to="22339,242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cIO7MQAAADbAAAADwAAAGRycy9kb3ducmV2LnhtbESPQWvCQBSE70L/w/IKvZlNxUQbXaVU&#10;pYqH0ig9P7LPJDT7NmS3Jv333YLgcZiZb5jlejCNuFLnassKnqMYBHFhdc2lgvNpN56DcB5ZY2OZ&#10;FPySg/XqYbTETNueP+ma+1IECLsMFVTet5mUrqjIoItsSxy8i+0M+iC7UuoO+wA3jZzEcSoN1hwW&#10;KmzpraLiO/8xCmab9JA2H0ZO7Yzrydfx/PKOW6WeHofXBQhPg7+Hb+29VpAk8P8l/AC5+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wg7sxAAAANsAAAAPAAAAAAAAAAAA&#10;AAAAAKECAABkcnMvZG93bnJldi54bWxQSwUGAAAAAAQABAD5AAAAkgMAAAAA&#10;" strokecolor="#00b0f0" strokeweight="1pt">
                    <v:stroke dashstyle="1 1" startarrow="diamond" endarrow="diamond" joinstyle="miter"/>
                  </v:line>
                  <v:shape id="Text Box 56" o:spid="_x0000_s1077" type="#_x0000_t202" style="position:absolute;left:22657;top:23174;width:15741;height:35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ieoMYA&#10;AADbAAAADwAAAGRycy9kb3ducmV2LnhtbESPQWvCQBSE74L/YXlCb7oxEJHUTZCAtJT2oPXS2zP7&#10;TIK7b2N2q2l/fbdQ6HGYmW+YTTlaI240+M6xguUiAUFcO91xo+D4vpuvQfiArNE4JgVf5KEsppMN&#10;5trdeU+3Q2hEhLDPUUEbQp9L6euWLPqF64mjd3aDxRDl0Eg94D3CrZFpkqykxY7jQos9VS3Vl8On&#10;VfBS7d5wf0rt+ttUT6/nbX89fmRKPczG7SOIQGP4D/+1n7WCbAW/X+IPkM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ieoMYAAADbAAAADwAAAAAAAAAAAAAAAACYAgAAZHJz&#10;L2Rvd25yZXYueG1sUEsFBgAAAAAEAAQA9QAAAIsDAAAAAA==&#10;" filled="f" stroked="f" strokeweight=".5pt">
                    <v:textbox>
                      <w:txbxContent>
                        <w:p w:rsidR="000A0C6F" w:rsidRPr="001B2DBC" w:rsidRDefault="000A0C6F" w:rsidP="001B2DBC">
                          <w:pPr>
                            <w:ind w:firstLine="0"/>
                            <w:jc w:val="left"/>
                            <w:rPr>
                              <w:sz w:val="20"/>
                              <w:szCs w:val="20"/>
                            </w:rPr>
                          </w:pPr>
                          <w:r w:rsidRPr="007E4777">
                            <w:rPr>
                              <w:i/>
                              <w:sz w:val="20"/>
                              <w:szCs w:val="20"/>
                            </w:rPr>
                            <w:t>Setra</w:t>
                          </w:r>
                          <w:r>
                            <w:rPr>
                              <w:sz w:val="20"/>
                              <w:szCs w:val="20"/>
                            </w:rPr>
                            <w:t>/Kuburan</w:t>
                          </w:r>
                        </w:p>
                      </w:txbxContent>
                    </v:textbox>
                  </v:shape>
                  <v:line id="Straight Connector 176" o:spid="_x0000_s1078" style="position:absolute;flip:y;visibility:visible;mso-wrap-style:square" from="6273,18547" to="21174,218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VcUcAAAADcAAAADwAAAGRycy9kb3ducmV2LnhtbERPzWoCMRC+C75DGMFbzerBtqtRpFS0&#10;p6r1AYbN7A9uJutm1K1P3xQEb/Px/c582blaXakNlWcD41ECijjztuLCwPFn/fIGKgiyxdozGfil&#10;AMtFvzfH1Pob7+l6kELFEA4pGihFmlTrkJXkMIx8Qxy53LcOJcK20LbFWwx3tZ4kyVQ7rDg2lNjQ&#10;R0nZ6XBxBtwp/74L7876nHuqN59y11/vxgwH3WoGSqiTp/jh3to4/3UK/8/EC/Ti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bFXFHAAAAA3AAAAA8AAAAAAAAAAAAAAAAA&#10;oQIAAGRycy9kb3ducmV2LnhtbFBLBQYAAAAABAAEAPkAAACOAwAAAAA=&#10;" strokecolor="#00b0f0" strokeweight="1pt">
                    <v:stroke dashstyle="1 1" startarrow="diamond" endarrow="diamond" joinstyle="miter"/>
                  </v:line>
                </v:group>
              </v:group>
            </w:pict>
          </mc:Fallback>
        </mc:AlternateContent>
      </w:r>
      <w:r>
        <w:rPr>
          <w:noProof/>
        </w:rPr>
        <mc:AlternateContent>
          <mc:Choice Requires="wps">
            <w:drawing>
              <wp:anchor distT="0" distB="0" distL="114300" distR="114300" simplePos="0" relativeHeight="251847680" behindDoc="0" locked="0" layoutInCell="1" allowOverlap="1" wp14:anchorId="246ED061" wp14:editId="4A3CD76E">
                <wp:simplePos x="0" y="0"/>
                <wp:positionH relativeFrom="column">
                  <wp:posOffset>1515602</wp:posOffset>
                </wp:positionH>
                <wp:positionV relativeFrom="paragraph">
                  <wp:posOffset>3288835</wp:posOffset>
                </wp:positionV>
                <wp:extent cx="283580" cy="266218"/>
                <wp:effectExtent l="0" t="0" r="21590" b="19685"/>
                <wp:wrapNone/>
                <wp:docPr id="18507" name="Oval 18507"/>
                <wp:cNvGraphicFramePr/>
                <a:graphic xmlns:a="http://schemas.openxmlformats.org/drawingml/2006/main">
                  <a:graphicData uri="http://schemas.microsoft.com/office/word/2010/wordprocessingShape">
                    <wps:wsp>
                      <wps:cNvSpPr/>
                      <wps:spPr>
                        <a:xfrm>
                          <a:off x="0" y="0"/>
                          <a:ext cx="283580" cy="266218"/>
                        </a:xfrm>
                        <a:prstGeom prst="ellipse">
                          <a:avLst/>
                        </a:prstGeom>
                        <a:noFill/>
                        <a:ln w="19050">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07D2A1A7" id="Oval 18507" o:spid="_x0000_s1026" style="position:absolute;margin-left:119.35pt;margin-top:258.95pt;width:22.35pt;height:20.95pt;z-index:251847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" filled="f" strokecolor="black [3213]" strokeweight="1.5pt">
                <v:stroke dashstyle="3 1" joinstyle="miter"/>
              </v:oval>
            </w:pict>
          </mc:Fallback>
        </mc:AlternateContent>
      </w:r>
      <w:r w:rsidR="00317161" w:rsidRPr="00317161">
        <w:rPr>
          <w:noProof/>
        </w:rPr>
        <w:drawing>
          <wp:inline distT="0" distB="0" distL="0" distR="0" wp14:anchorId="1B2167A9" wp14:editId="6B9289EB">
            <wp:extent cx="2765644" cy="4316094"/>
            <wp:effectExtent l="0" t="0" r="0" b="8890"/>
            <wp:docPr id="11" name="Picture 11" descr="D:\DATA 01\AMRITAVIJAYA\d_JAFUNG\MY JAFUNG\ganjil 2018 2019\METODE PENELITIAN ARSITEKTUR\desa pengot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01\AMRITAVIJAYA\d_JAFUNG\MY JAFUNG\ganjil 2018 2019\METODE PENELITIAN ARSITEKTUR\desa pengotan.jpg"/>
                    <pic:cNvPicPr>
                      <a:picLocks noChangeAspect="1" noChangeArrowheads="1"/>
                    </pic:cNvPicPr>
                  </pic:nvPicPr>
                  <pic:blipFill rotWithShape="1">
                    <a:blip r:embed="rId9">
                      <a:extLst>
                        <a:ext uri="{28A0092B-C50C-407E-A947-70E740481C1C}">
                          <a14:useLocalDpi xmlns:a14="http://schemas.microsoft.com/office/drawing/2010/main" val="0"/>
                        </a:ext>
                      </a:extLst>
                    </a:blip>
                    <a:srcRect l="21788" r="20528"/>
                    <a:stretch/>
                  </pic:blipFill>
                  <pic:spPr bwMode="auto">
                    <a:xfrm>
                      <a:off x="0" y="0"/>
                      <a:ext cx="2770533" cy="4323723"/>
                    </a:xfrm>
                    <a:prstGeom prst="rect">
                      <a:avLst/>
                    </a:prstGeom>
                    <a:noFill/>
                    <a:ln>
                      <a:noFill/>
                    </a:ln>
                    <a:extLst>
                      <a:ext uri="{53640926-AAD7-44D8-BBD7-CCE9431645EC}">
                        <a14:shadowObscured xmlns:a14="http://schemas.microsoft.com/office/drawing/2010/main"/>
                      </a:ext>
                    </a:extLst>
                  </pic:spPr>
                </pic:pic>
              </a:graphicData>
            </a:graphic>
          </wp:inline>
        </w:drawing>
      </w:r>
    </w:p>
    <w:p w:rsidR="00BD342A" w:rsidRDefault="00BD342A" w:rsidP="00A2561D"/>
    <w:p w:rsidR="00BD342A" w:rsidRPr="007F0BBF" w:rsidRDefault="007F0BBF" w:rsidP="0095537F">
      <w:pPr>
        <w:pStyle w:val="Caption"/>
        <w:ind w:firstLine="14"/>
        <w:jc w:val="center"/>
        <w:rPr>
          <w:b/>
          <w:i w:val="0"/>
          <w:color w:val="auto"/>
          <w:sz w:val="20"/>
          <w:szCs w:val="20"/>
        </w:rPr>
      </w:pPr>
      <w:r w:rsidRPr="007F0BBF">
        <w:rPr>
          <w:b/>
          <w:i w:val="0"/>
          <w:color w:val="auto"/>
          <w:sz w:val="20"/>
          <w:szCs w:val="20"/>
        </w:rPr>
        <w:t>Gambar</w:t>
      </w:r>
      <w:r>
        <w:rPr>
          <w:b/>
          <w:i w:val="0"/>
          <w:color w:val="auto"/>
          <w:sz w:val="20"/>
          <w:szCs w:val="20"/>
        </w:rPr>
        <w:t xml:space="preserve"> </w:t>
      </w:r>
      <w:r w:rsidRPr="007F0BBF">
        <w:rPr>
          <w:b/>
          <w:i w:val="0"/>
          <w:color w:val="auto"/>
          <w:sz w:val="20"/>
          <w:szCs w:val="20"/>
        </w:rPr>
        <w:fldChar w:fldCharType="begin"/>
      </w:r>
      <w:r w:rsidRPr="007F0BBF">
        <w:rPr>
          <w:b/>
          <w:i w:val="0"/>
          <w:color w:val="auto"/>
          <w:sz w:val="20"/>
          <w:szCs w:val="20"/>
        </w:rPr>
        <w:instrText xml:space="preserve"> SEQ Gambar_ \* ARABIC </w:instrText>
      </w:r>
      <w:r w:rsidRPr="007F0BBF">
        <w:rPr>
          <w:b/>
          <w:i w:val="0"/>
          <w:color w:val="auto"/>
          <w:sz w:val="20"/>
          <w:szCs w:val="20"/>
        </w:rPr>
        <w:fldChar w:fldCharType="separate"/>
      </w:r>
      <w:r w:rsidR="00C04F8A">
        <w:rPr>
          <w:b/>
          <w:i w:val="0"/>
          <w:noProof/>
          <w:color w:val="auto"/>
          <w:sz w:val="20"/>
          <w:szCs w:val="20"/>
        </w:rPr>
        <w:t>2</w:t>
      </w:r>
      <w:r w:rsidRPr="007F0BBF">
        <w:rPr>
          <w:b/>
          <w:i w:val="0"/>
          <w:color w:val="auto"/>
          <w:sz w:val="20"/>
          <w:szCs w:val="20"/>
        </w:rPr>
        <w:fldChar w:fldCharType="end"/>
      </w:r>
      <w:r w:rsidRPr="007F0BBF">
        <w:rPr>
          <w:b/>
          <w:i w:val="0"/>
          <w:color w:val="auto"/>
          <w:sz w:val="20"/>
          <w:szCs w:val="20"/>
        </w:rPr>
        <w:t xml:space="preserve">. Jalan Utama Desa Pengotan sebagai </w:t>
      </w:r>
      <w:r w:rsidR="002B2F7A" w:rsidRPr="002B2F7A">
        <w:rPr>
          <w:b/>
          <w:color w:val="auto"/>
          <w:sz w:val="20"/>
          <w:szCs w:val="20"/>
        </w:rPr>
        <w:t>Natah</w:t>
      </w:r>
      <w:r w:rsidRPr="007F0BBF">
        <w:rPr>
          <w:b/>
          <w:i w:val="0"/>
          <w:color w:val="auto"/>
          <w:sz w:val="20"/>
          <w:szCs w:val="20"/>
        </w:rPr>
        <w:t xml:space="preserve"> (Sumber: hasil modifikasi dari http//:www.wikimapia.com/desa pengotan, 2018)</w:t>
      </w:r>
    </w:p>
    <w:p w:rsidR="00BD342A" w:rsidRDefault="00BD342A" w:rsidP="00A2561D"/>
    <w:p w:rsidR="00D15A70" w:rsidRDefault="00B60F1E" w:rsidP="00A2561D">
      <w:r>
        <w:rPr>
          <w:noProof/>
        </w:rPr>
        <mc:AlternateContent>
          <mc:Choice Requires="wpg">
            <w:drawing>
              <wp:anchor distT="0" distB="0" distL="114300" distR="114300" simplePos="0" relativeHeight="251854848" behindDoc="0" locked="0" layoutInCell="1" allowOverlap="1">
                <wp:simplePos x="0" y="0"/>
                <wp:positionH relativeFrom="column">
                  <wp:posOffset>74735</wp:posOffset>
                </wp:positionH>
                <wp:positionV relativeFrom="paragraph">
                  <wp:posOffset>158750</wp:posOffset>
                </wp:positionV>
                <wp:extent cx="4936929" cy="3642464"/>
                <wp:effectExtent l="0" t="0" r="16510" b="15240"/>
                <wp:wrapNone/>
                <wp:docPr id="13332" name="Group 13332"/>
                <wp:cNvGraphicFramePr/>
                <a:graphic xmlns:a="http://schemas.openxmlformats.org/drawingml/2006/main">
                  <a:graphicData uri="http://schemas.microsoft.com/office/word/2010/wordprocessingGroup">
                    <wpg:wgp>
                      <wpg:cNvGrpSpPr/>
                      <wpg:grpSpPr>
                        <a:xfrm>
                          <a:off x="0" y="0"/>
                          <a:ext cx="4936929" cy="3642464"/>
                          <a:chOff x="0" y="0"/>
                          <a:chExt cx="4936929" cy="3642464"/>
                        </a:xfrm>
                      </wpg:grpSpPr>
                      <wps:wsp>
                        <wps:cNvPr id="13" name="Text Box 13"/>
                        <wps:cNvSpPr txBox="1"/>
                        <wps:spPr>
                          <a:xfrm>
                            <a:off x="1202787" y="0"/>
                            <a:ext cx="774876" cy="35581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Pr="007549A1" w:rsidRDefault="000A0C6F" w:rsidP="007549A1">
                              <w:pPr>
                                <w:ind w:firstLine="0"/>
                                <w:jc w:val="center"/>
                                <w:rPr>
                                  <w:sz w:val="18"/>
                                  <w:szCs w:val="18"/>
                                </w:rPr>
                              </w:pPr>
                              <w:r w:rsidRPr="007549A1">
                                <w:rPr>
                                  <w:sz w:val="18"/>
                                  <w:szCs w:val="18"/>
                                </w:rPr>
                                <w:t>Perbuki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a:off x="2243797" y="1793631"/>
                            <a:ext cx="798028" cy="35581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Pr="007549A1" w:rsidRDefault="000A0C6F" w:rsidP="007549A1">
                              <w:pPr>
                                <w:ind w:firstLine="0"/>
                                <w:jc w:val="center"/>
                                <w:rPr>
                                  <w:sz w:val="18"/>
                                  <w:szCs w:val="18"/>
                                </w:rPr>
                              </w:pPr>
                              <w:r w:rsidRPr="007549A1">
                                <w:rPr>
                                  <w:sz w:val="18"/>
                                  <w:szCs w:val="18"/>
                                </w:rPr>
                                <w:t>Perbuki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a:off x="84406" y="1568548"/>
                            <a:ext cx="798028" cy="35581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Pr="007549A1" w:rsidRDefault="000A0C6F" w:rsidP="007549A1">
                              <w:pPr>
                                <w:ind w:firstLine="0"/>
                                <w:jc w:val="center"/>
                                <w:rPr>
                                  <w:sz w:val="18"/>
                                  <w:szCs w:val="18"/>
                                </w:rPr>
                              </w:pPr>
                              <w:r w:rsidRPr="007549A1">
                                <w:rPr>
                                  <w:sz w:val="18"/>
                                  <w:szCs w:val="18"/>
                                </w:rPr>
                                <w:t>Perbuki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Straight Connector 60"/>
                        <wps:cNvCnPr/>
                        <wps:spPr>
                          <a:xfrm>
                            <a:off x="154744" y="351692"/>
                            <a:ext cx="0" cy="2986268"/>
                          </a:xfrm>
                          <a:prstGeom prst="line">
                            <a:avLst/>
                          </a:prstGeom>
                          <a:ln w="19050">
                            <a:solidFill>
                              <a:srgbClr val="FF0000"/>
                            </a:solidFill>
                            <a:prstDash val="sysDash"/>
                            <a:headEnd type="arrow" w="med" len="med"/>
                            <a:tailEnd type="arrow" w="med" len="med"/>
                          </a:ln>
                        </wps:spPr>
                        <wps:style>
                          <a:lnRef idx="1">
                            <a:schemeClr val="accent1"/>
                          </a:lnRef>
                          <a:fillRef idx="0">
                            <a:schemeClr val="accent1"/>
                          </a:fillRef>
                          <a:effectRef idx="0">
                            <a:schemeClr val="accent1"/>
                          </a:effectRef>
                          <a:fontRef idx="minor">
                            <a:schemeClr val="tx1"/>
                          </a:fontRef>
                        </wps:style>
                        <wps:bodyPr/>
                      </wps:wsp>
                      <wps:wsp>
                        <wps:cNvPr id="18432" name="Text Box 18432"/>
                        <wps:cNvSpPr txBox="1"/>
                        <wps:spPr>
                          <a:xfrm>
                            <a:off x="0" y="91440"/>
                            <a:ext cx="804440" cy="26043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Pr="007549A1" w:rsidRDefault="000A0C6F" w:rsidP="007549A1">
                              <w:pPr>
                                <w:ind w:firstLine="0"/>
                                <w:rPr>
                                  <w:b/>
                                  <w:i/>
                                  <w:color w:val="FFFFFF" w:themeColor="background1"/>
                                  <w:sz w:val="18"/>
                                  <w:szCs w:val="18"/>
                                  <w:highlight w:val="black"/>
                                </w:rPr>
                              </w:pPr>
                              <w:r>
                                <w:rPr>
                                  <w:b/>
                                  <w:i/>
                                  <w:color w:val="FFFFFF" w:themeColor="background1"/>
                                  <w:sz w:val="18"/>
                                  <w:szCs w:val="18"/>
                                  <w:highlight w:val="black"/>
                                </w:rPr>
                                <w:t>Kaja/Hul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33" name="Text Box 18433"/>
                        <wps:cNvSpPr txBox="1"/>
                        <wps:spPr>
                          <a:xfrm>
                            <a:off x="0" y="3312942"/>
                            <a:ext cx="804440" cy="26043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Pr="007549A1" w:rsidRDefault="000A0C6F" w:rsidP="007549A1">
                              <w:pPr>
                                <w:ind w:firstLine="0"/>
                                <w:rPr>
                                  <w:b/>
                                  <w:i/>
                                  <w:color w:val="FFFFFF" w:themeColor="background1"/>
                                  <w:sz w:val="18"/>
                                  <w:szCs w:val="18"/>
                                  <w:highlight w:val="black"/>
                                </w:rPr>
                              </w:pPr>
                              <w:r>
                                <w:rPr>
                                  <w:b/>
                                  <w:i/>
                                  <w:color w:val="FFFFFF" w:themeColor="background1"/>
                                  <w:sz w:val="18"/>
                                  <w:szCs w:val="18"/>
                                  <w:highlight w:val="black"/>
                                </w:rPr>
                                <w:t>Kelod/Teb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34" name="Rectangle 18434"/>
                        <wps:cNvSpPr/>
                        <wps:spPr>
                          <a:xfrm>
                            <a:off x="1012873" y="527538"/>
                            <a:ext cx="138896" cy="2887345"/>
                          </a:xfrm>
                          <a:prstGeom prst="rect">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35" name="Rectangle 18435"/>
                        <wps:cNvSpPr/>
                        <wps:spPr>
                          <a:xfrm>
                            <a:off x="1512277" y="527538"/>
                            <a:ext cx="86810" cy="2534285"/>
                          </a:xfrm>
                          <a:prstGeom prst="rect">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37" name="Rectangle 18437"/>
                        <wps:cNvSpPr/>
                        <wps:spPr>
                          <a:xfrm>
                            <a:off x="1934307" y="527538"/>
                            <a:ext cx="45719" cy="2215925"/>
                          </a:xfrm>
                          <a:prstGeom prst="rect">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38" name="Text Box 18438"/>
                        <wps:cNvSpPr txBox="1"/>
                        <wps:spPr>
                          <a:xfrm>
                            <a:off x="3172264" y="422031"/>
                            <a:ext cx="1764665" cy="948690"/>
                          </a:xfrm>
                          <a:prstGeom prst="rect">
                            <a:avLst/>
                          </a:prstGeom>
                          <a:noFill/>
                          <a:ln w="9525">
                            <a:solidFill>
                              <a:schemeClr val="tx1"/>
                            </a:solidFill>
                            <a:prstDash val="sysDot"/>
                          </a:ln>
                          <a:effectLst/>
                        </wps:spPr>
                        <wps:style>
                          <a:lnRef idx="0">
                            <a:schemeClr val="accent1"/>
                          </a:lnRef>
                          <a:fillRef idx="0">
                            <a:schemeClr val="accent1"/>
                          </a:fillRef>
                          <a:effectRef idx="0">
                            <a:schemeClr val="accent1"/>
                          </a:effectRef>
                          <a:fontRef idx="minor">
                            <a:schemeClr val="dk1"/>
                          </a:fontRef>
                        </wps:style>
                        <wps:txbx>
                          <w:txbxContent>
                            <w:p w:rsidR="000A0C6F" w:rsidRPr="007549A1" w:rsidRDefault="000A0C6F" w:rsidP="007549A1">
                              <w:pPr>
                                <w:pStyle w:val="ListParagraph"/>
                                <w:numPr>
                                  <w:ilvl w:val="0"/>
                                  <w:numId w:val="3"/>
                                </w:numPr>
                                <w:ind w:left="154" w:hanging="210"/>
                                <w:jc w:val="left"/>
                                <w:rPr>
                                  <w:sz w:val="18"/>
                                  <w:szCs w:val="18"/>
                                </w:rPr>
                              </w:pPr>
                              <w:r w:rsidRPr="007549A1">
                                <w:rPr>
                                  <w:sz w:val="18"/>
                                  <w:szCs w:val="18"/>
                                </w:rPr>
                                <w:t>Jalan utama desa (</w:t>
                              </w:r>
                              <w:r w:rsidRPr="002B2F7A">
                                <w:rPr>
                                  <w:i/>
                                  <w:sz w:val="18"/>
                                  <w:szCs w:val="18"/>
                                </w:rPr>
                                <w:t>natah</w:t>
                              </w:r>
                              <w:r w:rsidRPr="007549A1">
                                <w:rPr>
                                  <w:sz w:val="18"/>
                                  <w:szCs w:val="18"/>
                                </w:rPr>
                                <w:t xml:space="preserve">) yang membentuk pola diametral dari unit-unit banjaran (unit hunian rumah) yang berhadapan. </w:t>
                              </w:r>
                            </w:p>
                            <w:p w:rsidR="000A0C6F" w:rsidRPr="007549A1" w:rsidRDefault="000A0C6F" w:rsidP="007549A1">
                              <w:pPr>
                                <w:pStyle w:val="ListParagraph"/>
                                <w:numPr>
                                  <w:ilvl w:val="0"/>
                                  <w:numId w:val="3"/>
                                </w:numPr>
                                <w:ind w:left="154" w:hanging="210"/>
                                <w:jc w:val="left"/>
                                <w:rPr>
                                  <w:sz w:val="18"/>
                                  <w:szCs w:val="18"/>
                                </w:rPr>
                              </w:pPr>
                              <w:r w:rsidRPr="007549A1">
                                <w:rPr>
                                  <w:sz w:val="18"/>
                                  <w:szCs w:val="18"/>
                                </w:rPr>
                                <w:t>Jalan utama desa menjadi ruang kumpul ketika terjadi gempa</w:t>
                              </w:r>
                            </w:p>
                            <w:p w:rsidR="000A0C6F" w:rsidRPr="007549A1" w:rsidRDefault="000A0C6F" w:rsidP="007549A1">
                              <w:pPr>
                                <w:ind w:firstLine="0"/>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39" name="Straight Connector 18439"/>
                        <wps:cNvCnPr/>
                        <wps:spPr>
                          <a:xfrm>
                            <a:off x="1125415" y="710418"/>
                            <a:ext cx="2048719" cy="0"/>
                          </a:xfrm>
                          <a:prstGeom prst="line">
                            <a:avLst/>
                          </a:prstGeom>
                          <a:ln w="12700">
                            <a:solidFill>
                              <a:schemeClr val="tx1"/>
                            </a:solidFill>
                            <a:prstDash val="sysDot"/>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wps:wsp>
                        <wps:cNvPr id="18440" name="Text Box 18440"/>
                        <wps:cNvSpPr txBox="1"/>
                        <wps:spPr>
                          <a:xfrm>
                            <a:off x="3158197" y="1596683"/>
                            <a:ext cx="1764665" cy="29515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Pr="007549A1" w:rsidRDefault="000A0C6F" w:rsidP="007549A1">
                              <w:pPr>
                                <w:ind w:firstLine="0"/>
                                <w:rPr>
                                  <w:sz w:val="18"/>
                                  <w:szCs w:val="18"/>
                                </w:rPr>
                              </w:pPr>
                              <w:r>
                                <w:rPr>
                                  <w:sz w:val="18"/>
                                  <w:szCs w:val="18"/>
                                </w:rPr>
                                <w:t>Unit-unit permukiman pendudu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41" name="Straight Connector 18441"/>
                        <wps:cNvCnPr/>
                        <wps:spPr>
                          <a:xfrm>
                            <a:off x="1681089" y="1723292"/>
                            <a:ext cx="1481351" cy="0"/>
                          </a:xfrm>
                          <a:prstGeom prst="line">
                            <a:avLst/>
                          </a:prstGeom>
                          <a:ln w="12700">
                            <a:solidFill>
                              <a:schemeClr val="tx1"/>
                            </a:solidFill>
                            <a:prstDash val="sysDot"/>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wps:wsp>
                        <wps:cNvPr id="18508" name="Text Box 18508"/>
                        <wps:cNvSpPr txBox="1"/>
                        <wps:spPr>
                          <a:xfrm>
                            <a:off x="2250830" y="3214468"/>
                            <a:ext cx="892464" cy="2851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Pr="00F45C0B" w:rsidRDefault="000A0C6F" w:rsidP="00F45C0B">
                              <w:pPr>
                                <w:ind w:firstLine="0"/>
                                <w:jc w:val="left"/>
                                <w:rPr>
                                  <w:sz w:val="20"/>
                                  <w:szCs w:val="20"/>
                                </w:rPr>
                              </w:pPr>
                              <w:r w:rsidRPr="002B2F7A">
                                <w:rPr>
                                  <w:i/>
                                  <w:sz w:val="20"/>
                                  <w:szCs w:val="20"/>
                                </w:rPr>
                                <w:t>Lebuh</w:t>
                              </w:r>
                              <w:r>
                                <w:rPr>
                                  <w:i/>
                                  <w:sz w:val="20"/>
                                  <w:szCs w:val="20"/>
                                </w:rPr>
                                <w:t xml:space="preserve"> </w:t>
                              </w:r>
                              <w:r>
                                <w:rPr>
                                  <w:sz w:val="20"/>
                                  <w:szCs w:val="20"/>
                                </w:rPr>
                                <w:t xml:space="preserve">Des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09" name="Oval 18509"/>
                        <wps:cNvSpPr/>
                        <wps:spPr>
                          <a:xfrm>
                            <a:off x="949569" y="3376246"/>
                            <a:ext cx="283580" cy="266218"/>
                          </a:xfrm>
                          <a:prstGeom prst="ellipse">
                            <a:avLst/>
                          </a:prstGeom>
                          <a:noFill/>
                          <a:ln w="19050">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10" name="Straight Connector 18510"/>
                        <wps:cNvCnPr/>
                        <wps:spPr>
                          <a:xfrm flipV="1">
                            <a:off x="1125415" y="3348111"/>
                            <a:ext cx="1151472" cy="146219"/>
                          </a:xfrm>
                          <a:prstGeom prst="line">
                            <a:avLst/>
                          </a:prstGeom>
                          <a:ln w="12700">
                            <a:solidFill>
                              <a:schemeClr val="tx1"/>
                            </a:solidFill>
                            <a:prstDash val="sysDot"/>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13332" o:spid="_x0000_s1079" style="position:absolute;left:0;text-align:left;margin-left:5.9pt;margin-top:12.5pt;width:388.75pt;height:286.8pt;z-index:251854848" coordsize="49369,364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">
                <v:shape id="Text Box 13" o:spid="_x0000_s1080" type="#_x0000_t202" style="position:absolute;left:12027;width:7749;height:35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WE+MQA&#10;AADbAAAADwAAAGRycy9kb3ducmV2LnhtbERPTWvCQBC9F/wPywje6qZK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FhPjEAAAA2wAAAA8AAAAAAAAAAAAAAAAAmAIAAGRycy9k&#10;b3ducmV2LnhtbFBLBQYAAAAABAAEAPUAAACJAwAAAAA=&#10;" filled="f" stroked="f" strokeweight=".5pt">
                  <v:textbox>
                    <w:txbxContent>
                      <w:p w:rsidR="000A0C6F" w:rsidRPr="007549A1" w:rsidRDefault="000A0C6F" w:rsidP="007549A1">
                        <w:pPr>
                          <w:ind w:firstLine="0"/>
                          <w:jc w:val="center"/>
                          <w:rPr>
                            <w:sz w:val="18"/>
                            <w:szCs w:val="18"/>
                          </w:rPr>
                        </w:pPr>
                        <w:r w:rsidRPr="007549A1">
                          <w:rPr>
                            <w:sz w:val="18"/>
                            <w:szCs w:val="18"/>
                          </w:rPr>
                          <w:t>Perbukitan</w:t>
                        </w:r>
                      </w:p>
                    </w:txbxContent>
                  </v:textbox>
                </v:shape>
                <v:shape id="Text Box 19" o:spid="_x0000_s1081" type="#_x0000_t202" style="position:absolute;left:22437;top:17936;width:7981;height:35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2zEsIA&#10;AADbAAAADwAAAGRycy9kb3ducmV2LnhtbERPS4vCMBC+L/gfwgh7W1MFRatRpCArix58XLyNzdgW&#10;m0ltslr99UYQvM3H95zJrDGluFLtCssKup0IBHFqdcGZgv1u8TME4TyyxtIyKbiTg9m09TXBWNsb&#10;b+i69ZkIIexiVJB7X8VSujQng65jK+LAnWxt0AdYZ1LXeAvhppS9KBpIgwWHhhwrSnJKz9t/o+Av&#10;Waxxc+yZ4aNMfleneXXZH/pKfbeb+RiEp8Z/xG/3Uof5I3j9Eg6Q0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LbMSwgAAANsAAAAPAAAAAAAAAAAAAAAAAJgCAABkcnMvZG93&#10;bnJldi54bWxQSwUGAAAAAAQABAD1AAAAhwMAAAAA&#10;" filled="f" stroked="f" strokeweight=".5pt">
                  <v:textbox>
                    <w:txbxContent>
                      <w:p w:rsidR="000A0C6F" w:rsidRPr="007549A1" w:rsidRDefault="000A0C6F" w:rsidP="007549A1">
                        <w:pPr>
                          <w:ind w:firstLine="0"/>
                          <w:jc w:val="center"/>
                          <w:rPr>
                            <w:sz w:val="18"/>
                            <w:szCs w:val="18"/>
                          </w:rPr>
                        </w:pPr>
                        <w:r w:rsidRPr="007549A1">
                          <w:rPr>
                            <w:sz w:val="18"/>
                            <w:szCs w:val="18"/>
                          </w:rPr>
                          <w:t>Perbukitan</w:t>
                        </w:r>
                      </w:p>
                    </w:txbxContent>
                  </v:textbox>
                </v:shape>
                <v:shape id="Text Box 39" o:spid="_x0000_s1082" type="#_x0000_t202" style="position:absolute;left:844;top:15685;width:7980;height:35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jvcsYA&#10;AADbAAAADwAAAGRycy9kb3ducmV2LnhtbESPQWvCQBSE74L/YXmF3nTTSMWmriKBYCl6SOqlt9fs&#10;MwnNvo3Zrab+elco9DjMzDfMcj2YVpypd41lBU/TCARxaXXDlYLDRzZZgHAeWWNrmRT8koP1ajxa&#10;YqLthXM6F74SAcIuQQW1910ipStrMuimtiMO3tH2Bn2QfSV1j5cAN62Mo2guDTYcFmrsKK2p/C5+&#10;jIL3NNtj/hWbxbVNt7vjpjsdPp+VenwYNq8gPA3+P/zXftMKZi9w/xJ+gFz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pjvcsYAAADbAAAADwAAAAAAAAAAAAAAAACYAgAAZHJz&#10;L2Rvd25yZXYueG1sUEsFBgAAAAAEAAQA9QAAAIsDAAAAAA==&#10;" filled="f" stroked="f" strokeweight=".5pt">
                  <v:textbox>
                    <w:txbxContent>
                      <w:p w:rsidR="000A0C6F" w:rsidRPr="007549A1" w:rsidRDefault="000A0C6F" w:rsidP="007549A1">
                        <w:pPr>
                          <w:ind w:firstLine="0"/>
                          <w:jc w:val="center"/>
                          <w:rPr>
                            <w:sz w:val="18"/>
                            <w:szCs w:val="18"/>
                          </w:rPr>
                        </w:pPr>
                        <w:r w:rsidRPr="007549A1">
                          <w:rPr>
                            <w:sz w:val="18"/>
                            <w:szCs w:val="18"/>
                          </w:rPr>
                          <w:t>Perbukitan</w:t>
                        </w:r>
                      </w:p>
                    </w:txbxContent>
                  </v:textbox>
                </v:shape>
                <v:line id="Straight Connector 60" o:spid="_x0000_s1083" style="position:absolute;visibility:visible;mso-wrap-style:square" from="1547,3516" to="1547,333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eHqb4AAADbAAAADwAAAGRycy9kb3ducmV2LnhtbERPzWoCMRC+C32HMIXeNNtC13Y1SmkR&#10;Kp60fYBhM26Cm0nYSXV9e3MoePz4/pfrMfTqTIP4yAaeZxUo4jZaz52B35/N9A2UZGSLfWQycCWB&#10;9ephssTGxgvv6XzInSohLA0acDmnRmtpHQWUWUzEhTvGIWAucOi0HfBSwkOvX6qq1gE9lwaHiT4d&#10;tafDXzCQ/Hy32fpa3l/D7piE26/KiTFPj+PHAlSmMd/F/+5va6Au68uX8gP06gY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tN4epvgAAANsAAAAPAAAAAAAAAAAAAAAAAKEC&#10;AABkcnMvZG93bnJldi54bWxQSwUGAAAAAAQABAD5AAAAjAMAAAAA&#10;" strokecolor="red" strokeweight="1.5pt">
                  <v:stroke dashstyle="3 1" startarrow="open" endarrow="open" joinstyle="miter"/>
                </v:line>
                <v:shape id="Text Box 18432" o:spid="_x0000_s1084" type="#_x0000_t202" style="position:absolute;top:914;width:8044;height:26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RYFMYA&#10;AADeAAAADwAAAGRycy9kb3ducmV2LnhtbERPS2vCQBC+C/0PyxS86aZpLSFmFQlIRepB68XbmJ08&#10;MDubZldN++u7hUJv8/E9J1sOphU36l1jWcHTNAJBXFjdcKXg+LGeJCCcR9bYWiYFX+RguXgYZZhq&#10;e+c93Q6+EiGEXYoKau+7VEpX1GTQTW1HHLjS9gZ9gH0ldY/3EG5aGUfRqzTYcGiosaO8puJyuBoF&#10;23y9w/05Nsl3m7+9l6vu83iaKTV+HFZzEJ4G/y/+c290mJ+8PMfw+064QS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XRYFMYAAADeAAAADwAAAAAAAAAAAAAAAACYAgAAZHJz&#10;L2Rvd25yZXYueG1sUEsFBgAAAAAEAAQA9QAAAIsDAAAAAA==&#10;" filled="f" stroked="f" strokeweight=".5pt">
                  <v:textbox>
                    <w:txbxContent>
                      <w:p w:rsidR="000A0C6F" w:rsidRPr="007549A1" w:rsidRDefault="000A0C6F" w:rsidP="007549A1">
                        <w:pPr>
                          <w:ind w:firstLine="0"/>
                          <w:rPr>
                            <w:b/>
                            <w:i/>
                            <w:color w:val="FFFFFF" w:themeColor="background1"/>
                            <w:sz w:val="18"/>
                            <w:szCs w:val="18"/>
                            <w:highlight w:val="black"/>
                          </w:rPr>
                        </w:pPr>
                        <w:r>
                          <w:rPr>
                            <w:b/>
                            <w:i/>
                            <w:color w:val="FFFFFF" w:themeColor="background1"/>
                            <w:sz w:val="18"/>
                            <w:szCs w:val="18"/>
                            <w:highlight w:val="black"/>
                          </w:rPr>
                          <w:t>Kaja/Hulu</w:t>
                        </w:r>
                      </w:p>
                    </w:txbxContent>
                  </v:textbox>
                </v:shape>
                <v:shape id="Text Box 18433" o:spid="_x0000_s1085" type="#_x0000_t202" style="position:absolute;top:33129;width:8044;height:26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j9j8UA&#10;AADeAAAADwAAAGRycy9kb3ducmV2LnhtbERPS2vCQBC+F/wPywje6kZtJURXkYBYij34uHgbs2MS&#10;zM7G7Kqpv75bELzNx/ec6bw1lbhR40rLCgb9CARxZnXJuYL9bvkeg3AeWWNlmRT8koP5rPM2xUTb&#10;O2/otvW5CCHsElRQeF8nUrqsIIOub2viwJ1sY9AH2ORSN3gP4aaSwygaS4Mlh4YCa0oLys7bq1Hw&#10;nS5/cHMcmvhRpav1aVFf9odPpXrddjEB4an1L/HT/aXD/PhjNIL/d8INcv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OP2PxQAAAN4AAAAPAAAAAAAAAAAAAAAAAJgCAABkcnMv&#10;ZG93bnJldi54bWxQSwUGAAAAAAQABAD1AAAAigMAAAAA&#10;" filled="f" stroked="f" strokeweight=".5pt">
                  <v:textbox>
                    <w:txbxContent>
                      <w:p w:rsidR="000A0C6F" w:rsidRPr="007549A1" w:rsidRDefault="000A0C6F" w:rsidP="007549A1">
                        <w:pPr>
                          <w:ind w:firstLine="0"/>
                          <w:rPr>
                            <w:b/>
                            <w:i/>
                            <w:color w:val="FFFFFF" w:themeColor="background1"/>
                            <w:sz w:val="18"/>
                            <w:szCs w:val="18"/>
                            <w:highlight w:val="black"/>
                          </w:rPr>
                        </w:pPr>
                        <w:r>
                          <w:rPr>
                            <w:b/>
                            <w:i/>
                            <w:color w:val="FFFFFF" w:themeColor="background1"/>
                            <w:sz w:val="18"/>
                            <w:szCs w:val="18"/>
                            <w:highlight w:val="black"/>
                          </w:rPr>
                          <w:t>Kelod/Teben</w:t>
                        </w:r>
                      </w:p>
                    </w:txbxContent>
                  </v:textbox>
                </v:shape>
                <v:rect id="Rectangle 18434" o:spid="_x0000_s1086" style="position:absolute;left:10128;top:5275;width:1389;height:288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sJa8YA&#10;AADeAAAADwAAAGRycy9kb3ducmV2LnhtbERPTWsCMRC9C/0PYQpeRLO1i8jWKG2htQe1VEU8Dptx&#10;d9vNZElSXf+9EQRv83ifM5m1phZHcr6yrOBpkIAgzq2uuFCw3Xz0xyB8QNZYWyYFZ/Iwmz50Jphp&#10;e+IfOq5DIWII+wwVlCE0mZQ+L8mgH9iGOHIH6wyGCF0htcNTDDe1HCbJSBqsODaU2NB7Sfnf+t8o&#10;2G83y/TNff/uD5+L3ciuaO6LnlLdx/b1BUSgNtzFN/eXjvPH6XMK13fiDXJ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usJa8YAAADeAAAADwAAAAAAAAAAAAAAAACYAgAAZHJz&#10;L2Rvd25yZXYueG1sUEsFBgAAAAAEAAQA9QAAAIsDAAAAAA==&#10;" fillcolor="#0070c0" stroked="f" strokeweight="1pt"/>
                <v:rect id="Rectangle 18435" o:spid="_x0000_s1087" style="position:absolute;left:15122;top:5275;width:868;height:253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es8McA&#10;AADeAAAADwAAAGRycy9kb3ducmV2LnhtbERPS2sCMRC+F/ofwgheimarVmQ1SivYetCKD8TjsBl3&#10;t91MliTV7b83QqG3+fieM5k1phIXcr60rOC5m4AgzqwuOVdw2C86IxA+IGusLJOCX/Iwmz4+TDDV&#10;9spbuuxCLmII+xQVFCHUqZQ+K8ig79qaOHJn6wyGCF0utcNrDDeV7CXJUBosOTYUWNO8oOx792MU&#10;nA779eDNbb5O5/fVcWg/6cPnT0q1W83rGESgJvyL/9xLHeePBv0XuL8Tb5DT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mnrPDHAAAA3gAAAA8AAAAAAAAAAAAAAAAAmAIAAGRy&#10;cy9kb3ducmV2LnhtbFBLBQYAAAAABAAEAPUAAACMAwAAAAA=&#10;" fillcolor="#0070c0" stroked="f" strokeweight="1pt"/>
                <v:rect id="Rectangle 18437" o:spid="_x0000_s1088" style="position:absolute;left:19343;top:5275;width:457;height:221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jmXHMcA&#10;AADeAAAADwAAAGRycy9kb3ducmV2LnhtbERPS2sCMRC+F/wPYYRepGZtxcpqFFvwcaiWqojHYTPu&#10;bruZLEmq6783BaG3+fieM542phJncr60rKDXTUAQZ1aXnCvY7+ZPQxA+IGusLJOCK3mYTloPY0y1&#10;vfAXnbchFzGEfYoKihDqVEqfFWTQd21NHLmTdQZDhC6X2uElhptKPifJQBosOTYUWNN7QdnP9tco&#10;OO536/6b+/w+nhYfh4Hd0NLnHaUe281sBCJQE/7Fd/dKx/nD/ssr/L0Tb5CT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Y5lxzHAAAA3gAAAA8AAAAAAAAAAAAAAAAAmAIAAGRy&#10;cy9kb3ducmV2LnhtbFBLBQYAAAAABAAEAPUAAACMAwAAAAA=&#10;" fillcolor="#0070c0" stroked="f" strokeweight="1pt"/>
                <v:shape id="Text Box 18438" o:spid="_x0000_s1089" type="#_x0000_t202" style="position:absolute;left:31722;top:4220;width:17647;height:94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jk/scA&#10;AADeAAAADwAAAGRycy9kb3ducmV2LnhtbESPT2vDMAzF74N+B6PBLmV1uo1S0rqlKwR2G+sfdlVj&#10;LUlry8H22uzbT4fBbhLv6b2fluvBO3WlmLrABqaTAhRxHWzHjYHDvnqcg0oZ2aILTAZ+KMF6Nbpb&#10;YmnDjT/ousuNkhBOJRpoc+5LrVPdksc0CT2xaF8hesyyxkbbiDcJ904/FcVMe+xYGlrsadtSfdl9&#10;ewPjcJ6+h9e0317Gn6dzdXTexcqYh/thswCVacj/5r/rNyv485dn4ZV3ZAa9+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g45P7HAAAA3gAAAA8AAAAAAAAAAAAAAAAAmAIAAGRy&#10;cy9kb3ducmV2LnhtbFBLBQYAAAAABAAEAPUAAACMAwAAAAA=&#10;" filled="f" strokecolor="black [3213]">
                  <v:stroke dashstyle="1 1"/>
                  <v:textbox>
                    <w:txbxContent>
                      <w:p w:rsidR="000A0C6F" w:rsidRPr="007549A1" w:rsidRDefault="000A0C6F" w:rsidP="007549A1">
                        <w:pPr>
                          <w:pStyle w:val="ListParagraph"/>
                          <w:numPr>
                            <w:ilvl w:val="0"/>
                            <w:numId w:val="3"/>
                          </w:numPr>
                          <w:ind w:left="154" w:hanging="210"/>
                          <w:jc w:val="left"/>
                          <w:rPr>
                            <w:sz w:val="18"/>
                            <w:szCs w:val="18"/>
                          </w:rPr>
                        </w:pPr>
                        <w:r w:rsidRPr="007549A1">
                          <w:rPr>
                            <w:sz w:val="18"/>
                            <w:szCs w:val="18"/>
                          </w:rPr>
                          <w:t>Jalan utama desa (</w:t>
                        </w:r>
                        <w:r w:rsidRPr="002B2F7A">
                          <w:rPr>
                            <w:i/>
                            <w:sz w:val="18"/>
                            <w:szCs w:val="18"/>
                          </w:rPr>
                          <w:t>natah</w:t>
                        </w:r>
                        <w:r w:rsidRPr="007549A1">
                          <w:rPr>
                            <w:sz w:val="18"/>
                            <w:szCs w:val="18"/>
                          </w:rPr>
                          <w:t xml:space="preserve">) yang membentuk pola diametral dari unit-unit banjaran (unit hunian rumah) yang berhadapan. </w:t>
                        </w:r>
                      </w:p>
                      <w:p w:rsidR="000A0C6F" w:rsidRPr="007549A1" w:rsidRDefault="000A0C6F" w:rsidP="007549A1">
                        <w:pPr>
                          <w:pStyle w:val="ListParagraph"/>
                          <w:numPr>
                            <w:ilvl w:val="0"/>
                            <w:numId w:val="3"/>
                          </w:numPr>
                          <w:ind w:left="154" w:hanging="210"/>
                          <w:jc w:val="left"/>
                          <w:rPr>
                            <w:sz w:val="18"/>
                            <w:szCs w:val="18"/>
                          </w:rPr>
                        </w:pPr>
                        <w:r w:rsidRPr="007549A1">
                          <w:rPr>
                            <w:sz w:val="18"/>
                            <w:szCs w:val="18"/>
                          </w:rPr>
                          <w:t>Jalan utama desa menjadi ruang kumpul ketika terjadi gempa</w:t>
                        </w:r>
                      </w:p>
                      <w:p w:rsidR="000A0C6F" w:rsidRPr="007549A1" w:rsidRDefault="000A0C6F" w:rsidP="007549A1">
                        <w:pPr>
                          <w:ind w:firstLine="0"/>
                          <w:rPr>
                            <w:sz w:val="18"/>
                            <w:szCs w:val="18"/>
                          </w:rPr>
                        </w:pPr>
                      </w:p>
                    </w:txbxContent>
                  </v:textbox>
                </v:shape>
                <v:line id="Straight Connector 18439" o:spid="_x0000_s1090" style="position:absolute;visibility:visible;mso-wrap-style:square" from="11254,7104" to="31741,71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vYOMQAAADeAAAADwAAAGRycy9kb3ducmV2LnhtbERP32vCMBB+H/g/hBN8kZnODXGdUURw&#10;bI/rCvp4JLe22ly6JLP1vzeDwd7u4/t5q81gW3EhHxrHCh5mGQhi7UzDlYLyc3+/BBEissHWMSm4&#10;UoDNenS3wty4nj/oUsRKpBAOOSqoY+xyKYOuyWKYuY44cV/OW4wJ+koaj30Kt62cZ9lCWmw4NdTY&#10;0a4mfS5+rIIp99+nRmp7KPVJTov3Y+lfj0pNxsP2BUSkIf6L/9xvJs1fPj0+w+876Qa5v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K9g4xAAAAN4AAAAPAAAAAAAAAAAA&#10;AAAAAKECAABkcnMvZG93bnJldi54bWxQSwUGAAAAAAQABAD5AAAAkgMAAAAA&#10;" strokecolor="black [3213]" strokeweight="1pt">
                  <v:stroke dashstyle="1 1" startarrow="diamond" endarrow="diamond" joinstyle="miter"/>
                </v:line>
                <v:shape id="Text Box 18440" o:spid="_x0000_s1091" type="#_x0000_t202" style="position:absolute;left:31581;top:15966;width:17647;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wQhcgA&#10;AADeAAAADwAAAGRycy9kb3ducmV2LnhtbESPT2vCQBDF74V+h2UK3upG0RJSV5GAVKQ9+OfibZod&#10;k2B2Ns2umvrpO4eCtxnmzXvvN1v0rlFX6kLt2cBomIAiLrytuTRw2K9eU1AhIltsPJOBXwqwmD8/&#10;zTCz/sZbuu5iqcSEQ4YGqhjbTOtQVOQwDH1LLLeT7xxGWbtS2w5vYu4aPU6SN+2wZkmosKW8ouK8&#10;uzgDm3z1hdvvsUvvTf7xeVq2P4fj1JjBS798BxWpjw/x//faSv10MhEAwZEZ9PwP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u7BCFyAAAAN4AAAAPAAAAAAAAAAAAAAAAAJgCAABk&#10;cnMvZG93bnJldi54bWxQSwUGAAAAAAQABAD1AAAAjQMAAAAA&#10;" filled="f" stroked="f" strokeweight=".5pt">
                  <v:textbox>
                    <w:txbxContent>
                      <w:p w:rsidR="000A0C6F" w:rsidRPr="007549A1" w:rsidRDefault="000A0C6F" w:rsidP="007549A1">
                        <w:pPr>
                          <w:ind w:firstLine="0"/>
                          <w:rPr>
                            <w:sz w:val="18"/>
                            <w:szCs w:val="18"/>
                          </w:rPr>
                        </w:pPr>
                        <w:r>
                          <w:rPr>
                            <w:sz w:val="18"/>
                            <w:szCs w:val="18"/>
                          </w:rPr>
                          <w:t>Unit-unit permukiman penduduk</w:t>
                        </w:r>
                      </w:p>
                    </w:txbxContent>
                  </v:textbox>
                </v:shape>
                <v:line id="Straight Connector 18441" o:spid="_x0000_s1092" style="position:absolute;visibility:visible;mso-wrap-style:square" from="16810,17232" to="31624,17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unQ8MAAADeAAAADwAAAGRycy9kb3ducmV2LnhtbERP32vCMBB+H/g/hBN8kZkqMqQzyhAU&#10;97iuMB+P5NbWNZeaRNv994sg7O0+vp+33g62FTfyoXGsYD7LQBBrZxquFJSf++cViBCRDbaOScEv&#10;BdhuRk9rzI3r+YNuRaxECuGQo4I6xi6XMuiaLIaZ64gT9+28xZigr6Tx2Kdw28pFlr1Iiw2nhho7&#10;2tWkf4qrVTDl/nJupLZfpT7LafF+Kv3hpNRkPLy9gog0xH/xw300af5quZzD/Z10g9z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Rbp0PDAAAA3gAAAA8AAAAAAAAAAAAA&#10;AAAAoQIAAGRycy9kb3ducmV2LnhtbFBLBQYAAAAABAAEAPkAAACRAwAAAAA=&#10;" strokecolor="black [3213]" strokeweight="1pt">
                  <v:stroke dashstyle="1 1" startarrow="diamond" endarrow="diamond" joinstyle="miter"/>
                </v:line>
                <v:shape id="Text Box 18508" o:spid="_x0000_s1093" type="#_x0000_t202" style="position:absolute;left:22508;top:32144;width:8924;height:28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Gq3scA&#10;AADeAAAADwAAAGRycy9kb3ducmV2LnhtbESPQWvCQBCF7wX/wzKCt7qpoITUVSQgitiD1ktv0+yY&#10;hGZnY3bV2F/vHAq9zfDevPfNfNm7Rt2oC7VnA2/jBBRx4W3NpYHT5/o1BRUissXGMxl4UIDlYvAy&#10;x8z6Ox/odoylkhAOGRqoYmwzrUNRkcMw9i2xaGffOYyydqW2Hd4l3DV6kiQz7bBmaaiwpbyi4ud4&#10;dQZ2+foDD98Tl/42+WZ/XrWX09fUmNGwX72DitTHf/Pf9dYKfjpNhFfekRn04gk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Rqt7HAAAA3gAAAA8AAAAAAAAAAAAAAAAAmAIAAGRy&#10;cy9kb3ducmV2LnhtbFBLBQYAAAAABAAEAPUAAACMAwAAAAA=&#10;" filled="f" stroked="f" strokeweight=".5pt">
                  <v:textbox>
                    <w:txbxContent>
                      <w:p w:rsidR="000A0C6F" w:rsidRPr="00F45C0B" w:rsidRDefault="000A0C6F" w:rsidP="00F45C0B">
                        <w:pPr>
                          <w:ind w:firstLine="0"/>
                          <w:jc w:val="left"/>
                          <w:rPr>
                            <w:sz w:val="20"/>
                            <w:szCs w:val="20"/>
                          </w:rPr>
                        </w:pPr>
                        <w:r w:rsidRPr="002B2F7A">
                          <w:rPr>
                            <w:i/>
                            <w:sz w:val="20"/>
                            <w:szCs w:val="20"/>
                          </w:rPr>
                          <w:t>Lebuh</w:t>
                        </w:r>
                        <w:r>
                          <w:rPr>
                            <w:i/>
                            <w:sz w:val="20"/>
                            <w:szCs w:val="20"/>
                          </w:rPr>
                          <w:t xml:space="preserve"> </w:t>
                        </w:r>
                        <w:r>
                          <w:rPr>
                            <w:sz w:val="20"/>
                            <w:szCs w:val="20"/>
                          </w:rPr>
                          <w:t xml:space="preserve">Desa </w:t>
                        </w:r>
                      </w:p>
                    </w:txbxContent>
                  </v:textbox>
                </v:shape>
                <v:oval id="Oval 18509" o:spid="_x0000_s1094" style="position:absolute;left:9495;top:33762;width:2836;height:26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T1y8QA&#10;AADeAAAADwAAAGRycy9kb3ducmV2LnhtbERPTWsCMRC9C/6HMEJvmthSa7cbRQoFT8WqtPQ2bGY3&#10;i5vJskl19debguBtHu9z8mXvGnGkLtSeNUwnCgRx4U3NlYb97mM8BxEissHGM2k4U4DlYjjIMTP+&#10;xF903MZKpBAOGWqwMbaZlKGw5DBMfEucuNJ3DmOCXSVNh6cU7hr5qNRMOqw5NVhs6d1Scdj+OQ0b&#10;p3a/Py+f5eFS8JOtLvtvZKX1w6hfvYGI1Me7+OZemzR//qxe4f+ddINcX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e09cvEAAAA3gAAAA8AAAAAAAAAAAAAAAAAmAIAAGRycy9k&#10;b3ducmV2LnhtbFBLBQYAAAAABAAEAPUAAACJAwAAAAA=&#10;" filled="f" strokecolor="black [3213]" strokeweight="1.5pt">
                  <v:stroke dashstyle="3 1" joinstyle="miter"/>
                </v:oval>
                <v:line id="Straight Connector 18510" o:spid="_x0000_s1095" style="position:absolute;flip:y;visibility:visible;mso-wrap-style:square" from="11254,33481" to="22768,349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nDlWMcAAADeAAAADwAAAGRycy9kb3ducmV2LnhtbESPQWvDMAyF74P+B6NBb6vT0o2S1S2j&#10;YVDYYazbZTcRq7HbWA6x1yT/fjoMdpPQ03vv2+7H0Kob9clHNrBcFKCI62g9Nwa+Pl8fNqBSRrbY&#10;RiYDEyXY72Z3WyxtHPiDbqfcKDHhVKIBl3NXap1qRwHTInbEcjvHPmCWtW+07XEQ89DqVVE86YCe&#10;JcFhRwdH9fX0EwwMx+Dd2k/n6tJUfvX23lU8fRszvx9fnkFlGvO/+O/7aKX+5nEpAIIjM+jd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ucOVYxwAAAN4AAAAPAAAAAAAA&#10;AAAAAAAAAKECAABkcnMvZG93bnJldi54bWxQSwUGAAAAAAQABAD5AAAAlQMAAAAA&#10;" strokecolor="black [3213]" strokeweight="1pt">
                  <v:stroke dashstyle="1 1" startarrow="diamond" endarrow="diamond" joinstyle="miter"/>
                </v:line>
              </v:group>
            </w:pict>
          </mc:Fallback>
        </mc:AlternateContent>
      </w:r>
    </w:p>
    <w:p w:rsidR="00BD342A" w:rsidRDefault="00D87AFA" w:rsidP="00A2561D">
      <w:r w:rsidRPr="00D87AFA">
        <w:rPr>
          <w:noProof/>
        </w:rPr>
        <w:drawing>
          <wp:inline distT="0" distB="0" distL="0" distR="0" wp14:anchorId="46D44650" wp14:editId="589A498C">
            <wp:extent cx="2228408" cy="3671984"/>
            <wp:effectExtent l="0" t="0" r="635" b="5080"/>
            <wp:docPr id="18436" name="Picture 4" descr="Desa Tengan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6" name="Picture 4" descr="Desa Tenganan"/>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34309" cy="3681708"/>
                    </a:xfrm>
                    <a:prstGeom prst="rect">
                      <a:avLst/>
                    </a:prstGeom>
                    <a:solidFill>
                      <a:srgbClr val="CCCC00"/>
                    </a:solidFill>
                    <a:ln>
                      <a:noFill/>
                    </a:ln>
                    <a:effectLst/>
                    <a:extLst/>
                  </pic:spPr>
                </pic:pic>
              </a:graphicData>
            </a:graphic>
          </wp:inline>
        </w:drawing>
      </w:r>
    </w:p>
    <w:p w:rsidR="00BD342A" w:rsidRDefault="00BD342A" w:rsidP="00A2561D"/>
    <w:p w:rsidR="007E20D7" w:rsidRPr="007F0BBF" w:rsidRDefault="007E20D7" w:rsidP="0095537F">
      <w:pPr>
        <w:pStyle w:val="Caption"/>
        <w:ind w:left="1022" w:hanging="1008"/>
        <w:jc w:val="center"/>
        <w:rPr>
          <w:b/>
          <w:i w:val="0"/>
          <w:color w:val="auto"/>
          <w:sz w:val="20"/>
          <w:szCs w:val="20"/>
        </w:rPr>
      </w:pPr>
      <w:proofErr w:type="gramStart"/>
      <w:r w:rsidRPr="007E20D7">
        <w:rPr>
          <w:b/>
          <w:i w:val="0"/>
          <w:color w:val="auto"/>
          <w:sz w:val="20"/>
          <w:szCs w:val="20"/>
        </w:rPr>
        <w:t xml:space="preserve">Gambar  </w:t>
      </w:r>
      <w:proofErr w:type="gramEnd"/>
      <w:r w:rsidRPr="007E20D7">
        <w:rPr>
          <w:b/>
          <w:i w:val="0"/>
          <w:color w:val="auto"/>
          <w:sz w:val="20"/>
          <w:szCs w:val="20"/>
        </w:rPr>
        <w:fldChar w:fldCharType="begin"/>
      </w:r>
      <w:r w:rsidRPr="007E20D7">
        <w:rPr>
          <w:b/>
          <w:i w:val="0"/>
          <w:color w:val="auto"/>
          <w:sz w:val="20"/>
          <w:szCs w:val="20"/>
        </w:rPr>
        <w:instrText xml:space="preserve"> SEQ Gambar_ \* ARABIC </w:instrText>
      </w:r>
      <w:r w:rsidRPr="007E20D7">
        <w:rPr>
          <w:b/>
          <w:i w:val="0"/>
          <w:color w:val="auto"/>
          <w:sz w:val="20"/>
          <w:szCs w:val="20"/>
        </w:rPr>
        <w:fldChar w:fldCharType="separate"/>
      </w:r>
      <w:r w:rsidR="00C04F8A">
        <w:rPr>
          <w:b/>
          <w:i w:val="0"/>
          <w:noProof/>
          <w:color w:val="auto"/>
          <w:sz w:val="20"/>
          <w:szCs w:val="20"/>
        </w:rPr>
        <w:t>3</w:t>
      </w:r>
      <w:r w:rsidRPr="007E20D7">
        <w:rPr>
          <w:b/>
          <w:i w:val="0"/>
          <w:color w:val="auto"/>
          <w:sz w:val="20"/>
          <w:szCs w:val="20"/>
        </w:rPr>
        <w:fldChar w:fldCharType="end"/>
      </w:r>
      <w:r w:rsidRPr="007E20D7">
        <w:rPr>
          <w:b/>
          <w:i w:val="0"/>
          <w:color w:val="auto"/>
          <w:sz w:val="20"/>
          <w:szCs w:val="20"/>
        </w:rPr>
        <w:t xml:space="preserve">. </w:t>
      </w:r>
      <w:r w:rsidRPr="007F0BBF">
        <w:rPr>
          <w:b/>
          <w:i w:val="0"/>
          <w:color w:val="auto"/>
          <w:sz w:val="20"/>
          <w:szCs w:val="20"/>
        </w:rPr>
        <w:t xml:space="preserve">Jalan Utama Desa </w:t>
      </w:r>
      <w:r>
        <w:rPr>
          <w:b/>
          <w:i w:val="0"/>
          <w:color w:val="auto"/>
          <w:sz w:val="20"/>
          <w:szCs w:val="20"/>
        </w:rPr>
        <w:t>Tenganan</w:t>
      </w:r>
      <w:r w:rsidRPr="007F0BBF">
        <w:rPr>
          <w:b/>
          <w:i w:val="0"/>
          <w:color w:val="auto"/>
          <w:sz w:val="20"/>
          <w:szCs w:val="20"/>
        </w:rPr>
        <w:t xml:space="preserve"> sebagai </w:t>
      </w:r>
      <w:r w:rsidR="002B2F7A" w:rsidRPr="002B2F7A">
        <w:rPr>
          <w:b/>
          <w:color w:val="auto"/>
          <w:sz w:val="20"/>
          <w:szCs w:val="20"/>
        </w:rPr>
        <w:t>Natah</w:t>
      </w:r>
      <w:r w:rsidRPr="007F0BBF">
        <w:rPr>
          <w:b/>
          <w:i w:val="0"/>
          <w:color w:val="auto"/>
          <w:sz w:val="20"/>
          <w:szCs w:val="20"/>
        </w:rPr>
        <w:t xml:space="preserve"> (Sumber: </w:t>
      </w:r>
      <w:r>
        <w:rPr>
          <w:b/>
          <w:i w:val="0"/>
          <w:color w:val="auto"/>
          <w:sz w:val="20"/>
          <w:szCs w:val="20"/>
        </w:rPr>
        <w:t>hasil analisis</w:t>
      </w:r>
      <w:r w:rsidRPr="007F0BBF">
        <w:rPr>
          <w:b/>
          <w:i w:val="0"/>
          <w:color w:val="auto"/>
          <w:sz w:val="20"/>
          <w:szCs w:val="20"/>
        </w:rPr>
        <w:t>, 2018)</w:t>
      </w:r>
    </w:p>
    <w:p w:rsidR="00BD342A" w:rsidRDefault="00B60F1E" w:rsidP="0095537F">
      <w:pPr>
        <w:pStyle w:val="Caption"/>
        <w:ind w:firstLine="1276"/>
      </w:pPr>
      <w:r>
        <w:rPr>
          <w:noProof/>
        </w:rPr>
        <w:lastRenderedPageBreak/>
        <mc:AlternateContent>
          <mc:Choice Requires="wpg">
            <w:drawing>
              <wp:anchor distT="0" distB="0" distL="114300" distR="114300" simplePos="0" relativeHeight="251862016" behindDoc="0" locked="0" layoutInCell="1" allowOverlap="1">
                <wp:simplePos x="0" y="0"/>
                <wp:positionH relativeFrom="column">
                  <wp:posOffset>1087608</wp:posOffset>
                </wp:positionH>
                <wp:positionV relativeFrom="paragraph">
                  <wp:posOffset>285750</wp:posOffset>
                </wp:positionV>
                <wp:extent cx="4824389" cy="2715162"/>
                <wp:effectExtent l="0" t="0" r="14605" b="0"/>
                <wp:wrapNone/>
                <wp:docPr id="13331" name="Group 13331"/>
                <wp:cNvGraphicFramePr/>
                <a:graphic xmlns:a="http://schemas.openxmlformats.org/drawingml/2006/main">
                  <a:graphicData uri="http://schemas.microsoft.com/office/word/2010/wordprocessingGroup">
                    <wpg:wgp>
                      <wpg:cNvGrpSpPr/>
                      <wpg:grpSpPr>
                        <a:xfrm>
                          <a:off x="0" y="0"/>
                          <a:ext cx="4824389" cy="2715162"/>
                          <a:chOff x="0" y="0"/>
                          <a:chExt cx="4824389" cy="2715162"/>
                        </a:xfrm>
                      </wpg:grpSpPr>
                      <wps:wsp>
                        <wps:cNvPr id="18442" name="Straight Connector 18442"/>
                        <wps:cNvCnPr/>
                        <wps:spPr>
                          <a:xfrm>
                            <a:off x="436099" y="309489"/>
                            <a:ext cx="485335" cy="2124221"/>
                          </a:xfrm>
                          <a:prstGeom prst="line">
                            <a:avLst/>
                          </a:prstGeom>
                          <a:ln w="19050">
                            <a:solidFill>
                              <a:srgbClr val="FF0000"/>
                            </a:solidFill>
                            <a:prstDash val="sysDash"/>
                            <a:headEnd type="arrow" w="med" len="med"/>
                            <a:tailEnd type="arrow" w="med" len="med"/>
                          </a:ln>
                        </wps:spPr>
                        <wps:style>
                          <a:lnRef idx="1">
                            <a:schemeClr val="accent1"/>
                          </a:lnRef>
                          <a:fillRef idx="0">
                            <a:schemeClr val="accent1"/>
                          </a:fillRef>
                          <a:effectRef idx="0">
                            <a:schemeClr val="accent1"/>
                          </a:effectRef>
                          <a:fontRef idx="minor">
                            <a:schemeClr val="tx1"/>
                          </a:fontRef>
                        </wps:style>
                        <wps:bodyPr/>
                      </wps:wsp>
                      <wps:wsp>
                        <wps:cNvPr id="18444" name="Text Box 18444"/>
                        <wps:cNvSpPr txBox="1"/>
                        <wps:spPr>
                          <a:xfrm>
                            <a:off x="675250" y="2454812"/>
                            <a:ext cx="803910" cy="2603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Pr="007549A1" w:rsidRDefault="000A0C6F" w:rsidP="007549A1">
                              <w:pPr>
                                <w:ind w:firstLine="0"/>
                                <w:rPr>
                                  <w:b/>
                                  <w:i/>
                                  <w:color w:val="FFFFFF" w:themeColor="background1"/>
                                  <w:sz w:val="18"/>
                                  <w:szCs w:val="18"/>
                                  <w:highlight w:val="black"/>
                                </w:rPr>
                              </w:pPr>
                              <w:r>
                                <w:rPr>
                                  <w:b/>
                                  <w:i/>
                                  <w:color w:val="FFFFFF" w:themeColor="background1"/>
                                  <w:sz w:val="18"/>
                                  <w:szCs w:val="18"/>
                                  <w:highlight w:val="black"/>
                                </w:rPr>
                                <w:t>Kelod/Teb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45" name="Text Box 18445"/>
                        <wps:cNvSpPr txBox="1"/>
                        <wps:spPr>
                          <a:xfrm>
                            <a:off x="0" y="119575"/>
                            <a:ext cx="803910" cy="2603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Pr="007549A1" w:rsidRDefault="000A0C6F" w:rsidP="007549A1">
                              <w:pPr>
                                <w:ind w:firstLine="0"/>
                                <w:rPr>
                                  <w:b/>
                                  <w:i/>
                                  <w:color w:val="FFFFFF" w:themeColor="background1"/>
                                  <w:sz w:val="18"/>
                                  <w:szCs w:val="18"/>
                                  <w:highlight w:val="black"/>
                                </w:rPr>
                              </w:pPr>
                              <w:r>
                                <w:rPr>
                                  <w:b/>
                                  <w:i/>
                                  <w:color w:val="FFFFFF" w:themeColor="background1"/>
                                  <w:sz w:val="18"/>
                                  <w:szCs w:val="18"/>
                                  <w:highlight w:val="black"/>
                                </w:rPr>
                                <w:t>Kaja/Hul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46" name="Rectangle 18446"/>
                        <wps:cNvSpPr/>
                        <wps:spPr>
                          <a:xfrm rot="20852826">
                            <a:off x="1624819" y="91440"/>
                            <a:ext cx="112107" cy="1744230"/>
                          </a:xfrm>
                          <a:prstGeom prst="rect">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47" name="Text Box 18447"/>
                        <wps:cNvSpPr txBox="1"/>
                        <wps:spPr>
                          <a:xfrm>
                            <a:off x="3059724" y="0"/>
                            <a:ext cx="1764665" cy="948690"/>
                          </a:xfrm>
                          <a:prstGeom prst="rect">
                            <a:avLst/>
                          </a:prstGeom>
                          <a:noFill/>
                          <a:ln w="9525">
                            <a:solidFill>
                              <a:schemeClr val="tx1"/>
                            </a:solidFill>
                            <a:prstDash val="sysDot"/>
                          </a:ln>
                          <a:effectLst/>
                        </wps:spPr>
                        <wps:style>
                          <a:lnRef idx="0">
                            <a:schemeClr val="accent1"/>
                          </a:lnRef>
                          <a:fillRef idx="0">
                            <a:schemeClr val="accent1"/>
                          </a:fillRef>
                          <a:effectRef idx="0">
                            <a:schemeClr val="accent1"/>
                          </a:effectRef>
                          <a:fontRef idx="minor">
                            <a:schemeClr val="dk1"/>
                          </a:fontRef>
                        </wps:style>
                        <wps:txbx>
                          <w:txbxContent>
                            <w:p w:rsidR="000A0C6F" w:rsidRPr="007549A1" w:rsidRDefault="000A0C6F" w:rsidP="00F66B5C">
                              <w:pPr>
                                <w:numPr>
                                  <w:ilvl w:val="0"/>
                                  <w:numId w:val="1"/>
                                </w:numPr>
                                <w:ind w:left="154" w:hanging="210"/>
                                <w:jc w:val="left"/>
                                <w:rPr>
                                  <w:sz w:val="18"/>
                                  <w:szCs w:val="18"/>
                                </w:rPr>
                              </w:pPr>
                              <w:r w:rsidRPr="007549A1">
                                <w:rPr>
                                  <w:sz w:val="18"/>
                                  <w:szCs w:val="18"/>
                                </w:rPr>
                                <w:t>Jalan utama desa (</w:t>
                              </w:r>
                              <w:r w:rsidRPr="002B2F7A">
                                <w:rPr>
                                  <w:i/>
                                  <w:sz w:val="18"/>
                                  <w:szCs w:val="18"/>
                                </w:rPr>
                                <w:t>natah</w:t>
                              </w:r>
                              <w:r w:rsidRPr="007549A1">
                                <w:rPr>
                                  <w:sz w:val="18"/>
                                  <w:szCs w:val="18"/>
                                </w:rPr>
                                <w:t xml:space="preserve">) yang membentuk pola diametral dari unit-unit banjaran (unit hunian rumah) yang berhadapan. </w:t>
                              </w:r>
                            </w:p>
                            <w:p w:rsidR="000A0C6F" w:rsidRPr="007549A1" w:rsidRDefault="000A0C6F" w:rsidP="00F66B5C">
                              <w:pPr>
                                <w:numPr>
                                  <w:ilvl w:val="0"/>
                                  <w:numId w:val="1"/>
                                </w:numPr>
                                <w:ind w:left="154" w:hanging="210"/>
                                <w:jc w:val="left"/>
                                <w:rPr>
                                  <w:sz w:val="18"/>
                                  <w:szCs w:val="18"/>
                                </w:rPr>
                              </w:pPr>
                              <w:r w:rsidRPr="007549A1">
                                <w:rPr>
                                  <w:sz w:val="18"/>
                                  <w:szCs w:val="18"/>
                                </w:rPr>
                                <w:t>Jalan utama desa menjadi ruang kumpul ketika terjadi gempa</w:t>
                              </w:r>
                            </w:p>
                            <w:p w:rsidR="000A0C6F" w:rsidRPr="007549A1" w:rsidRDefault="000A0C6F" w:rsidP="007549A1">
                              <w:pPr>
                                <w:ind w:firstLine="0"/>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48" name="Straight Connector 18448"/>
                        <wps:cNvCnPr/>
                        <wps:spPr>
                          <a:xfrm flipV="1">
                            <a:off x="1547447" y="309489"/>
                            <a:ext cx="1500798" cy="245"/>
                          </a:xfrm>
                          <a:prstGeom prst="line">
                            <a:avLst/>
                          </a:prstGeom>
                          <a:ln w="12700">
                            <a:solidFill>
                              <a:schemeClr val="tx1"/>
                            </a:solidFill>
                            <a:prstDash val="sysDot"/>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wps:wsp>
                        <wps:cNvPr id="18449" name="Text Box 18449"/>
                        <wps:cNvSpPr txBox="1"/>
                        <wps:spPr>
                          <a:xfrm>
                            <a:off x="2961250" y="1132449"/>
                            <a:ext cx="1764665" cy="2946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Pr="007549A1" w:rsidRDefault="000A0C6F" w:rsidP="007549A1">
                              <w:pPr>
                                <w:ind w:firstLine="0"/>
                                <w:rPr>
                                  <w:sz w:val="18"/>
                                  <w:szCs w:val="18"/>
                                </w:rPr>
                              </w:pPr>
                              <w:r>
                                <w:rPr>
                                  <w:sz w:val="18"/>
                                  <w:szCs w:val="18"/>
                                </w:rPr>
                                <w:t>Unit-unit permukiman pendudu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50" name="Straight Connector 18450"/>
                        <wps:cNvCnPr/>
                        <wps:spPr>
                          <a:xfrm>
                            <a:off x="1477108" y="1259058"/>
                            <a:ext cx="1481351" cy="0"/>
                          </a:xfrm>
                          <a:prstGeom prst="line">
                            <a:avLst/>
                          </a:prstGeom>
                          <a:ln w="12700">
                            <a:solidFill>
                              <a:schemeClr val="tx1"/>
                            </a:solidFill>
                            <a:prstDash val="sysDot"/>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wps:wsp>
                        <wps:cNvPr id="18511" name="Text Box 18511"/>
                        <wps:cNvSpPr txBox="1"/>
                        <wps:spPr>
                          <a:xfrm>
                            <a:off x="2919047" y="1533378"/>
                            <a:ext cx="892464" cy="2851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Pr="00F45C0B" w:rsidRDefault="000A0C6F" w:rsidP="00F45C0B">
                              <w:pPr>
                                <w:ind w:firstLine="0"/>
                                <w:jc w:val="left"/>
                                <w:rPr>
                                  <w:sz w:val="20"/>
                                  <w:szCs w:val="20"/>
                                </w:rPr>
                              </w:pPr>
                              <w:r w:rsidRPr="002B2F7A">
                                <w:rPr>
                                  <w:i/>
                                  <w:sz w:val="20"/>
                                  <w:szCs w:val="20"/>
                                </w:rPr>
                                <w:t>Lebuh</w:t>
                              </w:r>
                              <w:r>
                                <w:rPr>
                                  <w:i/>
                                  <w:sz w:val="20"/>
                                  <w:szCs w:val="20"/>
                                </w:rPr>
                                <w:t xml:space="preserve"> </w:t>
                              </w:r>
                              <w:r>
                                <w:rPr>
                                  <w:sz w:val="20"/>
                                  <w:szCs w:val="20"/>
                                </w:rPr>
                                <w:t xml:space="preserve">Des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13" name="Straight Connector 18513"/>
                        <wps:cNvCnPr/>
                        <wps:spPr>
                          <a:xfrm flipV="1">
                            <a:off x="2011680" y="1645920"/>
                            <a:ext cx="947827" cy="194948"/>
                          </a:xfrm>
                          <a:prstGeom prst="line">
                            <a:avLst/>
                          </a:prstGeom>
                          <a:ln w="12700">
                            <a:solidFill>
                              <a:schemeClr val="tx1"/>
                            </a:solidFill>
                            <a:prstDash val="sysDot"/>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13331" o:spid="_x0000_s1096" style="position:absolute;left:0;text-align:left;margin-left:85.65pt;margin-top:22.5pt;width:379.85pt;height:213.8pt;z-index:251862016" coordsize="48243,271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">
                <v:line id="Straight Connector 18442" o:spid="_x0000_s1097" style="position:absolute;visibility:visible;mso-wrap-style:square" from="4360,3094" to="9214,243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n9NcIAAADeAAAADwAAAGRycy9kb3ducmV2LnhtbERPzWoCMRC+F3yHMIXearZi1a5GkRah&#10;xZPaBxg24ya4mYSdVLdv3xQKvc3H9zurzRA6daVefGQDT+MKFHETrefWwOdp97gAJRnZYheZDHyT&#10;wGY9ulthbeOND3Q95laVEJYaDbicU621NI4Cyjgm4sKdYx8wF9i32vZ4K+Gh05OqmumAnkuDw0Sv&#10;jprL8SsYSH6+3334mbw8h/05CTdvlRNjHu6H7RJUpiH/i//c77bMX0ynE/h9p9yg1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gn9NcIAAADeAAAADwAAAAAAAAAAAAAA&#10;AAChAgAAZHJzL2Rvd25yZXYueG1sUEsFBgAAAAAEAAQA+QAAAJADAAAAAA==&#10;" strokecolor="red" strokeweight="1.5pt">
                  <v:stroke dashstyle="3 1" startarrow="open" endarrow="open" joinstyle="miter"/>
                </v:line>
                <v:shape id="Text Box 18444" o:spid="_x0000_s1098" type="#_x0000_t202" style="position:absolute;left:6752;top:24548;width:8039;height:26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dcWhsUA&#10;AADeAAAADwAAAGRycy9kb3ducmV2LnhtbERPS2vCQBC+C/6HZQq96aYSJaSuIgFpKXrwcfE2Zsck&#10;NDsbs1tN/fWuIHibj+8503lnanGh1lWWFXwMIxDEudUVFwr2u+UgAeE8ssbaMin4JwfzWb83xVTb&#10;K2/osvWFCCHsUlRQet+kUrq8JINuaBviwJ1sa9AH2BZSt3gN4aaWoyiaSIMVh4YSG8pKyn+3f0bB&#10;T7Zc4+Y4Msmtzr5Wp0Vz3h/GSr2/dYtPEJ46/xI/3d86zE/iOIbHO+EGOb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1xaGxQAAAN4AAAAPAAAAAAAAAAAAAAAAAJgCAABkcnMv&#10;ZG93bnJldi54bWxQSwUGAAAAAAQABAD1AAAAigMAAAAA&#10;" filled="f" stroked="f" strokeweight=".5pt">
                  <v:textbox>
                    <w:txbxContent>
                      <w:p w:rsidR="000A0C6F" w:rsidRPr="007549A1" w:rsidRDefault="000A0C6F" w:rsidP="007549A1">
                        <w:pPr>
                          <w:ind w:firstLine="0"/>
                          <w:rPr>
                            <w:b/>
                            <w:i/>
                            <w:color w:val="FFFFFF" w:themeColor="background1"/>
                            <w:sz w:val="18"/>
                            <w:szCs w:val="18"/>
                            <w:highlight w:val="black"/>
                          </w:rPr>
                        </w:pPr>
                        <w:r>
                          <w:rPr>
                            <w:b/>
                            <w:i/>
                            <w:color w:val="FFFFFF" w:themeColor="background1"/>
                            <w:sz w:val="18"/>
                            <w:szCs w:val="18"/>
                            <w:highlight w:val="black"/>
                          </w:rPr>
                          <w:t>Kelod/Teben</w:t>
                        </w:r>
                      </w:p>
                    </w:txbxContent>
                  </v:textbox>
                </v:shape>
                <v:shape id="Text Box 18445" o:spid="_x0000_s1099" type="#_x0000_t202" style="position:absolute;top:1195;width:8039;height:26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uzHcQA&#10;AADeAAAADwAAAGRycy9kb3ducmV2LnhtbERPTYvCMBC9C/sfwix401RRKV2jSEFWRA+6XvY224xt&#10;sZl0m6jVX28Ewds83udM562pxIUaV1pWMOhHIIgzq0vOFRx+lr0YhPPIGivLpOBGDuazj84UE22v&#10;vKPL3ucihLBLUEHhfZ1I6bKCDLq+rYkDd7SNQR9gk0vd4DWEm0oOo2giDZYcGgqsKS0oO+3PRsE6&#10;XW5x9zc08b1KvzfHRf1/+B0r1f1sF18gPLX+LX65VzrMj0ejMTzfCTfI2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6bsx3EAAAA3gAAAA8AAAAAAAAAAAAAAAAAmAIAAGRycy9k&#10;b3ducmV2LnhtbFBLBQYAAAAABAAEAPUAAACJAwAAAAA=&#10;" filled="f" stroked="f" strokeweight=".5pt">
                  <v:textbox>
                    <w:txbxContent>
                      <w:p w:rsidR="000A0C6F" w:rsidRPr="007549A1" w:rsidRDefault="000A0C6F" w:rsidP="007549A1">
                        <w:pPr>
                          <w:ind w:firstLine="0"/>
                          <w:rPr>
                            <w:b/>
                            <w:i/>
                            <w:color w:val="FFFFFF" w:themeColor="background1"/>
                            <w:sz w:val="18"/>
                            <w:szCs w:val="18"/>
                            <w:highlight w:val="black"/>
                          </w:rPr>
                        </w:pPr>
                        <w:r>
                          <w:rPr>
                            <w:b/>
                            <w:i/>
                            <w:color w:val="FFFFFF" w:themeColor="background1"/>
                            <w:sz w:val="18"/>
                            <w:szCs w:val="18"/>
                            <w:highlight w:val="black"/>
                          </w:rPr>
                          <w:t>Kaja/Hulu</w:t>
                        </w:r>
                      </w:p>
                    </w:txbxContent>
                  </v:textbox>
                </v:shape>
                <v:rect id="Rectangle 18446" o:spid="_x0000_s1100" style="position:absolute;left:16248;top:914;width:1121;height:17442;rotation:-81611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BcGcIA&#10;AADeAAAADwAAAGRycy9kb3ducmV2LnhtbERPS4vCMBC+L/gfwgje1tTHilSjSGBZj1pF8DY0Y1ts&#10;JqWJ2vXXbwRhb/PxPWe57mwt7tT6yrGC0TABQZw7U3Gh4Hj4/pyD8AHZYO2YFPySh/Wq97HE1LgH&#10;7+mehULEEPYpKihDaFIpfV6SRT90DXHkLq61GCJsC2lafMRwW8txksykxYpjQ4kN6ZLya3azCp7+&#10;tE0w87uzfhaox82P1l8TpQb9brMAEagL/+K3e2vi/Pl0OoPXO/EGuf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AFwZwgAAAN4AAAAPAAAAAAAAAAAAAAAAAJgCAABkcnMvZG93&#10;bnJldi54bWxQSwUGAAAAAAQABAD1AAAAhwMAAAAA&#10;" fillcolor="#0070c0" stroked="f" strokeweight="1pt"/>
                <v:shape id="Text Box 18447" o:spid="_x0000_s1101" type="#_x0000_t202" style="position:absolute;left:30597;width:17646;height:94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ED8cMA&#10;AADeAAAADwAAAGRycy9kb3ducmV2LnhtbERPS2sCMRC+C/0PYQq9SM0qorI1igoLvYmP0ut0M91d&#10;TSZLEnX996ZQ8DYf33Pmy84acSUfGscKhoMMBHHpdMOVguOheJ+BCBFZo3FMCu4UYLl46c0x1+7G&#10;O7ruYyVSCIccFdQxtrmUoazJYhi4ljhxv85bjAn6SmqPtxRujRxl2URabDg11NjSpqbyvL9YBX13&#10;Gm7dOhw25/73z6n4Mtb4Qqm31271ASJSF5/if/enTvNn4/EU/t5JN8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aED8cMAAADeAAAADwAAAAAAAAAAAAAAAACYAgAAZHJzL2Rv&#10;d25yZXYueG1sUEsFBgAAAAAEAAQA9QAAAIgDAAAAAA==&#10;" filled="f" strokecolor="black [3213]">
                  <v:stroke dashstyle="1 1"/>
                  <v:textbox>
                    <w:txbxContent>
                      <w:p w:rsidR="000A0C6F" w:rsidRPr="007549A1" w:rsidRDefault="000A0C6F" w:rsidP="00F66B5C">
                        <w:pPr>
                          <w:numPr>
                            <w:ilvl w:val="0"/>
                            <w:numId w:val="1"/>
                          </w:numPr>
                          <w:ind w:left="154" w:hanging="210"/>
                          <w:jc w:val="left"/>
                          <w:rPr>
                            <w:sz w:val="18"/>
                            <w:szCs w:val="18"/>
                          </w:rPr>
                        </w:pPr>
                        <w:r w:rsidRPr="007549A1">
                          <w:rPr>
                            <w:sz w:val="18"/>
                            <w:szCs w:val="18"/>
                          </w:rPr>
                          <w:t>Jalan utama desa (</w:t>
                        </w:r>
                        <w:r w:rsidRPr="002B2F7A">
                          <w:rPr>
                            <w:i/>
                            <w:sz w:val="18"/>
                            <w:szCs w:val="18"/>
                          </w:rPr>
                          <w:t>natah</w:t>
                        </w:r>
                        <w:r w:rsidRPr="007549A1">
                          <w:rPr>
                            <w:sz w:val="18"/>
                            <w:szCs w:val="18"/>
                          </w:rPr>
                          <w:t xml:space="preserve">) yang membentuk pola diametral dari unit-unit banjaran (unit hunian rumah) yang berhadapan. </w:t>
                        </w:r>
                      </w:p>
                      <w:p w:rsidR="000A0C6F" w:rsidRPr="007549A1" w:rsidRDefault="000A0C6F" w:rsidP="00F66B5C">
                        <w:pPr>
                          <w:numPr>
                            <w:ilvl w:val="0"/>
                            <w:numId w:val="1"/>
                          </w:numPr>
                          <w:ind w:left="154" w:hanging="210"/>
                          <w:jc w:val="left"/>
                          <w:rPr>
                            <w:sz w:val="18"/>
                            <w:szCs w:val="18"/>
                          </w:rPr>
                        </w:pPr>
                        <w:r w:rsidRPr="007549A1">
                          <w:rPr>
                            <w:sz w:val="18"/>
                            <w:szCs w:val="18"/>
                          </w:rPr>
                          <w:t>Jalan utama desa menjadi ruang kumpul ketika terjadi gempa</w:t>
                        </w:r>
                      </w:p>
                      <w:p w:rsidR="000A0C6F" w:rsidRPr="007549A1" w:rsidRDefault="000A0C6F" w:rsidP="007549A1">
                        <w:pPr>
                          <w:ind w:firstLine="0"/>
                          <w:rPr>
                            <w:sz w:val="18"/>
                            <w:szCs w:val="18"/>
                          </w:rPr>
                        </w:pPr>
                      </w:p>
                    </w:txbxContent>
                  </v:textbox>
                </v:shape>
                <v:line id="Straight Connector 18448" o:spid="_x0000_s1102" style="position:absolute;flip:y;visibility:visible;mso-wrap-style:square" from="15474,3094" to="30482,3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VTJ3sYAAADeAAAADwAAAGRycy9kb3ducmV2LnhtbESPQWvDMAyF74P9B6PCbqvTEkZJ65ax&#10;MCjsMNb10puI1dhbLIfYa5J/Px0Gu0m8p/c+7Q5T6NSNhuQjG1gtC1DETbSeWwPnz9fHDaiUkS12&#10;kcnATAkO+/u7HVY2jvxBt1NulYRwqtCAy7mvtE6No4BpGXti0a5xCJhlHVptBxwlPHR6XRRPOqBn&#10;aXDY04uj5vv0EwyMx+Bd6edr/dXWfv323tc8X4x5WEzPW1CZpvxv/rs+WsHflKXwyjsyg97/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VUyd7GAAAA3gAAAA8AAAAAAAAA&#10;AAAAAAAAoQIAAGRycy9kb3ducmV2LnhtbFBLBQYAAAAABAAEAPkAAACUAwAAAAA=&#10;" strokecolor="black [3213]" strokeweight="1pt">
                  <v:stroke dashstyle="1 1" startarrow="diamond" endarrow="diamond" joinstyle="miter"/>
                </v:line>
                <v:shape id="Text Box 18449" o:spid="_x0000_s1103" type="#_x0000_t202" style="position:absolute;left:29612;top:11324;width:17647;height:29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a5GMUA&#10;AADeAAAADwAAAGRycy9kb3ducmV2LnhtbERPS2vCQBC+F/wPywje6kaxkqauIgFRRA8+Lr1Ns2MS&#10;zM7G7Kqpv75bELzNx/ecyaw1lbhR40rLCgb9CARxZnXJuYLjYfEeg3AeWWNlmRT8koPZtPM2wUTb&#10;O+/otve5CCHsElRQeF8nUrqsIIOub2viwJ1sY9AH2ORSN3gP4aaSwygaS4Mlh4YCa0oLys77q1Gw&#10;Thdb3P0MTfyo0uXmNK8vx+8PpXrddv4FwlPrX+Kne6XD/Hg0+oT/d8INcv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rkYxQAAAN4AAAAPAAAAAAAAAAAAAAAAAJgCAABkcnMv&#10;ZG93bnJldi54bWxQSwUGAAAAAAQABAD1AAAAigMAAAAA&#10;" filled="f" stroked="f" strokeweight=".5pt">
                  <v:textbox>
                    <w:txbxContent>
                      <w:p w:rsidR="000A0C6F" w:rsidRPr="007549A1" w:rsidRDefault="000A0C6F" w:rsidP="007549A1">
                        <w:pPr>
                          <w:ind w:firstLine="0"/>
                          <w:rPr>
                            <w:sz w:val="18"/>
                            <w:szCs w:val="18"/>
                          </w:rPr>
                        </w:pPr>
                        <w:r>
                          <w:rPr>
                            <w:sz w:val="18"/>
                            <w:szCs w:val="18"/>
                          </w:rPr>
                          <w:t>Unit-unit permukiman penduduk</w:t>
                        </w:r>
                      </w:p>
                    </w:txbxContent>
                  </v:textbox>
                </v:shape>
                <v:line id="Straight Connector 18450" o:spid="_x0000_s1104" style="position:absolute;visibility:visible;mso-wrap-style:square" from="14771,12590" to="29584,125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s6UBcYAAADeAAAADwAAAGRycy9kb3ducmV2LnhtbESPQUvDQBCF70L/wzKCl2I3ikpJuy1F&#10;sOjRGLDHYXeapGZn4+62if/eOQjeZpg3771vvZ18ry4UUxfYwN2iAEVsg+u4MVB/vNwuQaWM7LAP&#10;TAZ+KMF2M7taY+nCyO90qXKjxIRTiQbanIdS62Rb8pgWYSCW2zFEj1nW2GgXcRRz3+v7onjSHjuW&#10;hBYHem7JflVnb2DO4/ep09Z/1vak59XboY77gzE319NuBSrTlP/Ff9+vTuovHx4FQHBkBr35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7OlAXGAAAA3gAAAA8AAAAAAAAA&#10;AAAAAAAAoQIAAGRycy9kb3ducmV2LnhtbFBLBQYAAAAABAAEAPkAAACUAwAAAAA=&#10;" strokecolor="black [3213]" strokeweight="1pt">
                  <v:stroke dashstyle="1 1" startarrow="diamond" endarrow="diamond" joinstyle="miter"/>
                </v:line>
                <v:shape id="Text Box 18511" o:spid="_x0000_s1105" type="#_x0000_t202" style="position:absolute;left:29190;top:15333;width:8925;height:28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KVnsYA&#10;AADeAAAADwAAAGRycy9kb3ducmV2LnhtbERPTWvCQBC9F/wPywi91U0CkZC6igSkUtqD1ktvY3ZM&#10;gtnZbXbVtL/eLRR6m8f7nMVqNL240uA7ywrSWQKCuLa640bB4WPzVIDwAVljb5kUfJOH1XLysMBS&#10;2xvv6LoPjYgh7EtU0IbgSil93ZJBP7OOOHInOxgMEQ6N1APeYrjpZZYkc2mw49jQoqOqpfq8vxgF&#10;r9XmHXfHzBQ/ffXydlq7r8NnrtTjdFw/gwg0hn/xn3ur4/wiT1P4fSfeIJ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PKVnsYAAADeAAAADwAAAAAAAAAAAAAAAACYAgAAZHJz&#10;L2Rvd25yZXYueG1sUEsFBgAAAAAEAAQA9QAAAIsDAAAAAA==&#10;" filled="f" stroked="f" strokeweight=".5pt">
                  <v:textbox>
                    <w:txbxContent>
                      <w:p w:rsidR="000A0C6F" w:rsidRPr="00F45C0B" w:rsidRDefault="000A0C6F" w:rsidP="00F45C0B">
                        <w:pPr>
                          <w:ind w:firstLine="0"/>
                          <w:jc w:val="left"/>
                          <w:rPr>
                            <w:sz w:val="20"/>
                            <w:szCs w:val="20"/>
                          </w:rPr>
                        </w:pPr>
                        <w:r w:rsidRPr="002B2F7A">
                          <w:rPr>
                            <w:i/>
                            <w:sz w:val="20"/>
                            <w:szCs w:val="20"/>
                          </w:rPr>
                          <w:t>Lebuh</w:t>
                        </w:r>
                        <w:r>
                          <w:rPr>
                            <w:i/>
                            <w:sz w:val="20"/>
                            <w:szCs w:val="20"/>
                          </w:rPr>
                          <w:t xml:space="preserve"> </w:t>
                        </w:r>
                        <w:r>
                          <w:rPr>
                            <w:sz w:val="20"/>
                            <w:szCs w:val="20"/>
                          </w:rPr>
                          <w:t xml:space="preserve">Desa </w:t>
                        </w:r>
                      </w:p>
                    </w:txbxContent>
                  </v:textbox>
                </v:shape>
                <v:line id="Straight Connector 18513" o:spid="_x0000_s1106" style="position:absolute;flip:y;visibility:visible;mso-wrap-style:square" from="20116,16459" to="29595,184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J7L8QAAADeAAAADwAAAGRycy9kb3ducmV2LnhtbERPS2sCMRC+F/ofwgjeatZHRVajlC6C&#10;4KFUe+lt2Iyb6GaybFJ399+bQqG3+fies9n1rhZ3aoP1rGA6yUAQl15brhR8nfcvKxAhImusPZOC&#10;gQLsts9PG8y17/iT7qdYiRTCIUcFJsYmlzKUhhyGiW+IE3fxrcOYYFtJ3WKXwl0tZ1m2lA4tpwaD&#10;Db0bKm+nH6egOzhrFna4FNeqsLPjR1Pw8K3UeNS/rUFE6uO/+M990Gn+6nU6h9930g1y+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onsvxAAAAN4AAAAPAAAAAAAAAAAA&#10;AAAAAKECAABkcnMvZG93bnJldi54bWxQSwUGAAAAAAQABAD5AAAAkgMAAAAA&#10;" strokecolor="black [3213]" strokeweight="1pt">
                  <v:stroke dashstyle="1 1" startarrow="diamond" endarrow="diamond" joinstyle="miter"/>
                </v:line>
              </v:group>
            </w:pict>
          </mc:Fallback>
        </mc:AlternateContent>
      </w:r>
      <w:r w:rsidR="00F45C0B">
        <w:rPr>
          <w:noProof/>
        </w:rPr>
        <mc:AlternateContent>
          <mc:Choice Requires="wps">
            <w:drawing>
              <wp:anchor distT="0" distB="0" distL="114300" distR="114300" simplePos="0" relativeHeight="251858944" behindDoc="0" locked="0" layoutInCell="1" allowOverlap="1" wp14:anchorId="17E458C6" wp14:editId="2E2E5469">
                <wp:simplePos x="0" y="0"/>
                <wp:positionH relativeFrom="column">
                  <wp:posOffset>2829767</wp:posOffset>
                </wp:positionH>
                <wp:positionV relativeFrom="paragraph">
                  <wp:posOffset>1996946</wp:posOffset>
                </wp:positionV>
                <wp:extent cx="283580" cy="266218"/>
                <wp:effectExtent l="0" t="0" r="21590" b="19685"/>
                <wp:wrapNone/>
                <wp:docPr id="18512" name="Oval 18512"/>
                <wp:cNvGraphicFramePr/>
                <a:graphic xmlns:a="http://schemas.openxmlformats.org/drawingml/2006/main">
                  <a:graphicData uri="http://schemas.microsoft.com/office/word/2010/wordprocessingShape">
                    <wps:wsp>
                      <wps:cNvSpPr/>
                      <wps:spPr>
                        <a:xfrm>
                          <a:off x="0" y="0"/>
                          <a:ext cx="283580" cy="266218"/>
                        </a:xfrm>
                        <a:prstGeom prst="ellipse">
                          <a:avLst/>
                        </a:prstGeom>
                        <a:noFill/>
                        <a:ln w="19050">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59D0B45A" id="Oval 18512" o:spid="_x0000_s1026" style="position:absolute;margin-left:222.8pt;margin-top:157.25pt;width:22.35pt;height:20.95pt;z-index:251858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" filled="f" strokecolor="black [3213]" strokeweight="1.5pt">
                <v:stroke dashstyle="3 1" joinstyle="miter"/>
              </v:oval>
            </w:pict>
          </mc:Fallback>
        </mc:AlternateContent>
      </w:r>
      <w:r w:rsidR="0095537F" w:rsidRPr="0095537F">
        <w:rPr>
          <w:noProof/>
        </w:rPr>
        <w:drawing>
          <wp:inline distT="0" distB="0" distL="0" distR="0" wp14:anchorId="34C4C7C3" wp14:editId="7C305030">
            <wp:extent cx="2931782" cy="2849954"/>
            <wp:effectExtent l="0" t="0" r="2540" b="7620"/>
            <wp:docPr id="13319" name="Picture 7" descr="Bugbu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9" name="Picture 7" descr="Bugbu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37636" cy="2855645"/>
                    </a:xfrm>
                    <a:prstGeom prst="rect">
                      <a:avLst/>
                    </a:prstGeom>
                    <a:noFill/>
                    <a:ln>
                      <a:noFill/>
                    </a:ln>
                    <a:effectLst/>
                    <a:extLst/>
                  </pic:spPr>
                </pic:pic>
              </a:graphicData>
            </a:graphic>
          </wp:inline>
        </w:drawing>
      </w:r>
    </w:p>
    <w:p w:rsidR="00BD342A" w:rsidRDefault="00BD342A" w:rsidP="00A2561D"/>
    <w:p w:rsidR="00BD342A" w:rsidRPr="00BD342A" w:rsidRDefault="0095537F" w:rsidP="0095537F">
      <w:pPr>
        <w:pStyle w:val="Caption"/>
        <w:ind w:firstLine="0"/>
        <w:jc w:val="center"/>
      </w:pPr>
      <w:proofErr w:type="gramStart"/>
      <w:r w:rsidRPr="0095537F">
        <w:rPr>
          <w:b/>
          <w:i w:val="0"/>
          <w:color w:val="auto"/>
          <w:sz w:val="20"/>
          <w:szCs w:val="20"/>
        </w:rPr>
        <w:t xml:space="preserve">Gambar  </w:t>
      </w:r>
      <w:proofErr w:type="gramEnd"/>
      <w:r w:rsidRPr="0095537F">
        <w:rPr>
          <w:b/>
          <w:i w:val="0"/>
          <w:color w:val="auto"/>
          <w:sz w:val="20"/>
          <w:szCs w:val="20"/>
        </w:rPr>
        <w:fldChar w:fldCharType="begin"/>
      </w:r>
      <w:r w:rsidRPr="0095537F">
        <w:rPr>
          <w:b/>
          <w:i w:val="0"/>
          <w:color w:val="auto"/>
          <w:sz w:val="20"/>
          <w:szCs w:val="20"/>
        </w:rPr>
        <w:instrText xml:space="preserve"> SEQ Gambar_ \* ARABIC </w:instrText>
      </w:r>
      <w:r w:rsidRPr="0095537F">
        <w:rPr>
          <w:b/>
          <w:i w:val="0"/>
          <w:color w:val="auto"/>
          <w:sz w:val="20"/>
          <w:szCs w:val="20"/>
        </w:rPr>
        <w:fldChar w:fldCharType="separate"/>
      </w:r>
      <w:r w:rsidR="00C04F8A">
        <w:rPr>
          <w:b/>
          <w:i w:val="0"/>
          <w:noProof/>
          <w:color w:val="auto"/>
          <w:sz w:val="20"/>
          <w:szCs w:val="20"/>
        </w:rPr>
        <w:t>4</w:t>
      </w:r>
      <w:r w:rsidRPr="0095537F">
        <w:rPr>
          <w:b/>
          <w:i w:val="0"/>
          <w:color w:val="auto"/>
          <w:sz w:val="20"/>
          <w:szCs w:val="20"/>
        </w:rPr>
        <w:fldChar w:fldCharType="end"/>
      </w:r>
      <w:r w:rsidRPr="0095537F">
        <w:rPr>
          <w:b/>
          <w:i w:val="0"/>
          <w:color w:val="auto"/>
          <w:sz w:val="20"/>
          <w:szCs w:val="20"/>
        </w:rPr>
        <w:t xml:space="preserve">. </w:t>
      </w:r>
      <w:r w:rsidRPr="007F0BBF">
        <w:rPr>
          <w:b/>
          <w:i w:val="0"/>
          <w:color w:val="auto"/>
          <w:sz w:val="20"/>
          <w:szCs w:val="20"/>
        </w:rPr>
        <w:t xml:space="preserve">Jalan Utama Desa </w:t>
      </w:r>
      <w:r>
        <w:rPr>
          <w:b/>
          <w:i w:val="0"/>
          <w:color w:val="auto"/>
          <w:sz w:val="20"/>
          <w:szCs w:val="20"/>
        </w:rPr>
        <w:t>Bugbug</w:t>
      </w:r>
      <w:r w:rsidRPr="007F0BBF">
        <w:rPr>
          <w:b/>
          <w:i w:val="0"/>
          <w:color w:val="auto"/>
          <w:sz w:val="20"/>
          <w:szCs w:val="20"/>
        </w:rPr>
        <w:t xml:space="preserve"> sebagai </w:t>
      </w:r>
      <w:r w:rsidR="002B2F7A" w:rsidRPr="002B2F7A">
        <w:rPr>
          <w:b/>
          <w:color w:val="auto"/>
          <w:sz w:val="20"/>
          <w:szCs w:val="20"/>
        </w:rPr>
        <w:t>Natah</w:t>
      </w:r>
      <w:r w:rsidRPr="007F0BBF">
        <w:rPr>
          <w:b/>
          <w:i w:val="0"/>
          <w:color w:val="auto"/>
          <w:sz w:val="20"/>
          <w:szCs w:val="20"/>
        </w:rPr>
        <w:t xml:space="preserve"> (Sumber: </w:t>
      </w:r>
      <w:r>
        <w:rPr>
          <w:b/>
          <w:i w:val="0"/>
          <w:color w:val="auto"/>
          <w:sz w:val="20"/>
          <w:szCs w:val="20"/>
        </w:rPr>
        <w:t>hasil analisis</w:t>
      </w:r>
      <w:r w:rsidRPr="007F0BBF">
        <w:rPr>
          <w:b/>
          <w:i w:val="0"/>
          <w:color w:val="auto"/>
          <w:sz w:val="20"/>
          <w:szCs w:val="20"/>
        </w:rPr>
        <w:t>, 2018)</w:t>
      </w:r>
    </w:p>
    <w:p w:rsidR="00A2561D" w:rsidRDefault="00B60F1E" w:rsidP="00A2561D">
      <w:r>
        <w:rPr>
          <w:noProof/>
        </w:rPr>
        <mc:AlternateContent>
          <mc:Choice Requires="wpg">
            <w:drawing>
              <wp:anchor distT="0" distB="0" distL="114300" distR="114300" simplePos="0" relativeHeight="251923456" behindDoc="0" locked="0" layoutInCell="1" allowOverlap="1">
                <wp:simplePos x="0" y="0"/>
                <wp:positionH relativeFrom="column">
                  <wp:posOffset>2986747</wp:posOffset>
                </wp:positionH>
                <wp:positionV relativeFrom="paragraph">
                  <wp:posOffset>1397342</wp:posOffset>
                </wp:positionV>
                <wp:extent cx="3067585" cy="3050931"/>
                <wp:effectExtent l="0" t="0" r="19050" b="0"/>
                <wp:wrapNone/>
                <wp:docPr id="13330" name="Group 13330"/>
                <wp:cNvGraphicFramePr/>
                <a:graphic xmlns:a="http://schemas.openxmlformats.org/drawingml/2006/main">
                  <a:graphicData uri="http://schemas.microsoft.com/office/word/2010/wordprocessingGroup">
                    <wpg:wgp>
                      <wpg:cNvGrpSpPr/>
                      <wpg:grpSpPr>
                        <a:xfrm>
                          <a:off x="0" y="0"/>
                          <a:ext cx="3067585" cy="3050931"/>
                          <a:chOff x="0" y="0"/>
                          <a:chExt cx="3067585" cy="3050931"/>
                        </a:xfrm>
                      </wpg:grpSpPr>
                      <wps:wsp>
                        <wps:cNvPr id="18468" name="Straight Connector 18468"/>
                        <wps:cNvCnPr/>
                        <wps:spPr>
                          <a:xfrm>
                            <a:off x="393895" y="2771335"/>
                            <a:ext cx="1495425" cy="0"/>
                          </a:xfrm>
                          <a:prstGeom prst="line">
                            <a:avLst/>
                          </a:prstGeom>
                          <a:ln w="12700">
                            <a:solidFill>
                              <a:srgbClr val="FF0000"/>
                            </a:solidFill>
                            <a:prstDash val="sysDash"/>
                            <a:headEnd type="arrow" w="lg" len="sm"/>
                            <a:tailEnd type="arrow" w="lg" len="sm"/>
                          </a:ln>
                        </wps:spPr>
                        <wps:style>
                          <a:lnRef idx="1">
                            <a:schemeClr val="accent1"/>
                          </a:lnRef>
                          <a:fillRef idx="0">
                            <a:schemeClr val="accent1"/>
                          </a:fillRef>
                          <a:effectRef idx="0">
                            <a:schemeClr val="accent1"/>
                          </a:effectRef>
                          <a:fontRef idx="minor">
                            <a:schemeClr val="tx1"/>
                          </a:fontRef>
                        </wps:style>
                        <wps:bodyPr/>
                      </wps:wsp>
                      <wps:wsp>
                        <wps:cNvPr id="18469" name="Text Box 18469"/>
                        <wps:cNvSpPr txBox="1"/>
                        <wps:spPr>
                          <a:xfrm>
                            <a:off x="35169" y="2616591"/>
                            <a:ext cx="517984" cy="4343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Default="000A0C6F" w:rsidP="00B659F9">
                              <w:pPr>
                                <w:ind w:firstLine="0"/>
                                <w:rPr>
                                  <w:b/>
                                  <w:i/>
                                  <w:color w:val="FFFFFF" w:themeColor="background1"/>
                                  <w:sz w:val="16"/>
                                  <w:szCs w:val="16"/>
                                  <w:highlight w:val="black"/>
                                </w:rPr>
                              </w:pPr>
                              <w:r w:rsidRPr="00C05F1F">
                                <w:rPr>
                                  <w:b/>
                                  <w:i/>
                                  <w:color w:val="FFFFFF" w:themeColor="background1"/>
                                  <w:sz w:val="16"/>
                                  <w:szCs w:val="16"/>
                                  <w:highlight w:val="black"/>
                                </w:rPr>
                                <w:t>Kelod/</w:t>
                              </w:r>
                            </w:p>
                            <w:p w:rsidR="000A0C6F" w:rsidRPr="00C05F1F" w:rsidRDefault="000A0C6F" w:rsidP="00B659F9">
                              <w:pPr>
                                <w:ind w:firstLine="0"/>
                                <w:rPr>
                                  <w:b/>
                                  <w:i/>
                                  <w:color w:val="FFFFFF" w:themeColor="background1"/>
                                  <w:sz w:val="16"/>
                                  <w:szCs w:val="16"/>
                                  <w:highlight w:val="black"/>
                                </w:rPr>
                              </w:pPr>
                              <w:r w:rsidRPr="00C05F1F">
                                <w:rPr>
                                  <w:b/>
                                  <w:i/>
                                  <w:color w:val="FFFFFF" w:themeColor="background1"/>
                                  <w:sz w:val="16"/>
                                  <w:szCs w:val="16"/>
                                  <w:highlight w:val="black"/>
                                </w:rPr>
                                <w:t>Teben</w:t>
                              </w:r>
                            </w:p>
                            <w:p w:rsidR="000A0C6F" w:rsidRPr="00C05F1F" w:rsidRDefault="000A0C6F" w:rsidP="007549A1">
                              <w:pPr>
                                <w:ind w:firstLine="0"/>
                                <w:rPr>
                                  <w:b/>
                                  <w:i/>
                                  <w:color w:val="FFFFFF" w:themeColor="background1"/>
                                  <w:sz w:val="16"/>
                                  <w:szCs w:val="16"/>
                                  <w:highlight w:val="black"/>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70" name="Text Box 18470"/>
                        <wps:cNvSpPr txBox="1"/>
                        <wps:spPr>
                          <a:xfrm>
                            <a:off x="1842868" y="2616591"/>
                            <a:ext cx="803910" cy="3343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Default="000A0C6F" w:rsidP="00B659F9">
                              <w:pPr>
                                <w:ind w:firstLine="0"/>
                                <w:rPr>
                                  <w:b/>
                                  <w:i/>
                                  <w:color w:val="FFFFFF" w:themeColor="background1"/>
                                  <w:sz w:val="16"/>
                                  <w:szCs w:val="16"/>
                                  <w:highlight w:val="black"/>
                                </w:rPr>
                              </w:pPr>
                              <w:r w:rsidRPr="00C05F1F">
                                <w:rPr>
                                  <w:b/>
                                  <w:i/>
                                  <w:color w:val="FFFFFF" w:themeColor="background1"/>
                                  <w:sz w:val="16"/>
                                  <w:szCs w:val="16"/>
                                  <w:highlight w:val="black"/>
                                </w:rPr>
                                <w:t>Kaja/</w:t>
                              </w:r>
                            </w:p>
                            <w:p w:rsidR="000A0C6F" w:rsidRPr="00C05F1F" w:rsidRDefault="000A0C6F" w:rsidP="00B659F9">
                              <w:pPr>
                                <w:ind w:firstLine="0"/>
                                <w:rPr>
                                  <w:b/>
                                  <w:i/>
                                  <w:color w:val="FFFFFF" w:themeColor="background1"/>
                                  <w:sz w:val="16"/>
                                  <w:szCs w:val="16"/>
                                  <w:highlight w:val="black"/>
                                </w:rPr>
                              </w:pPr>
                              <w:r w:rsidRPr="00C05F1F">
                                <w:rPr>
                                  <w:b/>
                                  <w:i/>
                                  <w:color w:val="FFFFFF" w:themeColor="background1"/>
                                  <w:sz w:val="16"/>
                                  <w:szCs w:val="16"/>
                                  <w:highlight w:val="black"/>
                                </w:rPr>
                                <w:t>Hulu</w:t>
                              </w:r>
                            </w:p>
                            <w:p w:rsidR="000A0C6F" w:rsidRPr="00C05F1F" w:rsidRDefault="000A0C6F" w:rsidP="007549A1">
                              <w:pPr>
                                <w:ind w:firstLine="0"/>
                                <w:rPr>
                                  <w:b/>
                                  <w:i/>
                                  <w:color w:val="FFFFFF" w:themeColor="background1"/>
                                  <w:sz w:val="16"/>
                                  <w:szCs w:val="16"/>
                                  <w:highlight w:val="black"/>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75" name="Text Box 18475"/>
                        <wps:cNvSpPr txBox="1"/>
                        <wps:spPr>
                          <a:xfrm>
                            <a:off x="84406" y="2412609"/>
                            <a:ext cx="1649091" cy="3343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Pr="00C05F1F" w:rsidRDefault="000A0C6F" w:rsidP="00C05F1F">
                              <w:pPr>
                                <w:ind w:firstLine="0"/>
                                <w:jc w:val="left"/>
                                <w:rPr>
                                  <w:i/>
                                  <w:sz w:val="16"/>
                                  <w:szCs w:val="16"/>
                                </w:rPr>
                              </w:pPr>
                              <w:r w:rsidRPr="00C05F1F">
                                <w:rPr>
                                  <w:i/>
                                  <w:sz w:val="16"/>
                                  <w:szCs w:val="16"/>
                                </w:rPr>
                                <w:t>Margi Agung/Jalan Utama/</w:t>
                              </w:r>
                              <w:r w:rsidRPr="002B2F7A">
                                <w:rPr>
                                  <w:i/>
                                  <w:sz w:val="16"/>
                                  <w:szCs w:val="16"/>
                                </w:rPr>
                                <w:t>Lebu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76" name="Rectangle 18476"/>
                        <wps:cNvSpPr/>
                        <wps:spPr>
                          <a:xfrm>
                            <a:off x="808892" y="140677"/>
                            <a:ext cx="83127" cy="1970606"/>
                          </a:xfrm>
                          <a:prstGeom prst="rect">
                            <a:avLst/>
                          </a:prstGeom>
                          <a:noFill/>
                          <a:ln w="19050">
                            <a:solidFill>
                              <a:srgbClr val="FF000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77" name="Straight Connector 18477"/>
                        <wps:cNvCnPr/>
                        <wps:spPr>
                          <a:xfrm flipV="1">
                            <a:off x="886265" y="829994"/>
                            <a:ext cx="674798" cy="245"/>
                          </a:xfrm>
                          <a:prstGeom prst="line">
                            <a:avLst/>
                          </a:prstGeom>
                          <a:ln w="12700">
                            <a:solidFill>
                              <a:schemeClr val="tx1"/>
                            </a:solidFill>
                            <a:prstDash val="sysDot"/>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wps:wsp>
                        <wps:cNvPr id="18478" name="Text Box 18478"/>
                        <wps:cNvSpPr txBox="1"/>
                        <wps:spPr>
                          <a:xfrm>
                            <a:off x="1561514" y="232117"/>
                            <a:ext cx="1506071" cy="929070"/>
                          </a:xfrm>
                          <a:prstGeom prst="rect">
                            <a:avLst/>
                          </a:prstGeom>
                          <a:noFill/>
                          <a:ln w="9525">
                            <a:solidFill>
                              <a:schemeClr val="tx1"/>
                            </a:solidFill>
                            <a:prstDash val="sysDot"/>
                          </a:ln>
                          <a:effectLst/>
                        </wps:spPr>
                        <wps:style>
                          <a:lnRef idx="0">
                            <a:schemeClr val="accent1"/>
                          </a:lnRef>
                          <a:fillRef idx="0">
                            <a:schemeClr val="accent1"/>
                          </a:fillRef>
                          <a:effectRef idx="0">
                            <a:schemeClr val="accent1"/>
                          </a:effectRef>
                          <a:fontRef idx="minor">
                            <a:schemeClr val="dk1"/>
                          </a:fontRef>
                        </wps:style>
                        <wps:txbx>
                          <w:txbxContent>
                            <w:p w:rsidR="000A0C6F" w:rsidRPr="00C05F1F" w:rsidRDefault="000A0C6F" w:rsidP="00B659F9">
                              <w:pPr>
                                <w:numPr>
                                  <w:ilvl w:val="0"/>
                                  <w:numId w:val="4"/>
                                </w:numPr>
                                <w:ind w:left="126" w:hanging="150"/>
                                <w:jc w:val="left"/>
                                <w:rPr>
                                  <w:sz w:val="16"/>
                                  <w:szCs w:val="16"/>
                                </w:rPr>
                              </w:pPr>
                              <w:r>
                                <w:rPr>
                                  <w:sz w:val="16"/>
                                  <w:szCs w:val="16"/>
                                </w:rPr>
                                <w:t>Ruang Kosong</w:t>
                              </w:r>
                              <w:r w:rsidRPr="00C05F1F">
                                <w:rPr>
                                  <w:sz w:val="16"/>
                                  <w:szCs w:val="16"/>
                                </w:rPr>
                                <w:t xml:space="preserve"> (</w:t>
                              </w:r>
                              <w:r w:rsidRPr="002B2F7A">
                                <w:rPr>
                                  <w:i/>
                                  <w:sz w:val="16"/>
                                  <w:szCs w:val="16"/>
                                </w:rPr>
                                <w:t>natah</w:t>
                              </w:r>
                              <w:r w:rsidRPr="00C05F1F">
                                <w:rPr>
                                  <w:sz w:val="16"/>
                                  <w:szCs w:val="16"/>
                                </w:rPr>
                                <w:t xml:space="preserve">) yang membentuk pola diametral dari unit-unit </w:t>
                              </w:r>
                              <w:r>
                                <w:rPr>
                                  <w:sz w:val="16"/>
                                  <w:szCs w:val="16"/>
                                </w:rPr>
                                <w:t>masa bangunan</w:t>
                              </w:r>
                              <w:r w:rsidRPr="00C05F1F">
                                <w:rPr>
                                  <w:sz w:val="16"/>
                                  <w:szCs w:val="16"/>
                                </w:rPr>
                                <w:t xml:space="preserve"> yang berhadapan. </w:t>
                              </w:r>
                            </w:p>
                            <w:p w:rsidR="000A0C6F" w:rsidRPr="00C05F1F" w:rsidRDefault="000A0C6F" w:rsidP="00B659F9">
                              <w:pPr>
                                <w:numPr>
                                  <w:ilvl w:val="0"/>
                                  <w:numId w:val="4"/>
                                </w:numPr>
                                <w:ind w:left="126" w:hanging="150"/>
                                <w:jc w:val="left"/>
                                <w:rPr>
                                  <w:sz w:val="16"/>
                                  <w:szCs w:val="16"/>
                                </w:rPr>
                              </w:pPr>
                              <w:r w:rsidRPr="002B2F7A">
                                <w:rPr>
                                  <w:i/>
                                  <w:sz w:val="16"/>
                                  <w:szCs w:val="16"/>
                                </w:rPr>
                                <w:t>Natah</w:t>
                              </w:r>
                              <w:r w:rsidRPr="00C05F1F">
                                <w:rPr>
                                  <w:sz w:val="16"/>
                                  <w:szCs w:val="16"/>
                                </w:rPr>
                                <w:t xml:space="preserve"> menjadi ruang </w:t>
                              </w:r>
                              <w:r>
                                <w:rPr>
                                  <w:sz w:val="16"/>
                                  <w:szCs w:val="16"/>
                                </w:rPr>
                                <w:t xml:space="preserve">social, ruang ritual dan ruang </w:t>
                              </w:r>
                              <w:r w:rsidRPr="00C05F1F">
                                <w:rPr>
                                  <w:sz w:val="16"/>
                                  <w:szCs w:val="16"/>
                                </w:rPr>
                                <w:t>kumpul ketika terjadi gempa</w:t>
                              </w:r>
                            </w:p>
                            <w:p w:rsidR="000A0C6F" w:rsidRPr="007549A1" w:rsidRDefault="000A0C6F" w:rsidP="007549A1">
                              <w:pPr>
                                <w:ind w:firstLine="0"/>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79" name="Straight Connector 18479"/>
                        <wps:cNvCnPr/>
                        <wps:spPr>
                          <a:xfrm flipV="1">
                            <a:off x="991772" y="1301261"/>
                            <a:ext cx="674370" cy="0"/>
                          </a:xfrm>
                          <a:prstGeom prst="line">
                            <a:avLst/>
                          </a:prstGeom>
                          <a:ln w="12700">
                            <a:solidFill>
                              <a:schemeClr val="tx1"/>
                            </a:solidFill>
                            <a:prstDash val="sysDot"/>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wps:wsp>
                        <wps:cNvPr id="18480" name="Text Box 18480"/>
                        <wps:cNvSpPr txBox="1"/>
                        <wps:spPr>
                          <a:xfrm>
                            <a:off x="1659988" y="1188720"/>
                            <a:ext cx="899160" cy="3568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Pr="00C05F1F" w:rsidRDefault="000A0C6F" w:rsidP="00C05F1F">
                              <w:pPr>
                                <w:ind w:firstLine="0"/>
                                <w:jc w:val="left"/>
                                <w:rPr>
                                  <w:sz w:val="16"/>
                                  <w:szCs w:val="16"/>
                                </w:rPr>
                              </w:pPr>
                              <w:r w:rsidRPr="00C05F1F">
                                <w:rPr>
                                  <w:sz w:val="16"/>
                                  <w:szCs w:val="16"/>
                                </w:rPr>
                                <w:t xml:space="preserve">Unit-unit </w:t>
                              </w:r>
                              <w:proofErr w:type="gramStart"/>
                              <w:r>
                                <w:rPr>
                                  <w:sz w:val="16"/>
                                  <w:szCs w:val="16"/>
                                </w:rPr>
                                <w:t>massa</w:t>
                              </w:r>
                              <w:proofErr w:type="gramEnd"/>
                              <w:r>
                                <w:rPr>
                                  <w:sz w:val="16"/>
                                  <w:szCs w:val="16"/>
                                </w:rPr>
                                <w:t xml:space="preserve"> bangu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81" name="Text Box 18481"/>
                        <wps:cNvSpPr txBox="1"/>
                        <wps:spPr>
                          <a:xfrm>
                            <a:off x="1561514" y="1582615"/>
                            <a:ext cx="1505585" cy="808504"/>
                          </a:xfrm>
                          <a:prstGeom prst="rect">
                            <a:avLst/>
                          </a:prstGeom>
                          <a:noFill/>
                          <a:ln w="9525">
                            <a:solidFill>
                              <a:schemeClr val="tx1"/>
                            </a:solidFill>
                            <a:prstDash val="sysDot"/>
                          </a:ln>
                          <a:effectLst/>
                        </wps:spPr>
                        <wps:style>
                          <a:lnRef idx="0">
                            <a:schemeClr val="accent1"/>
                          </a:lnRef>
                          <a:fillRef idx="0">
                            <a:schemeClr val="accent1"/>
                          </a:fillRef>
                          <a:effectRef idx="0">
                            <a:schemeClr val="accent1"/>
                          </a:effectRef>
                          <a:fontRef idx="minor">
                            <a:schemeClr val="dk1"/>
                          </a:fontRef>
                        </wps:style>
                        <wps:txbx>
                          <w:txbxContent>
                            <w:p w:rsidR="000A0C6F" w:rsidRPr="00C05F1F" w:rsidRDefault="000A0C6F" w:rsidP="004D0340">
                              <w:pPr>
                                <w:ind w:firstLine="0"/>
                                <w:jc w:val="left"/>
                                <w:rPr>
                                  <w:sz w:val="16"/>
                                  <w:szCs w:val="16"/>
                                </w:rPr>
                              </w:pPr>
                              <w:r w:rsidRPr="002B2F7A">
                                <w:rPr>
                                  <w:i/>
                                  <w:sz w:val="16"/>
                                  <w:szCs w:val="16"/>
                                </w:rPr>
                                <w:t>Lebuh</w:t>
                              </w:r>
                              <w:r>
                                <w:rPr>
                                  <w:sz w:val="16"/>
                                  <w:szCs w:val="16"/>
                                </w:rPr>
                                <w:t xml:space="preserve"> sebagai ruang kosong untuk kegiatan ritual (</w:t>
                              </w:r>
                              <w:r w:rsidRPr="004D0340">
                                <w:rPr>
                                  <w:i/>
                                  <w:sz w:val="16"/>
                                  <w:szCs w:val="16"/>
                                </w:rPr>
                                <w:t>pecaruan</w:t>
                              </w:r>
                              <w:r>
                                <w:rPr>
                                  <w:sz w:val="16"/>
                                  <w:szCs w:val="16"/>
                                </w:rPr>
                                <w:t xml:space="preserve"> dan dan pemelukatan); hilir dari prosesi upacara di dalam pekarangan; dan ruang kumpul saat gempa</w:t>
                              </w:r>
                            </w:p>
                            <w:p w:rsidR="000A0C6F" w:rsidRPr="007549A1" w:rsidRDefault="000A0C6F" w:rsidP="007549A1">
                              <w:pPr>
                                <w:ind w:firstLine="0"/>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82" name="Straight Connector 18482"/>
                        <wps:cNvCnPr/>
                        <wps:spPr>
                          <a:xfrm>
                            <a:off x="422031" y="1582615"/>
                            <a:ext cx="1133564" cy="391187"/>
                          </a:xfrm>
                          <a:prstGeom prst="line">
                            <a:avLst/>
                          </a:prstGeom>
                          <a:ln w="12700">
                            <a:solidFill>
                              <a:schemeClr val="tx1"/>
                            </a:solidFill>
                            <a:prstDash val="sysDot"/>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wps:wsp>
                        <wps:cNvPr id="18483" name="Straight Connector 18483"/>
                        <wps:cNvCnPr/>
                        <wps:spPr>
                          <a:xfrm flipV="1">
                            <a:off x="422031" y="1976511"/>
                            <a:ext cx="1133930" cy="459974"/>
                          </a:xfrm>
                          <a:prstGeom prst="line">
                            <a:avLst/>
                          </a:prstGeom>
                          <a:ln w="12700">
                            <a:solidFill>
                              <a:schemeClr val="tx1"/>
                            </a:solidFill>
                            <a:prstDash val="sysDot"/>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wps:wsp>
                        <wps:cNvPr id="18484" name="Straight Connector 18484"/>
                        <wps:cNvCnPr/>
                        <wps:spPr>
                          <a:xfrm>
                            <a:off x="203981" y="351692"/>
                            <a:ext cx="0" cy="1679653"/>
                          </a:xfrm>
                          <a:prstGeom prst="line">
                            <a:avLst/>
                          </a:prstGeom>
                          <a:ln w="12700">
                            <a:solidFill>
                              <a:srgbClr val="FF0000"/>
                            </a:solidFill>
                            <a:prstDash val="sysDash"/>
                            <a:headEnd type="arrow" w="lg" len="sm"/>
                            <a:tailEnd type="arrow" w="lg" len="sm"/>
                          </a:ln>
                        </wps:spPr>
                        <wps:style>
                          <a:lnRef idx="1">
                            <a:schemeClr val="accent1"/>
                          </a:lnRef>
                          <a:fillRef idx="0">
                            <a:schemeClr val="accent1"/>
                          </a:fillRef>
                          <a:effectRef idx="0">
                            <a:schemeClr val="accent1"/>
                          </a:effectRef>
                          <a:fontRef idx="minor">
                            <a:schemeClr val="tx1"/>
                          </a:fontRef>
                        </wps:style>
                        <wps:bodyPr/>
                      </wps:wsp>
                      <wps:wsp>
                        <wps:cNvPr id="18485" name="Text Box 18485"/>
                        <wps:cNvSpPr txBox="1"/>
                        <wps:spPr>
                          <a:xfrm>
                            <a:off x="0" y="2103120"/>
                            <a:ext cx="803910" cy="3343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Default="000A0C6F" w:rsidP="00B659F9">
                              <w:pPr>
                                <w:ind w:firstLine="0"/>
                                <w:rPr>
                                  <w:b/>
                                  <w:i/>
                                  <w:color w:val="FFFFFF" w:themeColor="background1"/>
                                  <w:sz w:val="16"/>
                                  <w:szCs w:val="16"/>
                                  <w:highlight w:val="black"/>
                                </w:rPr>
                              </w:pPr>
                              <w:r w:rsidRPr="00C05F1F">
                                <w:rPr>
                                  <w:b/>
                                  <w:i/>
                                  <w:color w:val="FFFFFF" w:themeColor="background1"/>
                                  <w:sz w:val="16"/>
                                  <w:szCs w:val="16"/>
                                  <w:highlight w:val="black"/>
                                </w:rPr>
                                <w:t>Kaja/</w:t>
                              </w:r>
                            </w:p>
                            <w:p w:rsidR="000A0C6F" w:rsidRPr="00C05F1F" w:rsidRDefault="000A0C6F" w:rsidP="00B659F9">
                              <w:pPr>
                                <w:ind w:firstLine="0"/>
                                <w:rPr>
                                  <w:b/>
                                  <w:i/>
                                  <w:color w:val="FFFFFF" w:themeColor="background1"/>
                                  <w:sz w:val="16"/>
                                  <w:szCs w:val="16"/>
                                  <w:highlight w:val="black"/>
                                </w:rPr>
                              </w:pPr>
                              <w:r w:rsidRPr="00C05F1F">
                                <w:rPr>
                                  <w:b/>
                                  <w:i/>
                                  <w:color w:val="FFFFFF" w:themeColor="background1"/>
                                  <w:sz w:val="16"/>
                                  <w:szCs w:val="16"/>
                                  <w:highlight w:val="black"/>
                                </w:rPr>
                                <w:t>Hulu</w:t>
                              </w:r>
                            </w:p>
                            <w:p w:rsidR="000A0C6F" w:rsidRPr="00C05F1F" w:rsidRDefault="000A0C6F" w:rsidP="007549A1">
                              <w:pPr>
                                <w:ind w:firstLine="0"/>
                                <w:rPr>
                                  <w:b/>
                                  <w:i/>
                                  <w:color w:val="FFFFFF" w:themeColor="background1"/>
                                  <w:sz w:val="16"/>
                                  <w:szCs w:val="16"/>
                                  <w:highlight w:val="black"/>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329" name="Text Box 13329"/>
                        <wps:cNvSpPr txBox="1"/>
                        <wps:spPr>
                          <a:xfrm>
                            <a:off x="0" y="0"/>
                            <a:ext cx="517984" cy="4343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Default="000A0C6F" w:rsidP="00B659F9">
                              <w:pPr>
                                <w:ind w:firstLine="0"/>
                                <w:rPr>
                                  <w:b/>
                                  <w:i/>
                                  <w:color w:val="FFFFFF" w:themeColor="background1"/>
                                  <w:sz w:val="16"/>
                                  <w:szCs w:val="16"/>
                                  <w:highlight w:val="black"/>
                                </w:rPr>
                              </w:pPr>
                              <w:r w:rsidRPr="00C05F1F">
                                <w:rPr>
                                  <w:b/>
                                  <w:i/>
                                  <w:color w:val="FFFFFF" w:themeColor="background1"/>
                                  <w:sz w:val="16"/>
                                  <w:szCs w:val="16"/>
                                  <w:highlight w:val="black"/>
                                </w:rPr>
                                <w:t>Kelod/</w:t>
                              </w:r>
                            </w:p>
                            <w:p w:rsidR="000A0C6F" w:rsidRPr="00C05F1F" w:rsidRDefault="000A0C6F" w:rsidP="00B659F9">
                              <w:pPr>
                                <w:ind w:firstLine="0"/>
                                <w:rPr>
                                  <w:b/>
                                  <w:i/>
                                  <w:color w:val="FFFFFF" w:themeColor="background1"/>
                                  <w:sz w:val="16"/>
                                  <w:szCs w:val="16"/>
                                  <w:highlight w:val="black"/>
                                </w:rPr>
                              </w:pPr>
                              <w:r w:rsidRPr="00C05F1F">
                                <w:rPr>
                                  <w:b/>
                                  <w:i/>
                                  <w:color w:val="FFFFFF" w:themeColor="background1"/>
                                  <w:sz w:val="16"/>
                                  <w:szCs w:val="16"/>
                                  <w:highlight w:val="black"/>
                                </w:rPr>
                                <w:t>Teben</w:t>
                              </w:r>
                            </w:p>
                            <w:p w:rsidR="000A0C6F" w:rsidRPr="00C05F1F" w:rsidRDefault="000A0C6F" w:rsidP="007549A1">
                              <w:pPr>
                                <w:ind w:firstLine="0"/>
                                <w:rPr>
                                  <w:b/>
                                  <w:i/>
                                  <w:color w:val="FFFFFF" w:themeColor="background1"/>
                                  <w:sz w:val="16"/>
                                  <w:szCs w:val="16"/>
                                  <w:highlight w:val="black"/>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3330" o:spid="_x0000_s1107" style="position:absolute;left:0;text-align:left;margin-left:235.2pt;margin-top:110.05pt;width:241.55pt;height:240.25pt;z-index:251923456" coordsize="30675,305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">
                <v:line id="Straight Connector 18468" o:spid="_x0000_s1108" style="position:absolute;visibility:visible;mso-wrap-style:square" from="3938,27713" to="18893,277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ATGnPPJAAAA3gAAAA8AAAAA&#10;AAAAAAAAAAAAoQIAAGRycy9kb3ducmV2LnhtbFBLBQYAAAAABAAEAPkAAACXAwAAAAA=&#10;" strokecolor="red" strokeweight="1pt">
                  <v:stroke dashstyle="3 1" startarrow="open" startarrowwidth="wide" startarrowlength="short" endarrow="open" endarrowwidth="wide" endarrowlength="short" joinstyle="miter"/>
                </v:line>
                <v:shape id="Text Box 18469" o:spid="_x0000_s1109" type="#_x0000_t202" style="position:absolute;left:351;top:26165;width:5180;height:43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PleMYA&#10;AADeAAAADwAAAGRycy9kb3ducmV2LnhtbERPS2vCQBC+C/0PyxR6002llRizigSkUtqD0Yu3MTt5&#10;0Oxsml017a/vFgRv8/E9J10NphUX6l1jWcHzJAJBXFjdcKXgsN+MYxDOI2tsLZOCH3KwWj6MUky0&#10;vfKOLrmvRAhhl6CC2vsukdIVNRl0E9sRB660vUEfYF9J3eM1hJtWTqNoJg02HBpq7CirqfjKz0bB&#10;e7b5xN1pauLfNnv7KNfd9+H4qtTT47BegPA0+Lv45t7qMD9+mc3h/51wg1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GPleMYAAADeAAAADwAAAAAAAAAAAAAAAACYAgAAZHJz&#10;L2Rvd25yZXYueG1sUEsFBgAAAAAEAAQA9QAAAIsDAAAAAA==&#10;" filled="f" stroked="f" strokeweight=".5pt">
                  <v:textbox>
                    <w:txbxContent>
                      <w:p w:rsidR="000A0C6F" w:rsidRDefault="000A0C6F" w:rsidP="00B659F9">
                        <w:pPr>
                          <w:ind w:firstLine="0"/>
                          <w:rPr>
                            <w:b/>
                            <w:i/>
                            <w:color w:val="FFFFFF" w:themeColor="background1"/>
                            <w:sz w:val="16"/>
                            <w:szCs w:val="16"/>
                            <w:highlight w:val="black"/>
                          </w:rPr>
                        </w:pPr>
                        <w:r w:rsidRPr="00C05F1F">
                          <w:rPr>
                            <w:b/>
                            <w:i/>
                            <w:color w:val="FFFFFF" w:themeColor="background1"/>
                            <w:sz w:val="16"/>
                            <w:szCs w:val="16"/>
                            <w:highlight w:val="black"/>
                          </w:rPr>
                          <w:t>Kelod/</w:t>
                        </w:r>
                      </w:p>
                      <w:p w:rsidR="000A0C6F" w:rsidRPr="00C05F1F" w:rsidRDefault="000A0C6F" w:rsidP="00B659F9">
                        <w:pPr>
                          <w:ind w:firstLine="0"/>
                          <w:rPr>
                            <w:b/>
                            <w:i/>
                            <w:color w:val="FFFFFF" w:themeColor="background1"/>
                            <w:sz w:val="16"/>
                            <w:szCs w:val="16"/>
                            <w:highlight w:val="black"/>
                          </w:rPr>
                        </w:pPr>
                        <w:r w:rsidRPr="00C05F1F">
                          <w:rPr>
                            <w:b/>
                            <w:i/>
                            <w:color w:val="FFFFFF" w:themeColor="background1"/>
                            <w:sz w:val="16"/>
                            <w:szCs w:val="16"/>
                            <w:highlight w:val="black"/>
                          </w:rPr>
                          <w:t>Teben</w:t>
                        </w:r>
                      </w:p>
                      <w:p w:rsidR="000A0C6F" w:rsidRPr="00C05F1F" w:rsidRDefault="000A0C6F" w:rsidP="007549A1">
                        <w:pPr>
                          <w:ind w:firstLine="0"/>
                          <w:rPr>
                            <w:b/>
                            <w:i/>
                            <w:color w:val="FFFFFF" w:themeColor="background1"/>
                            <w:sz w:val="16"/>
                            <w:szCs w:val="16"/>
                            <w:highlight w:val="black"/>
                          </w:rPr>
                        </w:pPr>
                      </w:p>
                    </w:txbxContent>
                  </v:textbox>
                </v:shape>
                <v:shape id="Text Box 18470" o:spid="_x0000_s1110" type="#_x0000_t202" style="position:absolute;left:18428;top:26165;width:8039;height:33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DaOMkA&#10;AADeAAAADwAAAGRycy9kb3ducmV2LnhtbESPT2vCQBDF70K/wzIFb7qp1Bqiq0hAWkp78M+lt2l2&#10;TILZ2TS7auyn7xwK3maYN++932LVu0ZdqAu1ZwNP4wQUceFtzaWBw34zSkGFiGyx8UwGbhRgtXwY&#10;LDCz/spbuuxiqcSEQ4YGqhjbTOtQVOQwjH1LLLej7xxGWbtS2w6vYu4aPUmSF+2wZkmosKW8ouK0&#10;OzsD7/nmE7ffE5f+Nvnrx3Hd/hy+psYMH/v1HFSkPt7F/99vVuqnzzMBEByZQS//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YIDaOMkAAADeAAAADwAAAAAAAAAAAAAAAACYAgAA&#10;ZHJzL2Rvd25yZXYueG1sUEsFBgAAAAAEAAQA9QAAAI4DAAAAAA==&#10;" filled="f" stroked="f" strokeweight=".5pt">
                  <v:textbox>
                    <w:txbxContent>
                      <w:p w:rsidR="000A0C6F" w:rsidRDefault="000A0C6F" w:rsidP="00B659F9">
                        <w:pPr>
                          <w:ind w:firstLine="0"/>
                          <w:rPr>
                            <w:b/>
                            <w:i/>
                            <w:color w:val="FFFFFF" w:themeColor="background1"/>
                            <w:sz w:val="16"/>
                            <w:szCs w:val="16"/>
                            <w:highlight w:val="black"/>
                          </w:rPr>
                        </w:pPr>
                        <w:r w:rsidRPr="00C05F1F">
                          <w:rPr>
                            <w:b/>
                            <w:i/>
                            <w:color w:val="FFFFFF" w:themeColor="background1"/>
                            <w:sz w:val="16"/>
                            <w:szCs w:val="16"/>
                            <w:highlight w:val="black"/>
                          </w:rPr>
                          <w:t>Kaja/</w:t>
                        </w:r>
                      </w:p>
                      <w:p w:rsidR="000A0C6F" w:rsidRPr="00C05F1F" w:rsidRDefault="000A0C6F" w:rsidP="00B659F9">
                        <w:pPr>
                          <w:ind w:firstLine="0"/>
                          <w:rPr>
                            <w:b/>
                            <w:i/>
                            <w:color w:val="FFFFFF" w:themeColor="background1"/>
                            <w:sz w:val="16"/>
                            <w:szCs w:val="16"/>
                            <w:highlight w:val="black"/>
                          </w:rPr>
                        </w:pPr>
                        <w:r w:rsidRPr="00C05F1F">
                          <w:rPr>
                            <w:b/>
                            <w:i/>
                            <w:color w:val="FFFFFF" w:themeColor="background1"/>
                            <w:sz w:val="16"/>
                            <w:szCs w:val="16"/>
                            <w:highlight w:val="black"/>
                          </w:rPr>
                          <w:t>Hulu</w:t>
                        </w:r>
                      </w:p>
                      <w:p w:rsidR="000A0C6F" w:rsidRPr="00C05F1F" w:rsidRDefault="000A0C6F" w:rsidP="007549A1">
                        <w:pPr>
                          <w:ind w:firstLine="0"/>
                          <w:rPr>
                            <w:b/>
                            <w:i/>
                            <w:color w:val="FFFFFF" w:themeColor="background1"/>
                            <w:sz w:val="16"/>
                            <w:szCs w:val="16"/>
                            <w:highlight w:val="black"/>
                          </w:rPr>
                        </w:pPr>
                      </w:p>
                    </w:txbxContent>
                  </v:textbox>
                </v:shape>
                <v:shape id="Text Box 18475" o:spid="_x0000_s1111" type="#_x0000_t202" style="position:absolute;left:844;top:24126;width:16490;height:3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d5oMUA&#10;AADeAAAADwAAAGRycy9kb3ducmV2LnhtbERPS2vCQBC+F/wPywi91Y1SNURXkYBYih58XLyN2TEJ&#10;Zmdjdqupv75bELzNx/ec6bw1lbhR40rLCvq9CARxZnXJuYLDfvkRg3AeWWNlmRT8koP5rPM2xUTb&#10;O2/ptvO5CCHsElRQeF8nUrqsIIOuZ2viwJ1tY9AH2ORSN3gP4aaSgygaSYMlh4YCa0oLyi67H6Pg&#10;O11ucHsamPhRpav1eVFfD8ehUu/ddjEB4an1L/HT/aXD/PhzPIT/d8INcv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93mgxQAAAN4AAAAPAAAAAAAAAAAAAAAAAJgCAABkcnMv&#10;ZG93bnJldi54bWxQSwUGAAAAAAQABAD1AAAAigMAAAAA&#10;" filled="f" stroked="f" strokeweight=".5pt">
                  <v:textbox>
                    <w:txbxContent>
                      <w:p w:rsidR="000A0C6F" w:rsidRPr="00C05F1F" w:rsidRDefault="000A0C6F" w:rsidP="00C05F1F">
                        <w:pPr>
                          <w:ind w:firstLine="0"/>
                          <w:jc w:val="left"/>
                          <w:rPr>
                            <w:i/>
                            <w:sz w:val="16"/>
                            <w:szCs w:val="16"/>
                          </w:rPr>
                        </w:pPr>
                        <w:r w:rsidRPr="00C05F1F">
                          <w:rPr>
                            <w:i/>
                            <w:sz w:val="16"/>
                            <w:szCs w:val="16"/>
                          </w:rPr>
                          <w:t>Margi Agung/Jalan Utama/</w:t>
                        </w:r>
                        <w:r w:rsidRPr="002B2F7A">
                          <w:rPr>
                            <w:i/>
                            <w:sz w:val="16"/>
                            <w:szCs w:val="16"/>
                          </w:rPr>
                          <w:t>Lebuh</w:t>
                        </w:r>
                      </w:p>
                    </w:txbxContent>
                  </v:textbox>
                </v:shape>
                <v:rect id="Rectangle 18476" o:spid="_x0000_s1112" style="position:absolute;left:8088;top:1406;width:832;height:197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5FMMQA&#10;AADeAAAADwAAAGRycy9kb3ducmV2LnhtbERPyWrDMBC9B/oPYgK9JXJMSY0bJXQhtLfsh9wGayqb&#10;WiPXUm3n76NAIbd5vHUWq8HWoqPWV44VzKYJCOLC6YqNguNhPclA+ICssXZMCi7kYbV8GC0w167n&#10;HXX7YEQMYZ+jgjKEJpfSFyVZ9FPXEEfu27UWQ4StkbrFPobbWqZJMpcWK44NJTb0XlLxs/+zCprz&#10;h+mLLDXrrfz9vKRvm+HEnVKP4+H1BUSgIdzF/+4vHednT89zuL0Tb5DL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uRTDEAAAA3gAAAA8AAAAAAAAAAAAAAAAAmAIAAGRycy9k&#10;b3ducmV2LnhtbFBLBQYAAAAABAAEAPUAAACJAwAAAAA=&#10;" filled="f" strokecolor="red" strokeweight="1.5pt">
                  <v:stroke dashstyle="1 1"/>
                </v:rect>
                <v:line id="Straight Connector 18477" o:spid="_x0000_s1113" style="position:absolute;flip:y;visibility:visible;mso-wrap-style:square" from="8862,8299" to="15610,83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qeXEcQAAADeAAAADwAAAGRycy9kb3ducmV2LnhtbERPS2sCMRC+C/6HMEJvmq2IytYopUtB&#10;8CA+Lr0Nm3GTdjNZNqm7++9NoeBtPr7nbHa9q8Wd2mA9K3idZSCIS68tVwqul8/pGkSIyBprz6Rg&#10;oAC77Xi0wVz7jk90P8dKpBAOOSowMTa5lKE05DDMfEOcuJtvHcYE20rqFrsU7mo5z7KldGg5NRhs&#10;6MNQ+XP+dQq6vbNmYYdb8V0Vdn44NgUPX0q9TPr3NxCR+vgU/7v3Os1fL1Yr+Hsn3SC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p5cRxAAAAN4AAAAPAAAAAAAAAAAA&#10;AAAAAKECAABkcnMvZG93bnJldi54bWxQSwUGAAAAAAQABAD5AAAAkgMAAAAA&#10;" strokecolor="black [3213]" strokeweight="1pt">
                  <v:stroke dashstyle="1 1" startarrow="diamond" endarrow="diamond" joinstyle="miter"/>
                </v:line>
                <v:shape id="Text Box 18478" o:spid="_x0000_s1114" type="#_x0000_t202" style="position:absolute;left:15615;top:2321;width:15060;height:9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JdPscA&#10;AADeAAAADwAAAGRycy9kb3ducmV2LnhtbESPT2vDMAzF74N+B6PBLmV1OsZa0rqlKwR2G+sfdlVj&#10;LUlry8H22uzbT4fBbhLv6b2fluvBO3WlmLrABqaTAhRxHWzHjYHDvnqcg0oZ2aILTAZ+KMF6Nbpb&#10;YmnDjT/ousuNkhBOJRpoc+5LrVPdksc0CT2xaF8hesyyxkbbiDcJ904/FcWL9tixNLTY07al+rL7&#10;9gbG4Tx9D69pv72MP0/n6ui8i5UxD/fDZgEq05D/zX/Xb1bw588z4ZV3ZAa9+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5SXT7HAAAA3gAAAA8AAAAAAAAAAAAAAAAAmAIAAGRy&#10;cy9kb3ducmV2LnhtbFBLBQYAAAAABAAEAPUAAACMAwAAAAA=&#10;" filled="f" strokecolor="black [3213]">
                  <v:stroke dashstyle="1 1"/>
                  <v:textbox>
                    <w:txbxContent>
                      <w:p w:rsidR="000A0C6F" w:rsidRPr="00C05F1F" w:rsidRDefault="000A0C6F" w:rsidP="00B659F9">
                        <w:pPr>
                          <w:numPr>
                            <w:ilvl w:val="0"/>
                            <w:numId w:val="4"/>
                          </w:numPr>
                          <w:ind w:left="126" w:hanging="150"/>
                          <w:jc w:val="left"/>
                          <w:rPr>
                            <w:sz w:val="16"/>
                            <w:szCs w:val="16"/>
                          </w:rPr>
                        </w:pPr>
                        <w:r>
                          <w:rPr>
                            <w:sz w:val="16"/>
                            <w:szCs w:val="16"/>
                          </w:rPr>
                          <w:t>Ruang Kosong</w:t>
                        </w:r>
                        <w:r w:rsidRPr="00C05F1F">
                          <w:rPr>
                            <w:sz w:val="16"/>
                            <w:szCs w:val="16"/>
                          </w:rPr>
                          <w:t xml:space="preserve"> (</w:t>
                        </w:r>
                        <w:r w:rsidRPr="002B2F7A">
                          <w:rPr>
                            <w:i/>
                            <w:sz w:val="16"/>
                            <w:szCs w:val="16"/>
                          </w:rPr>
                          <w:t>natah</w:t>
                        </w:r>
                        <w:r w:rsidRPr="00C05F1F">
                          <w:rPr>
                            <w:sz w:val="16"/>
                            <w:szCs w:val="16"/>
                          </w:rPr>
                          <w:t xml:space="preserve">) yang membentuk pola diametral dari unit-unit </w:t>
                        </w:r>
                        <w:r>
                          <w:rPr>
                            <w:sz w:val="16"/>
                            <w:szCs w:val="16"/>
                          </w:rPr>
                          <w:t>masa bangunan</w:t>
                        </w:r>
                        <w:r w:rsidRPr="00C05F1F">
                          <w:rPr>
                            <w:sz w:val="16"/>
                            <w:szCs w:val="16"/>
                          </w:rPr>
                          <w:t xml:space="preserve"> yang berhadapan. </w:t>
                        </w:r>
                      </w:p>
                      <w:p w:rsidR="000A0C6F" w:rsidRPr="00C05F1F" w:rsidRDefault="000A0C6F" w:rsidP="00B659F9">
                        <w:pPr>
                          <w:numPr>
                            <w:ilvl w:val="0"/>
                            <w:numId w:val="4"/>
                          </w:numPr>
                          <w:ind w:left="126" w:hanging="150"/>
                          <w:jc w:val="left"/>
                          <w:rPr>
                            <w:sz w:val="16"/>
                            <w:szCs w:val="16"/>
                          </w:rPr>
                        </w:pPr>
                        <w:r w:rsidRPr="002B2F7A">
                          <w:rPr>
                            <w:i/>
                            <w:sz w:val="16"/>
                            <w:szCs w:val="16"/>
                          </w:rPr>
                          <w:t>Natah</w:t>
                        </w:r>
                        <w:r w:rsidRPr="00C05F1F">
                          <w:rPr>
                            <w:sz w:val="16"/>
                            <w:szCs w:val="16"/>
                          </w:rPr>
                          <w:t xml:space="preserve"> menjadi ruang </w:t>
                        </w:r>
                        <w:r>
                          <w:rPr>
                            <w:sz w:val="16"/>
                            <w:szCs w:val="16"/>
                          </w:rPr>
                          <w:t xml:space="preserve">social, ruang ritual dan ruang </w:t>
                        </w:r>
                        <w:r w:rsidRPr="00C05F1F">
                          <w:rPr>
                            <w:sz w:val="16"/>
                            <w:szCs w:val="16"/>
                          </w:rPr>
                          <w:t>kumpul ketika terjadi gempa</w:t>
                        </w:r>
                      </w:p>
                      <w:p w:rsidR="000A0C6F" w:rsidRPr="007549A1" w:rsidRDefault="000A0C6F" w:rsidP="007549A1">
                        <w:pPr>
                          <w:ind w:firstLine="0"/>
                          <w:rPr>
                            <w:sz w:val="18"/>
                            <w:szCs w:val="18"/>
                          </w:rPr>
                        </w:pPr>
                      </w:p>
                    </w:txbxContent>
                  </v:textbox>
                </v:shape>
                <v:line id="Straight Connector 18479" o:spid="_x0000_s1115" style="position:absolute;flip:y;visibility:visible;mso-wrap-style:square" from="9917,13012" to="16661,130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Sm+MQAAADeAAAADwAAAGRycy9kb3ducmV2LnhtbERPS2sCMRC+F/wPYYTearYiardGKV0K&#10;ggfxcelt2IybtJvJsknd3X/fCIK3+fies9r0rhZXaoP1rOB1koEgLr22XCk4n75eliBCRNZYeyYF&#10;AwXYrEdPK8y17/hA12OsRArhkKMCE2OTSxlKQw7DxDfEibv41mFMsK2kbrFL4a6W0yybS4eWU4PB&#10;hj4Nlb/HP6eg2zprZna4FD9VYae7fVPw8K3U87j/eAcRqY8P8d291Wn+crZ4g9s76Qa5/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dKb4xAAAAN4AAAAPAAAAAAAAAAAA&#10;AAAAAKECAABkcnMvZG93bnJldi54bWxQSwUGAAAAAAQABAD5AAAAkgMAAAAA&#10;" strokecolor="black [3213]" strokeweight="1pt">
                  <v:stroke dashstyle="1 1" startarrow="diamond" endarrow="diamond" joinstyle="miter"/>
                </v:line>
                <v:shape id="Text Box 18480" o:spid="_x0000_s1116" type="#_x0000_t202" style="position:absolute;left:16599;top:11887;width:8992;height:35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WqH8gA&#10;AADeAAAADwAAAGRycy9kb3ducmV2LnhtbESPQWvCQBCF70L/wzKF3nRTqRJSV5GAWEp70ObibcyO&#10;SWh2Ns2umvrrOwehtxnmzXvvW6wG16oL9aHxbOB5koAiLr1tuDJQfG3GKagQkS22nsnALwVYLR9G&#10;C8ysv/KOLvtYKTHhkKGBOsYu0zqUNTkME98Ry+3ke4dR1r7StsermLtWT5Nkrh02LAk1dpTXVH7v&#10;z87Ae775xN1x6tJbm28/TuvupzjMjHl6HNavoCIN8V98/36zUj99SQVAcGQGvfw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VVaofyAAAAN4AAAAPAAAAAAAAAAAAAAAAAJgCAABk&#10;cnMvZG93bnJldi54bWxQSwUGAAAAAAQABAD1AAAAjQMAAAAA&#10;" filled="f" stroked="f" strokeweight=".5pt">
                  <v:textbox>
                    <w:txbxContent>
                      <w:p w:rsidR="000A0C6F" w:rsidRPr="00C05F1F" w:rsidRDefault="000A0C6F" w:rsidP="00C05F1F">
                        <w:pPr>
                          <w:ind w:firstLine="0"/>
                          <w:jc w:val="left"/>
                          <w:rPr>
                            <w:sz w:val="16"/>
                            <w:szCs w:val="16"/>
                          </w:rPr>
                        </w:pPr>
                        <w:r w:rsidRPr="00C05F1F">
                          <w:rPr>
                            <w:sz w:val="16"/>
                            <w:szCs w:val="16"/>
                          </w:rPr>
                          <w:t xml:space="preserve">Unit-unit </w:t>
                        </w:r>
                        <w:proofErr w:type="gramStart"/>
                        <w:r>
                          <w:rPr>
                            <w:sz w:val="16"/>
                            <w:szCs w:val="16"/>
                          </w:rPr>
                          <w:t>massa</w:t>
                        </w:r>
                        <w:proofErr w:type="gramEnd"/>
                        <w:r>
                          <w:rPr>
                            <w:sz w:val="16"/>
                            <w:szCs w:val="16"/>
                          </w:rPr>
                          <w:t xml:space="preserve"> bangunan</w:t>
                        </w:r>
                      </w:p>
                    </w:txbxContent>
                  </v:textbox>
                </v:shape>
                <v:shape id="Text Box 18481" o:spid="_x0000_s1117" type="#_x0000_t202" style="position:absolute;left:15615;top:15826;width:15055;height:80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2EhMQA&#10;AADeAAAADwAAAGRycy9kb3ducmV2LnhtbERPS2sCMRC+F/wPYQpepGZXSllWo1RhoTepD7xON+Pu&#10;ajJZklTXf98UCr3Nx/ecxWqwRtzIh86xgnyagSCune64UXDYVy8FiBCRNRrHpOBBAVbL0dMCS+3u&#10;/Em3XWxECuFQooI2xr6UMtQtWQxT1xMn7uy8xZigb6T2eE/h1shZlr1Jix2nhhZ72rRUX3ffVsHE&#10;XfKtW4f95jo5fV2qo7HGV0qNn4f3OYhIQ/wX/7k/dJpfvBY5/L6TbpD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q9hITEAAAA3gAAAA8AAAAAAAAAAAAAAAAAmAIAAGRycy9k&#10;b3ducmV2LnhtbFBLBQYAAAAABAAEAPUAAACJAwAAAAA=&#10;" filled="f" strokecolor="black [3213]">
                  <v:stroke dashstyle="1 1"/>
                  <v:textbox>
                    <w:txbxContent>
                      <w:p w:rsidR="000A0C6F" w:rsidRPr="00C05F1F" w:rsidRDefault="000A0C6F" w:rsidP="004D0340">
                        <w:pPr>
                          <w:ind w:firstLine="0"/>
                          <w:jc w:val="left"/>
                          <w:rPr>
                            <w:sz w:val="16"/>
                            <w:szCs w:val="16"/>
                          </w:rPr>
                        </w:pPr>
                        <w:r w:rsidRPr="002B2F7A">
                          <w:rPr>
                            <w:i/>
                            <w:sz w:val="16"/>
                            <w:szCs w:val="16"/>
                          </w:rPr>
                          <w:t>Lebuh</w:t>
                        </w:r>
                        <w:r>
                          <w:rPr>
                            <w:sz w:val="16"/>
                            <w:szCs w:val="16"/>
                          </w:rPr>
                          <w:t xml:space="preserve"> sebagai ruang kosong untuk kegiatan ritual (</w:t>
                        </w:r>
                        <w:r w:rsidRPr="004D0340">
                          <w:rPr>
                            <w:i/>
                            <w:sz w:val="16"/>
                            <w:szCs w:val="16"/>
                          </w:rPr>
                          <w:t>pecaruan</w:t>
                        </w:r>
                        <w:r>
                          <w:rPr>
                            <w:sz w:val="16"/>
                            <w:szCs w:val="16"/>
                          </w:rPr>
                          <w:t xml:space="preserve"> dan dan pemelukatan); hilir dari prosesi upacara di dalam pekarangan; dan ruang kumpul saat gempa</w:t>
                        </w:r>
                      </w:p>
                      <w:p w:rsidR="000A0C6F" w:rsidRPr="007549A1" w:rsidRDefault="000A0C6F" w:rsidP="007549A1">
                        <w:pPr>
                          <w:ind w:firstLine="0"/>
                          <w:rPr>
                            <w:sz w:val="18"/>
                            <w:szCs w:val="18"/>
                          </w:rPr>
                        </w:pPr>
                      </w:p>
                    </w:txbxContent>
                  </v:textbox>
                </v:shape>
                <v:line id="Straight Connector 18482" o:spid="_x0000_s1118" style="position:absolute;visibility:visible;mso-wrap-style:square" from="4220,15826" to="15555,197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CDrsMAAADeAAAADwAAAGRycy9kb3ducmV2LnhtbERP32vCMBB+F/Y/hBP2IppOREo1igw2&#10;tke7gj4eydlWm0uXZLb775fBYG/38f287X60nbiTD61jBU+LDASxdqblWkH18TLPQYSIbLBzTAq+&#10;KcB+9zDZYmHcwEe6l7EWKYRDgQqaGPtCyqAbshgWridO3MV5izFBX0vjcUjhtpPLLFtLiy2nhgZ7&#10;em5I38ovq2DGw+e1ldqeKn2Vs/L9XPnXs1KP0/GwARFpjP/iP/ebSfPzVb6E33fSDXL3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8wg67DAAAA3gAAAA8AAAAAAAAAAAAA&#10;AAAAoQIAAGRycy9kb3ducmV2LnhtbFBLBQYAAAAABAAEAPkAAACRAwAAAAA=&#10;" strokecolor="black [3213]" strokeweight="1pt">
                  <v:stroke dashstyle="1 1" startarrow="diamond" endarrow="diamond" joinstyle="miter"/>
                </v:line>
                <v:line id="Straight Connector 18483" o:spid="_x0000_s1119" style="position:absolute;flip:y;visibility:visible;mso-wrap-style:square" from="4220,19765" to="15559,243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nhNcQAAADeAAAADwAAAGRycy9kb3ducmV2LnhtbERPTWvCQBC9F/oflhF6qxutlBBdRRoE&#10;oYei9tLbkB2zq9nZkF1N8u+7BaG3ebzPWW0G14g7dcF6VjCbZiCIK68t1wq+T7vXHESIyBobz6Rg&#10;pACb9fPTCgvtez7Q/RhrkUI4FKjAxNgWUobKkMMw9S1x4s6+cxgT7GqpO+xTuGvkPMvepUPLqcFg&#10;Sx+Gquvx5hT0e2fNwo7n8lKXdv751ZY8/ij1Mhm2SxCRhvgvfrj3Os3PF/kb/L2TbpD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SeE1xAAAAN4AAAAPAAAAAAAAAAAA&#10;AAAAAKECAABkcnMvZG93bnJldi54bWxQSwUGAAAAAAQABAD5AAAAkgMAAAAA&#10;" strokecolor="black [3213]" strokeweight="1pt">
                  <v:stroke dashstyle="1 1" startarrow="diamond" endarrow="diamond" joinstyle="miter"/>
                </v:line>
                <v:line id="Straight Connector 18484" o:spid="_x0000_s1120" style="position:absolute;visibility:visible;mso-wrap-style:square" from="2039,3516" to="2039,203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dwDMYAAADeAAAADwAAAGRycy9kb3ducmV2LnhtbERP22rCQBB9F/oPyxT6InVjEAnRVWql&#10;al9avHzAkB2TaHY2ZNcY/XpXKPRtDuc603lnKtFS40rLCoaDCARxZnXJuYLD/us9AeE8ssbKMim4&#10;kYP57KU3xVTbK2+p3flchBB2KSoovK9TKV1WkEE3sDVx4I62MegDbHKpG7yGcFPJOIrG0mDJoaHA&#10;mj4Lys67i1HQb3+i/G5P8Xr5/TtebBdxfD6ulHp77T4mIDx1/l/8597oMD8ZJSN4vhNukLMH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WHcAzGAAAA3gAAAA8AAAAAAAAA&#10;AAAAAAAAoQIAAGRycy9kb3ducmV2LnhtbFBLBQYAAAAABAAEAPkAAACUAwAAAAA=&#10;" strokecolor="red" strokeweight="1pt">
                  <v:stroke dashstyle="3 1" startarrow="open" startarrowwidth="wide" startarrowlength="short" endarrow="open" endarrowwidth="wide" endarrowlength="short" joinstyle="miter"/>
                </v:line>
                <v:shape id="Text Box 18485" o:spid="_x0000_s1121" type="#_x0000_t202" style="position:absolute;top:21031;width:8039;height:3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IJh8YA&#10;AADeAAAADwAAAGRycy9kb3ducmV2LnhtbERPTWvCQBC9F/wPyxS81U2DlpC6SgiEitiD1ou3MTsm&#10;odnZmN3G2F/fLRR6m8f7nOV6NK0YqHeNZQXPswgEcWl1w5WC40fxlIBwHllja5kU3MnBejV5WGKq&#10;7Y33NBx8JUIIuxQV1N53qZSurMmgm9mOOHAX2xv0AfaV1D3eQrhpZRxFL9Jgw6Ghxo7ymsrPw5dR&#10;sM2Ld9yfY5N8t/nb7pJ11+NpodT0ccxeQXga/b/4z73RYX4yTxbw+064Qa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SIJh8YAAADeAAAADwAAAAAAAAAAAAAAAACYAgAAZHJz&#10;L2Rvd25yZXYueG1sUEsFBgAAAAAEAAQA9QAAAIsDAAAAAA==&#10;" filled="f" stroked="f" strokeweight=".5pt">
                  <v:textbox>
                    <w:txbxContent>
                      <w:p w:rsidR="000A0C6F" w:rsidRDefault="000A0C6F" w:rsidP="00B659F9">
                        <w:pPr>
                          <w:ind w:firstLine="0"/>
                          <w:rPr>
                            <w:b/>
                            <w:i/>
                            <w:color w:val="FFFFFF" w:themeColor="background1"/>
                            <w:sz w:val="16"/>
                            <w:szCs w:val="16"/>
                            <w:highlight w:val="black"/>
                          </w:rPr>
                        </w:pPr>
                        <w:r w:rsidRPr="00C05F1F">
                          <w:rPr>
                            <w:b/>
                            <w:i/>
                            <w:color w:val="FFFFFF" w:themeColor="background1"/>
                            <w:sz w:val="16"/>
                            <w:szCs w:val="16"/>
                            <w:highlight w:val="black"/>
                          </w:rPr>
                          <w:t>Kaja/</w:t>
                        </w:r>
                      </w:p>
                      <w:p w:rsidR="000A0C6F" w:rsidRPr="00C05F1F" w:rsidRDefault="000A0C6F" w:rsidP="00B659F9">
                        <w:pPr>
                          <w:ind w:firstLine="0"/>
                          <w:rPr>
                            <w:b/>
                            <w:i/>
                            <w:color w:val="FFFFFF" w:themeColor="background1"/>
                            <w:sz w:val="16"/>
                            <w:szCs w:val="16"/>
                            <w:highlight w:val="black"/>
                          </w:rPr>
                        </w:pPr>
                        <w:r w:rsidRPr="00C05F1F">
                          <w:rPr>
                            <w:b/>
                            <w:i/>
                            <w:color w:val="FFFFFF" w:themeColor="background1"/>
                            <w:sz w:val="16"/>
                            <w:szCs w:val="16"/>
                            <w:highlight w:val="black"/>
                          </w:rPr>
                          <w:t>Hulu</w:t>
                        </w:r>
                      </w:p>
                      <w:p w:rsidR="000A0C6F" w:rsidRPr="00C05F1F" w:rsidRDefault="000A0C6F" w:rsidP="007549A1">
                        <w:pPr>
                          <w:ind w:firstLine="0"/>
                          <w:rPr>
                            <w:b/>
                            <w:i/>
                            <w:color w:val="FFFFFF" w:themeColor="background1"/>
                            <w:sz w:val="16"/>
                            <w:szCs w:val="16"/>
                            <w:highlight w:val="black"/>
                          </w:rPr>
                        </w:pPr>
                      </w:p>
                    </w:txbxContent>
                  </v:textbox>
                </v:shape>
                <v:shape id="Text Box 13329" o:spid="_x0000_s1122" type="#_x0000_t202" style="position:absolute;width:5179;height:4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AVlA8UA&#10;AADeAAAADwAAAGRycy9kb3ducmV2LnhtbERPS2vCQBC+F/wPywje6sZIi0ZXkYBYij34uHgbs2MS&#10;zM7G7Kqpv75bELzNx/ec6bw1lbhR40rLCgb9CARxZnXJuYL9bvk+AuE8ssbKMin4JQfzWedtiom2&#10;d97QbetzEULYJaig8L5OpHRZQQZd39bEgTvZxqAPsMmlbvAewk0l4yj6lAZLDg0F1pQWlJ23V6Pg&#10;O13+4OYYm9GjSlfr06K+7A8fSvW67WICwlPrX+Kn+0uH+cNhPIb/d8INcv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BWUDxQAAAN4AAAAPAAAAAAAAAAAAAAAAAJgCAABkcnMv&#10;ZG93bnJldi54bWxQSwUGAAAAAAQABAD1AAAAigMAAAAA&#10;" filled="f" stroked="f" strokeweight=".5pt">
                  <v:textbox>
                    <w:txbxContent>
                      <w:p w:rsidR="000A0C6F" w:rsidRDefault="000A0C6F" w:rsidP="00B659F9">
                        <w:pPr>
                          <w:ind w:firstLine="0"/>
                          <w:rPr>
                            <w:b/>
                            <w:i/>
                            <w:color w:val="FFFFFF" w:themeColor="background1"/>
                            <w:sz w:val="16"/>
                            <w:szCs w:val="16"/>
                            <w:highlight w:val="black"/>
                          </w:rPr>
                        </w:pPr>
                        <w:r w:rsidRPr="00C05F1F">
                          <w:rPr>
                            <w:b/>
                            <w:i/>
                            <w:color w:val="FFFFFF" w:themeColor="background1"/>
                            <w:sz w:val="16"/>
                            <w:szCs w:val="16"/>
                            <w:highlight w:val="black"/>
                          </w:rPr>
                          <w:t>Kelod/</w:t>
                        </w:r>
                      </w:p>
                      <w:p w:rsidR="000A0C6F" w:rsidRPr="00C05F1F" w:rsidRDefault="000A0C6F" w:rsidP="00B659F9">
                        <w:pPr>
                          <w:ind w:firstLine="0"/>
                          <w:rPr>
                            <w:b/>
                            <w:i/>
                            <w:color w:val="FFFFFF" w:themeColor="background1"/>
                            <w:sz w:val="16"/>
                            <w:szCs w:val="16"/>
                            <w:highlight w:val="black"/>
                          </w:rPr>
                        </w:pPr>
                        <w:r w:rsidRPr="00C05F1F">
                          <w:rPr>
                            <w:b/>
                            <w:i/>
                            <w:color w:val="FFFFFF" w:themeColor="background1"/>
                            <w:sz w:val="16"/>
                            <w:szCs w:val="16"/>
                            <w:highlight w:val="black"/>
                          </w:rPr>
                          <w:t>Teben</w:t>
                        </w:r>
                      </w:p>
                      <w:p w:rsidR="000A0C6F" w:rsidRPr="00C05F1F" w:rsidRDefault="000A0C6F" w:rsidP="007549A1">
                        <w:pPr>
                          <w:ind w:firstLine="0"/>
                          <w:rPr>
                            <w:b/>
                            <w:i/>
                            <w:color w:val="FFFFFF" w:themeColor="background1"/>
                            <w:sz w:val="16"/>
                            <w:szCs w:val="16"/>
                            <w:highlight w:val="black"/>
                          </w:rPr>
                        </w:pPr>
                      </w:p>
                    </w:txbxContent>
                  </v:textbox>
                </v:shape>
              </v:group>
            </w:pict>
          </mc:Fallback>
        </mc:AlternateContent>
      </w:r>
      <w:r>
        <w:rPr>
          <w:noProof/>
        </w:rPr>
        <mc:AlternateContent>
          <mc:Choice Requires="wpg">
            <w:drawing>
              <wp:anchor distT="0" distB="0" distL="114300" distR="114300" simplePos="0" relativeHeight="251777024" behindDoc="0" locked="0" layoutInCell="1" allowOverlap="1" wp14:anchorId="0BE6D084" wp14:editId="30DA194B">
                <wp:simplePos x="0" y="0"/>
                <wp:positionH relativeFrom="column">
                  <wp:posOffset>-58908</wp:posOffset>
                </wp:positionH>
                <wp:positionV relativeFrom="paragraph">
                  <wp:posOffset>1467680</wp:posOffset>
                </wp:positionV>
                <wp:extent cx="3070225" cy="2832882"/>
                <wp:effectExtent l="0" t="19050" r="15875" b="5715"/>
                <wp:wrapNone/>
                <wp:docPr id="13328" name="Group 13328"/>
                <wp:cNvGraphicFramePr/>
                <a:graphic xmlns:a="http://schemas.openxmlformats.org/drawingml/2006/main">
                  <a:graphicData uri="http://schemas.microsoft.com/office/word/2010/wordprocessingGroup">
                    <wpg:wgp>
                      <wpg:cNvGrpSpPr/>
                      <wpg:grpSpPr>
                        <a:xfrm>
                          <a:off x="0" y="0"/>
                          <a:ext cx="3070225" cy="2832882"/>
                          <a:chOff x="0" y="0"/>
                          <a:chExt cx="3070225" cy="2832882"/>
                        </a:xfrm>
                      </wpg:grpSpPr>
                      <wps:wsp>
                        <wps:cNvPr id="18460" name="Straight Connector 18460"/>
                        <wps:cNvCnPr/>
                        <wps:spPr>
                          <a:xfrm flipV="1">
                            <a:off x="1153550" y="724487"/>
                            <a:ext cx="674370" cy="0"/>
                          </a:xfrm>
                          <a:prstGeom prst="line">
                            <a:avLst/>
                          </a:prstGeom>
                          <a:ln w="12700">
                            <a:solidFill>
                              <a:schemeClr val="tx1"/>
                            </a:solidFill>
                            <a:prstDash val="sysDot"/>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wps:wsp>
                        <wps:cNvPr id="18461" name="Text Box 18461"/>
                        <wps:cNvSpPr txBox="1"/>
                        <wps:spPr>
                          <a:xfrm>
                            <a:off x="1828800" y="0"/>
                            <a:ext cx="1241425" cy="1207770"/>
                          </a:xfrm>
                          <a:prstGeom prst="rect">
                            <a:avLst/>
                          </a:prstGeom>
                          <a:noFill/>
                          <a:ln w="9525">
                            <a:solidFill>
                              <a:schemeClr val="tx1"/>
                            </a:solidFill>
                            <a:prstDash val="sysDot"/>
                          </a:ln>
                          <a:effectLst/>
                        </wps:spPr>
                        <wps:style>
                          <a:lnRef idx="0">
                            <a:schemeClr val="accent1"/>
                          </a:lnRef>
                          <a:fillRef idx="0">
                            <a:schemeClr val="accent1"/>
                          </a:fillRef>
                          <a:effectRef idx="0">
                            <a:schemeClr val="accent1"/>
                          </a:effectRef>
                          <a:fontRef idx="minor">
                            <a:schemeClr val="dk1"/>
                          </a:fontRef>
                        </wps:style>
                        <wps:txbx>
                          <w:txbxContent>
                            <w:p w:rsidR="000A0C6F" w:rsidRPr="00C05F1F" w:rsidRDefault="000A0C6F" w:rsidP="00C05F1F">
                              <w:pPr>
                                <w:numPr>
                                  <w:ilvl w:val="0"/>
                                  <w:numId w:val="4"/>
                                </w:numPr>
                                <w:ind w:left="126" w:hanging="150"/>
                                <w:jc w:val="left"/>
                                <w:rPr>
                                  <w:sz w:val="16"/>
                                  <w:szCs w:val="16"/>
                                </w:rPr>
                              </w:pPr>
                              <w:r>
                                <w:rPr>
                                  <w:sz w:val="16"/>
                                  <w:szCs w:val="16"/>
                                </w:rPr>
                                <w:t>Ruang Kosong</w:t>
                              </w:r>
                              <w:r w:rsidRPr="00C05F1F">
                                <w:rPr>
                                  <w:sz w:val="16"/>
                                  <w:szCs w:val="16"/>
                                </w:rPr>
                                <w:t xml:space="preserve"> (</w:t>
                              </w:r>
                              <w:r w:rsidRPr="002B2F7A">
                                <w:rPr>
                                  <w:i/>
                                  <w:sz w:val="16"/>
                                  <w:szCs w:val="16"/>
                                </w:rPr>
                                <w:t>natah</w:t>
                              </w:r>
                              <w:r w:rsidRPr="00C05F1F">
                                <w:rPr>
                                  <w:sz w:val="16"/>
                                  <w:szCs w:val="16"/>
                                </w:rPr>
                                <w:t xml:space="preserve">) yang membentuk pola diametral dari unit-unit </w:t>
                              </w:r>
                              <w:r>
                                <w:rPr>
                                  <w:sz w:val="16"/>
                                  <w:szCs w:val="16"/>
                                </w:rPr>
                                <w:t>masa bangunan</w:t>
                              </w:r>
                              <w:r w:rsidRPr="00C05F1F">
                                <w:rPr>
                                  <w:sz w:val="16"/>
                                  <w:szCs w:val="16"/>
                                </w:rPr>
                                <w:t xml:space="preserve"> yang berhadapan. </w:t>
                              </w:r>
                            </w:p>
                            <w:p w:rsidR="000A0C6F" w:rsidRPr="00C05F1F" w:rsidRDefault="000A0C6F" w:rsidP="00C05F1F">
                              <w:pPr>
                                <w:numPr>
                                  <w:ilvl w:val="0"/>
                                  <w:numId w:val="4"/>
                                </w:numPr>
                                <w:ind w:left="126" w:hanging="150"/>
                                <w:jc w:val="left"/>
                                <w:rPr>
                                  <w:sz w:val="16"/>
                                  <w:szCs w:val="16"/>
                                </w:rPr>
                              </w:pPr>
                              <w:r w:rsidRPr="002B2F7A">
                                <w:rPr>
                                  <w:i/>
                                  <w:sz w:val="16"/>
                                  <w:szCs w:val="16"/>
                                </w:rPr>
                                <w:t>Natah</w:t>
                              </w:r>
                              <w:r w:rsidRPr="00C05F1F">
                                <w:rPr>
                                  <w:sz w:val="16"/>
                                  <w:szCs w:val="16"/>
                                </w:rPr>
                                <w:t xml:space="preserve"> menjadi ruang </w:t>
                              </w:r>
                              <w:r>
                                <w:rPr>
                                  <w:sz w:val="16"/>
                                  <w:szCs w:val="16"/>
                                </w:rPr>
                                <w:t xml:space="preserve">social, ruang ritual dan ruang </w:t>
                              </w:r>
                              <w:r w:rsidRPr="00C05F1F">
                                <w:rPr>
                                  <w:sz w:val="16"/>
                                  <w:szCs w:val="16"/>
                                </w:rPr>
                                <w:t>kumpul ketika terjadi gempa</w:t>
                              </w:r>
                            </w:p>
                            <w:p w:rsidR="000A0C6F" w:rsidRPr="007549A1" w:rsidRDefault="000A0C6F" w:rsidP="007549A1">
                              <w:pPr>
                                <w:ind w:firstLine="0"/>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55" name="Straight Connector 18455"/>
                        <wps:cNvCnPr/>
                        <wps:spPr>
                          <a:xfrm>
                            <a:off x="365760" y="2553287"/>
                            <a:ext cx="1495810" cy="0"/>
                          </a:xfrm>
                          <a:prstGeom prst="line">
                            <a:avLst/>
                          </a:prstGeom>
                          <a:ln w="12700">
                            <a:solidFill>
                              <a:srgbClr val="FF0000"/>
                            </a:solidFill>
                            <a:prstDash val="sysDash"/>
                            <a:headEnd type="arrow" w="lg" len="sm"/>
                            <a:tailEnd type="arrow" w="lg" len="sm"/>
                          </a:ln>
                        </wps:spPr>
                        <wps:style>
                          <a:lnRef idx="1">
                            <a:schemeClr val="accent1"/>
                          </a:lnRef>
                          <a:fillRef idx="0">
                            <a:schemeClr val="accent1"/>
                          </a:fillRef>
                          <a:effectRef idx="0">
                            <a:schemeClr val="accent1"/>
                          </a:effectRef>
                          <a:fontRef idx="minor">
                            <a:schemeClr val="tx1"/>
                          </a:fontRef>
                        </wps:style>
                        <wps:bodyPr/>
                      </wps:wsp>
                      <wps:wsp>
                        <wps:cNvPr id="18456" name="Text Box 18456"/>
                        <wps:cNvSpPr txBox="1"/>
                        <wps:spPr>
                          <a:xfrm>
                            <a:off x="0" y="2398542"/>
                            <a:ext cx="454025" cy="4343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Default="000A0C6F" w:rsidP="007549A1">
                              <w:pPr>
                                <w:ind w:firstLine="0"/>
                                <w:rPr>
                                  <w:b/>
                                  <w:i/>
                                  <w:color w:val="FFFFFF" w:themeColor="background1"/>
                                  <w:sz w:val="16"/>
                                  <w:szCs w:val="16"/>
                                  <w:highlight w:val="black"/>
                                </w:rPr>
                              </w:pPr>
                              <w:r w:rsidRPr="00C05F1F">
                                <w:rPr>
                                  <w:b/>
                                  <w:i/>
                                  <w:color w:val="FFFFFF" w:themeColor="background1"/>
                                  <w:sz w:val="16"/>
                                  <w:szCs w:val="16"/>
                                  <w:highlight w:val="black"/>
                                </w:rPr>
                                <w:t>K</w:t>
                              </w:r>
                              <w:r>
                                <w:rPr>
                                  <w:b/>
                                  <w:i/>
                                  <w:color w:val="FFFFFF" w:themeColor="background1"/>
                                  <w:sz w:val="16"/>
                                  <w:szCs w:val="16"/>
                                  <w:highlight w:val="black"/>
                                </w:rPr>
                                <w:t>`</w:t>
                              </w:r>
                              <w:r w:rsidRPr="00C05F1F">
                                <w:rPr>
                                  <w:b/>
                                  <w:i/>
                                  <w:color w:val="FFFFFF" w:themeColor="background1"/>
                                  <w:sz w:val="16"/>
                                  <w:szCs w:val="16"/>
                                  <w:highlight w:val="black"/>
                                </w:rPr>
                                <w:t>aja/</w:t>
                              </w:r>
                            </w:p>
                            <w:p w:rsidR="000A0C6F" w:rsidRPr="00C05F1F" w:rsidRDefault="000A0C6F" w:rsidP="007549A1">
                              <w:pPr>
                                <w:ind w:firstLine="0"/>
                                <w:rPr>
                                  <w:b/>
                                  <w:i/>
                                  <w:color w:val="FFFFFF" w:themeColor="background1"/>
                                  <w:sz w:val="16"/>
                                  <w:szCs w:val="16"/>
                                  <w:highlight w:val="black"/>
                                </w:rPr>
                              </w:pPr>
                              <w:r w:rsidRPr="00C05F1F">
                                <w:rPr>
                                  <w:b/>
                                  <w:i/>
                                  <w:color w:val="FFFFFF" w:themeColor="background1"/>
                                  <w:sz w:val="16"/>
                                  <w:szCs w:val="16"/>
                                  <w:highlight w:val="black"/>
                                </w:rPr>
                                <w:t>Hul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57" name="Text Box 18457"/>
                        <wps:cNvSpPr txBox="1"/>
                        <wps:spPr>
                          <a:xfrm>
                            <a:off x="1807698" y="2398542"/>
                            <a:ext cx="803910" cy="3343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Default="000A0C6F" w:rsidP="007549A1">
                              <w:pPr>
                                <w:ind w:firstLine="0"/>
                                <w:rPr>
                                  <w:b/>
                                  <w:i/>
                                  <w:color w:val="FFFFFF" w:themeColor="background1"/>
                                  <w:sz w:val="16"/>
                                  <w:szCs w:val="16"/>
                                  <w:highlight w:val="black"/>
                                </w:rPr>
                              </w:pPr>
                              <w:r w:rsidRPr="00C05F1F">
                                <w:rPr>
                                  <w:b/>
                                  <w:i/>
                                  <w:color w:val="FFFFFF" w:themeColor="background1"/>
                                  <w:sz w:val="16"/>
                                  <w:szCs w:val="16"/>
                                  <w:highlight w:val="black"/>
                                </w:rPr>
                                <w:t>Kelod/</w:t>
                              </w:r>
                            </w:p>
                            <w:p w:rsidR="000A0C6F" w:rsidRPr="00C05F1F" w:rsidRDefault="000A0C6F" w:rsidP="007549A1">
                              <w:pPr>
                                <w:ind w:firstLine="0"/>
                                <w:rPr>
                                  <w:b/>
                                  <w:i/>
                                  <w:color w:val="FFFFFF" w:themeColor="background1"/>
                                  <w:sz w:val="16"/>
                                  <w:szCs w:val="16"/>
                                  <w:highlight w:val="black"/>
                                </w:rPr>
                              </w:pPr>
                              <w:r w:rsidRPr="00C05F1F">
                                <w:rPr>
                                  <w:b/>
                                  <w:i/>
                                  <w:color w:val="FFFFFF" w:themeColor="background1"/>
                                  <w:sz w:val="16"/>
                                  <w:szCs w:val="16"/>
                                  <w:highlight w:val="black"/>
                                </w:rPr>
                                <w:t>Teb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58" name="Text Box 18458"/>
                        <wps:cNvSpPr txBox="1"/>
                        <wps:spPr>
                          <a:xfrm>
                            <a:off x="267286" y="2159391"/>
                            <a:ext cx="1649091" cy="3343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Pr="00C05F1F" w:rsidRDefault="000A0C6F" w:rsidP="00C05F1F">
                              <w:pPr>
                                <w:ind w:firstLine="0"/>
                                <w:jc w:val="left"/>
                                <w:rPr>
                                  <w:i/>
                                  <w:sz w:val="16"/>
                                  <w:szCs w:val="16"/>
                                </w:rPr>
                              </w:pPr>
                              <w:r w:rsidRPr="00C05F1F">
                                <w:rPr>
                                  <w:i/>
                                  <w:sz w:val="16"/>
                                  <w:szCs w:val="16"/>
                                </w:rPr>
                                <w:t>Margi Agung/Jalan Utama/</w:t>
                              </w:r>
                              <w:r w:rsidRPr="002B2F7A">
                                <w:rPr>
                                  <w:i/>
                                  <w:sz w:val="16"/>
                                  <w:szCs w:val="16"/>
                                </w:rPr>
                                <w:t>Lebu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59" name="Rectangle 18459"/>
                        <wps:cNvSpPr/>
                        <wps:spPr>
                          <a:xfrm>
                            <a:off x="815926" y="7034"/>
                            <a:ext cx="359417" cy="1955653"/>
                          </a:xfrm>
                          <a:prstGeom prst="rect">
                            <a:avLst/>
                          </a:prstGeom>
                          <a:noFill/>
                          <a:ln w="28575">
                            <a:solidFill>
                              <a:srgbClr val="FF000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62" name="Straight Connector 18462"/>
                        <wps:cNvCnPr/>
                        <wps:spPr>
                          <a:xfrm flipV="1">
                            <a:off x="1329396" y="1336431"/>
                            <a:ext cx="674370" cy="0"/>
                          </a:xfrm>
                          <a:prstGeom prst="line">
                            <a:avLst/>
                          </a:prstGeom>
                          <a:ln w="12700">
                            <a:solidFill>
                              <a:schemeClr val="tx1"/>
                            </a:solidFill>
                            <a:prstDash val="sysDot"/>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wps:wsp>
                        <wps:cNvPr id="18463" name="Text Box 18463"/>
                        <wps:cNvSpPr txBox="1"/>
                        <wps:spPr>
                          <a:xfrm>
                            <a:off x="1997612" y="1223890"/>
                            <a:ext cx="899730" cy="35695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Pr="00C05F1F" w:rsidRDefault="000A0C6F" w:rsidP="00C05F1F">
                              <w:pPr>
                                <w:ind w:firstLine="0"/>
                                <w:jc w:val="left"/>
                                <w:rPr>
                                  <w:sz w:val="16"/>
                                  <w:szCs w:val="16"/>
                                </w:rPr>
                              </w:pPr>
                              <w:r w:rsidRPr="00C05F1F">
                                <w:rPr>
                                  <w:sz w:val="16"/>
                                  <w:szCs w:val="16"/>
                                </w:rPr>
                                <w:t xml:space="preserve">Unit-unit </w:t>
                              </w:r>
                              <w:proofErr w:type="gramStart"/>
                              <w:r>
                                <w:rPr>
                                  <w:sz w:val="16"/>
                                  <w:szCs w:val="16"/>
                                </w:rPr>
                                <w:t>massa</w:t>
                              </w:r>
                              <w:proofErr w:type="gramEnd"/>
                              <w:r>
                                <w:rPr>
                                  <w:sz w:val="16"/>
                                  <w:szCs w:val="16"/>
                                </w:rPr>
                                <w:t xml:space="preserve"> bangu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312" name="Text Box 13312"/>
                        <wps:cNvSpPr txBox="1"/>
                        <wps:spPr>
                          <a:xfrm>
                            <a:off x="1758461" y="1512277"/>
                            <a:ext cx="1241425" cy="914400"/>
                          </a:xfrm>
                          <a:prstGeom prst="rect">
                            <a:avLst/>
                          </a:prstGeom>
                          <a:noFill/>
                          <a:ln w="9525">
                            <a:solidFill>
                              <a:schemeClr val="tx1"/>
                            </a:solidFill>
                            <a:prstDash val="sysDot"/>
                          </a:ln>
                          <a:effectLst/>
                        </wps:spPr>
                        <wps:style>
                          <a:lnRef idx="0">
                            <a:schemeClr val="accent1"/>
                          </a:lnRef>
                          <a:fillRef idx="0">
                            <a:schemeClr val="accent1"/>
                          </a:fillRef>
                          <a:effectRef idx="0">
                            <a:schemeClr val="accent1"/>
                          </a:effectRef>
                          <a:fontRef idx="minor">
                            <a:schemeClr val="dk1"/>
                          </a:fontRef>
                        </wps:style>
                        <wps:txbx>
                          <w:txbxContent>
                            <w:p w:rsidR="000A0C6F" w:rsidRPr="00C05F1F" w:rsidRDefault="000A0C6F" w:rsidP="004D0340">
                              <w:pPr>
                                <w:ind w:firstLine="0"/>
                                <w:jc w:val="left"/>
                                <w:rPr>
                                  <w:sz w:val="16"/>
                                  <w:szCs w:val="16"/>
                                </w:rPr>
                              </w:pPr>
                              <w:r w:rsidRPr="002B2F7A">
                                <w:rPr>
                                  <w:i/>
                                  <w:sz w:val="16"/>
                                  <w:szCs w:val="16"/>
                                </w:rPr>
                                <w:t>Lebuh</w:t>
                              </w:r>
                              <w:r>
                                <w:rPr>
                                  <w:sz w:val="16"/>
                                  <w:szCs w:val="16"/>
                                </w:rPr>
                                <w:t xml:space="preserve"> sebagai ruang kosong untuk kegiatan ritual (</w:t>
                              </w:r>
                              <w:r w:rsidRPr="004D0340">
                                <w:rPr>
                                  <w:i/>
                                  <w:sz w:val="16"/>
                                  <w:szCs w:val="16"/>
                                </w:rPr>
                                <w:t>pecaruan</w:t>
                              </w:r>
                              <w:r>
                                <w:rPr>
                                  <w:sz w:val="16"/>
                                  <w:szCs w:val="16"/>
                                </w:rPr>
                                <w:t xml:space="preserve"> dan dan pemelukatan); hilir dari prosesi upacara di dalam pekarangan; dan ruang kumpul saat gempa</w:t>
                              </w:r>
                            </w:p>
                            <w:p w:rsidR="000A0C6F" w:rsidRPr="007549A1" w:rsidRDefault="000A0C6F" w:rsidP="007549A1">
                              <w:pPr>
                                <w:ind w:firstLine="0"/>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313" name="Straight Connector 13313"/>
                        <wps:cNvCnPr/>
                        <wps:spPr>
                          <a:xfrm flipV="1">
                            <a:off x="977704" y="1906173"/>
                            <a:ext cx="777057" cy="273831"/>
                          </a:xfrm>
                          <a:prstGeom prst="line">
                            <a:avLst/>
                          </a:prstGeom>
                          <a:ln w="12700">
                            <a:solidFill>
                              <a:schemeClr val="tx1"/>
                            </a:solidFill>
                            <a:prstDash val="sysDot"/>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BE6D084" id="Group 13328" o:spid="_x0000_s1123" style="position:absolute;left:0;text-align:left;margin-left:-4.65pt;margin-top:115.55pt;width:241.75pt;height:223.05pt;z-index:251777024" coordsize="30702,283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">
                <v:line id="Straight Connector 18460" o:spid="_x0000_s1124" style="position:absolute;flip:y;visibility:visible;mso-wrap-style:square" from="11535,7244" to="18279,72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eZuMYAAADeAAAADwAAAGRycy9kb3ducmV2LnhtbESPQWvDMAyF74X9B6PBbq3TUkrJ6pbS&#10;MCjsMNbtspuI1dhrLIfYa5J/Px0Gu0no6b337Q5jaNWd+uQjG1guClDEdbSeGwOfHy/zLaiUkS22&#10;kcnARAkO+4fZDksbB36n+yU3Skw4lWjA5dyVWqfaUcC0iB2x3K6xD5hl7RttexzEPLR6VRQbHdCz&#10;JDjs6OSovl1+goHhHLxb++lafTeVX72+dRVPX8Y8PY7HZ1CZxvwv/vs+W6m/XW8EQHBkBr3/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CXmbjGAAAA3gAAAA8AAAAAAAAA&#10;AAAAAAAAoQIAAGRycy9kb3ducmV2LnhtbFBLBQYAAAAABAAEAPkAAACUAwAAAAA=&#10;" strokecolor="black [3213]" strokeweight="1pt">
                  <v:stroke dashstyle="1 1" startarrow="diamond" endarrow="diamond" joinstyle="miter"/>
                </v:line>
                <v:shape id="Text Box 18461" o:spid="_x0000_s1125" type="#_x0000_t202" style="position:absolute;left:18288;width:12414;height:12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FifsQA&#10;AADeAAAADwAAAGRycy9kb3ducmV2LnhtbERP32vCMBB+F/wfwgl7kZl2DJHaVDahsLcx3djr2dza&#10;anIpSab1vzeDgW/38f28cjNaI87kQ+9YQb7IQBA3TvfcKvjc148rECEiazSOScGVAmyq6aTEQrsL&#10;f9B5F1uRQjgUqKCLcSikDE1HFsPCDcSJ+3HeYkzQt1J7vKRwa+RTli2lxZ5TQ4cDbTtqTrtfq2Du&#10;jvm7ew377Wn+fTjWX8YaXyv1MBtf1iAijfEu/ne/6TR/9bzM4e+ddIOs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xYn7EAAAA3gAAAA8AAAAAAAAAAAAAAAAAmAIAAGRycy9k&#10;b3ducmV2LnhtbFBLBQYAAAAABAAEAPUAAACJAwAAAAA=&#10;" filled="f" strokecolor="black [3213]">
                  <v:stroke dashstyle="1 1"/>
                  <v:textbox>
                    <w:txbxContent>
                      <w:p w:rsidR="000A0C6F" w:rsidRPr="00C05F1F" w:rsidRDefault="000A0C6F" w:rsidP="00C05F1F">
                        <w:pPr>
                          <w:numPr>
                            <w:ilvl w:val="0"/>
                            <w:numId w:val="4"/>
                          </w:numPr>
                          <w:ind w:left="126" w:hanging="150"/>
                          <w:jc w:val="left"/>
                          <w:rPr>
                            <w:sz w:val="16"/>
                            <w:szCs w:val="16"/>
                          </w:rPr>
                        </w:pPr>
                        <w:r>
                          <w:rPr>
                            <w:sz w:val="16"/>
                            <w:szCs w:val="16"/>
                          </w:rPr>
                          <w:t>Ruang Kosong</w:t>
                        </w:r>
                        <w:r w:rsidRPr="00C05F1F">
                          <w:rPr>
                            <w:sz w:val="16"/>
                            <w:szCs w:val="16"/>
                          </w:rPr>
                          <w:t xml:space="preserve"> (</w:t>
                        </w:r>
                        <w:r w:rsidRPr="002B2F7A">
                          <w:rPr>
                            <w:i/>
                            <w:sz w:val="16"/>
                            <w:szCs w:val="16"/>
                          </w:rPr>
                          <w:t>natah</w:t>
                        </w:r>
                        <w:r w:rsidRPr="00C05F1F">
                          <w:rPr>
                            <w:sz w:val="16"/>
                            <w:szCs w:val="16"/>
                          </w:rPr>
                          <w:t xml:space="preserve">) yang membentuk pola diametral dari unit-unit </w:t>
                        </w:r>
                        <w:r>
                          <w:rPr>
                            <w:sz w:val="16"/>
                            <w:szCs w:val="16"/>
                          </w:rPr>
                          <w:t>masa bangunan</w:t>
                        </w:r>
                        <w:r w:rsidRPr="00C05F1F">
                          <w:rPr>
                            <w:sz w:val="16"/>
                            <w:szCs w:val="16"/>
                          </w:rPr>
                          <w:t xml:space="preserve"> yang berhadapan. </w:t>
                        </w:r>
                      </w:p>
                      <w:p w:rsidR="000A0C6F" w:rsidRPr="00C05F1F" w:rsidRDefault="000A0C6F" w:rsidP="00C05F1F">
                        <w:pPr>
                          <w:numPr>
                            <w:ilvl w:val="0"/>
                            <w:numId w:val="4"/>
                          </w:numPr>
                          <w:ind w:left="126" w:hanging="150"/>
                          <w:jc w:val="left"/>
                          <w:rPr>
                            <w:sz w:val="16"/>
                            <w:szCs w:val="16"/>
                          </w:rPr>
                        </w:pPr>
                        <w:r w:rsidRPr="002B2F7A">
                          <w:rPr>
                            <w:i/>
                            <w:sz w:val="16"/>
                            <w:szCs w:val="16"/>
                          </w:rPr>
                          <w:t>Natah</w:t>
                        </w:r>
                        <w:r w:rsidRPr="00C05F1F">
                          <w:rPr>
                            <w:sz w:val="16"/>
                            <w:szCs w:val="16"/>
                          </w:rPr>
                          <w:t xml:space="preserve"> menjadi ruang </w:t>
                        </w:r>
                        <w:r>
                          <w:rPr>
                            <w:sz w:val="16"/>
                            <w:szCs w:val="16"/>
                          </w:rPr>
                          <w:t xml:space="preserve">social, ruang ritual dan ruang </w:t>
                        </w:r>
                        <w:r w:rsidRPr="00C05F1F">
                          <w:rPr>
                            <w:sz w:val="16"/>
                            <w:szCs w:val="16"/>
                          </w:rPr>
                          <w:t>kumpul ketika terjadi gempa</w:t>
                        </w:r>
                      </w:p>
                      <w:p w:rsidR="000A0C6F" w:rsidRPr="007549A1" w:rsidRDefault="000A0C6F" w:rsidP="007549A1">
                        <w:pPr>
                          <w:ind w:firstLine="0"/>
                          <w:rPr>
                            <w:sz w:val="18"/>
                            <w:szCs w:val="18"/>
                          </w:rPr>
                        </w:pPr>
                      </w:p>
                    </w:txbxContent>
                  </v:textbox>
                </v:shape>
                <v:line id="Straight Connector 18455" o:spid="_x0000_s1126" style="position:absolute;visibility:visible;mso-wrap-style:square" from="3657,25532" to="18615,255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v50MYAAADeAAAADwAAAGRycy9kb3ducmV2LnhtbERP22rCQBB9F/oPyxR8kbppqCJpVqmK&#10;tr5YtP2AITu51OxsyK4x7de7QsG3OZzrpIve1KKj1lWWFTyPIxDEmdUVFwq+vzZPMxDOI2usLZOC&#10;X3KwmD8MUky0vfCBuqMvRAhhl6CC0vsmkdJlJRl0Y9sQBy63rUEfYFtI3eIlhJtaxlE0lQYrDg0l&#10;NrQqKTsdz0bBqNtHxZ/9id/Xu8/p8rCM41O+VWr42L+9gvDU+7v43/2hw/zZy2QCt3fCDXJ+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Sr+dDGAAAA3gAAAA8AAAAAAAAA&#10;AAAAAAAAoQIAAGRycy9kb3ducmV2LnhtbFBLBQYAAAAABAAEAPkAAACUAwAAAAA=&#10;" strokecolor="red" strokeweight="1pt">
                  <v:stroke dashstyle="3 1" startarrow="open" startarrowwidth="wide" startarrowlength="short" endarrow="open" endarrowwidth="wide" endarrowlength="short" joinstyle="miter"/>
                </v:line>
                <v:shape id="Text Box 18456" o:spid="_x0000_s1127" type="#_x0000_t202" style="position:absolute;top:23985;width:4540;height:4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C7t8YA&#10;AADeAAAADwAAAGRycy9kb3ducmV2LnhtbERPTWvCQBC9F/oflin01myUKiG6igSkpdiDNpfexuyY&#10;BHdn0+xWU399VxC8zeN9znw5WCNO1PvWsYJRkoIgrpxuuVZQfq1fMhA+IGs0jknBH3lYLh4f5phr&#10;d+YtnXahFjGEfY4KmhC6XEpfNWTRJ64jjtzB9RZDhH0tdY/nGG6NHKfpVFpsOTY02FHRUHXc/VoF&#10;H8X6E7f7sc0upnjbHFbdT/k9Uer5aVjNQAQawl18c7/rOD97nUzh+k68QS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5C7t8YAAADeAAAADwAAAAAAAAAAAAAAAACYAgAAZHJz&#10;L2Rvd25yZXYueG1sUEsFBgAAAAAEAAQA9QAAAIsDAAAAAA==&#10;" filled="f" stroked="f" strokeweight=".5pt">
                  <v:textbox>
                    <w:txbxContent>
                      <w:p w:rsidR="000A0C6F" w:rsidRDefault="000A0C6F" w:rsidP="007549A1">
                        <w:pPr>
                          <w:ind w:firstLine="0"/>
                          <w:rPr>
                            <w:b/>
                            <w:i/>
                            <w:color w:val="FFFFFF" w:themeColor="background1"/>
                            <w:sz w:val="16"/>
                            <w:szCs w:val="16"/>
                            <w:highlight w:val="black"/>
                          </w:rPr>
                        </w:pPr>
                        <w:r w:rsidRPr="00C05F1F">
                          <w:rPr>
                            <w:b/>
                            <w:i/>
                            <w:color w:val="FFFFFF" w:themeColor="background1"/>
                            <w:sz w:val="16"/>
                            <w:szCs w:val="16"/>
                            <w:highlight w:val="black"/>
                          </w:rPr>
                          <w:t>K</w:t>
                        </w:r>
                        <w:r>
                          <w:rPr>
                            <w:b/>
                            <w:i/>
                            <w:color w:val="FFFFFF" w:themeColor="background1"/>
                            <w:sz w:val="16"/>
                            <w:szCs w:val="16"/>
                            <w:highlight w:val="black"/>
                          </w:rPr>
                          <w:t>`</w:t>
                        </w:r>
                        <w:r w:rsidRPr="00C05F1F">
                          <w:rPr>
                            <w:b/>
                            <w:i/>
                            <w:color w:val="FFFFFF" w:themeColor="background1"/>
                            <w:sz w:val="16"/>
                            <w:szCs w:val="16"/>
                            <w:highlight w:val="black"/>
                          </w:rPr>
                          <w:t>aja/</w:t>
                        </w:r>
                      </w:p>
                      <w:p w:rsidR="000A0C6F" w:rsidRPr="00C05F1F" w:rsidRDefault="000A0C6F" w:rsidP="007549A1">
                        <w:pPr>
                          <w:ind w:firstLine="0"/>
                          <w:rPr>
                            <w:b/>
                            <w:i/>
                            <w:color w:val="FFFFFF" w:themeColor="background1"/>
                            <w:sz w:val="16"/>
                            <w:szCs w:val="16"/>
                            <w:highlight w:val="black"/>
                          </w:rPr>
                        </w:pPr>
                        <w:r w:rsidRPr="00C05F1F">
                          <w:rPr>
                            <w:b/>
                            <w:i/>
                            <w:color w:val="FFFFFF" w:themeColor="background1"/>
                            <w:sz w:val="16"/>
                            <w:szCs w:val="16"/>
                            <w:highlight w:val="black"/>
                          </w:rPr>
                          <w:t>Hulu</w:t>
                        </w:r>
                      </w:p>
                    </w:txbxContent>
                  </v:textbox>
                </v:shape>
                <v:shape id="Text Box 18457" o:spid="_x0000_s1128" type="#_x0000_t202" style="position:absolute;left:18076;top:23985;width:8040;height:3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weLMUA&#10;AADeAAAADwAAAGRycy9kb3ducmV2LnhtbERPS2vCQBC+F/wPywi91Y1SNURXkYBYih58XLyN2TEJ&#10;Zmdjdqupv75bELzNx/ec6bw1lbhR40rLCvq9CARxZnXJuYLDfvkRg3AeWWNlmRT8koP5rPM2xUTb&#10;O2/ptvO5CCHsElRQeF8nUrqsIIOuZ2viwJ1tY9AH2ORSN3gP4aaSgygaSYMlh4YCa0oLyi67H6Pg&#10;O11ucHsamPhRpav1eVFfD8ehUu/ddjEB4an1L/HT/aXD/PhzOIb/d8INcv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3B4sxQAAAN4AAAAPAAAAAAAAAAAAAAAAAJgCAABkcnMv&#10;ZG93bnJldi54bWxQSwUGAAAAAAQABAD1AAAAigMAAAAA&#10;" filled="f" stroked="f" strokeweight=".5pt">
                  <v:textbox>
                    <w:txbxContent>
                      <w:p w:rsidR="000A0C6F" w:rsidRDefault="000A0C6F" w:rsidP="007549A1">
                        <w:pPr>
                          <w:ind w:firstLine="0"/>
                          <w:rPr>
                            <w:b/>
                            <w:i/>
                            <w:color w:val="FFFFFF" w:themeColor="background1"/>
                            <w:sz w:val="16"/>
                            <w:szCs w:val="16"/>
                            <w:highlight w:val="black"/>
                          </w:rPr>
                        </w:pPr>
                        <w:r w:rsidRPr="00C05F1F">
                          <w:rPr>
                            <w:b/>
                            <w:i/>
                            <w:color w:val="FFFFFF" w:themeColor="background1"/>
                            <w:sz w:val="16"/>
                            <w:szCs w:val="16"/>
                            <w:highlight w:val="black"/>
                          </w:rPr>
                          <w:t>Kelod/</w:t>
                        </w:r>
                      </w:p>
                      <w:p w:rsidR="000A0C6F" w:rsidRPr="00C05F1F" w:rsidRDefault="000A0C6F" w:rsidP="007549A1">
                        <w:pPr>
                          <w:ind w:firstLine="0"/>
                          <w:rPr>
                            <w:b/>
                            <w:i/>
                            <w:color w:val="FFFFFF" w:themeColor="background1"/>
                            <w:sz w:val="16"/>
                            <w:szCs w:val="16"/>
                            <w:highlight w:val="black"/>
                          </w:rPr>
                        </w:pPr>
                        <w:r w:rsidRPr="00C05F1F">
                          <w:rPr>
                            <w:b/>
                            <w:i/>
                            <w:color w:val="FFFFFF" w:themeColor="background1"/>
                            <w:sz w:val="16"/>
                            <w:szCs w:val="16"/>
                            <w:highlight w:val="black"/>
                          </w:rPr>
                          <w:t>Teben</w:t>
                        </w:r>
                      </w:p>
                    </w:txbxContent>
                  </v:textbox>
                </v:shape>
                <v:shape id="Text Box 18458" o:spid="_x0000_s1129" type="#_x0000_t202" style="position:absolute;left:2672;top:21593;width:16491;height:33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UOKXsgA&#10;AADeAAAADwAAAGRycy9kb3ducmV2LnhtbESPQWvCQBCF7wX/wzJCb3WjVAmpq0hAKsUetF56m2bH&#10;JJidTbOrpv76zkHwNsN7894382XvGnWhLtSeDYxHCSjiwtuaSwOHr/VLCipEZIuNZzLwRwGWi8HT&#10;HDPrr7yjyz6WSkI4ZGigirHNtA5FRQ7DyLfEoh195zDK2pXadniVcNfoSZLMtMOapaHClvKKitP+&#10;7Ax85OtP3P1MXHpr8vftcdX+Hr6nxjwP+9UbqEh9fJjv1xsr+OnrVHjlHZlBL/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VQ4peyAAAAN4AAAAPAAAAAAAAAAAAAAAAAJgCAABk&#10;cnMvZG93bnJldi54bWxQSwUGAAAAAAQABAD1AAAAjQMAAAAA&#10;" filled="f" stroked="f" strokeweight=".5pt">
                  <v:textbox>
                    <w:txbxContent>
                      <w:p w:rsidR="000A0C6F" w:rsidRPr="00C05F1F" w:rsidRDefault="000A0C6F" w:rsidP="00C05F1F">
                        <w:pPr>
                          <w:ind w:firstLine="0"/>
                          <w:jc w:val="left"/>
                          <w:rPr>
                            <w:i/>
                            <w:sz w:val="16"/>
                            <w:szCs w:val="16"/>
                          </w:rPr>
                        </w:pPr>
                        <w:r w:rsidRPr="00C05F1F">
                          <w:rPr>
                            <w:i/>
                            <w:sz w:val="16"/>
                            <w:szCs w:val="16"/>
                          </w:rPr>
                          <w:t>Margi Agung/Jalan Utama/</w:t>
                        </w:r>
                        <w:r w:rsidRPr="002B2F7A">
                          <w:rPr>
                            <w:i/>
                            <w:sz w:val="16"/>
                            <w:szCs w:val="16"/>
                          </w:rPr>
                          <w:t>Lebuh</w:t>
                        </w:r>
                      </w:p>
                    </w:txbxContent>
                  </v:textbox>
                </v:shape>
                <v:rect id="Rectangle 18459" o:spid="_x0000_s1130" style="position:absolute;left:8159;top:70;width:3594;height:195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tmqccA&#10;AADeAAAADwAAAGRycy9kb3ducmV2LnhtbESP3WrCQBCF7wu+wzJC7+rGVkWja5BCoSKCP6XeDtlp&#10;NjQ7m2a3MXn7bkHwboZzvjNnVllnK9FS40vHCsajBARx7nTJhYKP89vTHIQPyBorx6SgJw/ZevCw&#10;wlS7Kx+pPYVCxBD2KSowIdSplD43ZNGPXE0ctS/XWAxxbQqpG7zGcFvJ5ySZSYslxwsGa3o1lH+f&#10;fm2sgZ96/9I6c7C7/nz52QXeThdKPQ67zRJEoC7czTf6XUduPpku4P+dOINc/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BrZqnHAAAA3gAAAA8AAAAAAAAAAAAAAAAAmAIAAGRy&#10;cy9kb3ducmV2LnhtbFBLBQYAAAAABAAEAPUAAACMAwAAAAA=&#10;" filled="f" strokecolor="red" strokeweight="2.25pt">
                  <v:stroke dashstyle="1 1"/>
                </v:rect>
                <v:line id="Straight Connector 18462" o:spid="_x0000_s1131" style="position:absolute;flip:y;visibility:visible;mso-wrap-style:square" from="13293,13364" to="20037,133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wmiVMMAAADeAAAADwAAAGRycy9kb3ducmV2LnhtbERPTWvCQBC9F/wPyxS81U2DiERXKQ2C&#10;0IPUevE2ZMfsanY2ZLcm+feuUOhtHu9z1tvBNeJOXbCeFbzPMhDEldeWawWnn93bEkSIyBobz6Rg&#10;pADbzeRljYX2PX/T/RhrkUI4FKjAxNgWUobKkMMw8y1x4i6+cxgT7GqpO+xTuGtknmUL6dByajDY&#10;0qeh6nb8dQr6vbNmbsdLea1Lm38d2pLHs1LT1+FjBSLSEP/Ff+69TvOX80UOz3fSDXL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8JolTDAAAA3gAAAA8AAAAAAAAAAAAA&#10;AAAAoQIAAGRycy9kb3ducmV2LnhtbFBLBQYAAAAABAAEAPkAAACRAwAAAAA=&#10;" strokecolor="black [3213]" strokeweight="1pt">
                  <v:stroke dashstyle="1 1" startarrow="diamond" endarrow="diamond" joinstyle="miter"/>
                </v:line>
                <v:shape id="Text Box 18463" o:spid="_x0000_s1132" type="#_x0000_t202" style="position:absolute;left:19976;top:12238;width:8997;height:3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vSksYA&#10;AADeAAAADwAAAGRycy9kb3ducmV2LnhtbERPS2vCQBC+F/oflil4q5vaGkLMKhKQitSD1ou3MTt5&#10;YHY2za6a9td3C0Jv8/E9J1sMphVX6l1jWcHLOAJBXFjdcKXg8Ll6TkA4j6yxtUwKvsnBYv74kGGq&#10;7Y13dN37SoQQdikqqL3vUildUZNBN7YdceBK2xv0AfaV1D3eQrhp5SSKYmmw4dBQY0d5TcV5fzEK&#10;Nvlqi7vTxCQ/bf7+US67r8NxqtToaVjOQHga/L/47l7rMD95i1/h751wg5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YvSksYAAADeAAAADwAAAAAAAAAAAAAAAACYAgAAZHJz&#10;L2Rvd25yZXYueG1sUEsFBgAAAAAEAAQA9QAAAIsDAAAAAA==&#10;" filled="f" stroked="f" strokeweight=".5pt">
                  <v:textbox>
                    <w:txbxContent>
                      <w:p w:rsidR="000A0C6F" w:rsidRPr="00C05F1F" w:rsidRDefault="000A0C6F" w:rsidP="00C05F1F">
                        <w:pPr>
                          <w:ind w:firstLine="0"/>
                          <w:jc w:val="left"/>
                          <w:rPr>
                            <w:sz w:val="16"/>
                            <w:szCs w:val="16"/>
                          </w:rPr>
                        </w:pPr>
                        <w:r w:rsidRPr="00C05F1F">
                          <w:rPr>
                            <w:sz w:val="16"/>
                            <w:szCs w:val="16"/>
                          </w:rPr>
                          <w:t xml:space="preserve">Unit-unit </w:t>
                        </w:r>
                        <w:proofErr w:type="gramStart"/>
                        <w:r>
                          <w:rPr>
                            <w:sz w:val="16"/>
                            <w:szCs w:val="16"/>
                          </w:rPr>
                          <w:t>massa</w:t>
                        </w:r>
                        <w:proofErr w:type="gramEnd"/>
                        <w:r>
                          <w:rPr>
                            <w:sz w:val="16"/>
                            <w:szCs w:val="16"/>
                          </w:rPr>
                          <w:t xml:space="preserve"> bangunan</w:t>
                        </w:r>
                      </w:p>
                    </w:txbxContent>
                  </v:textbox>
                </v:shape>
                <v:shape id="Text Box 13312" o:spid="_x0000_s1133" type="#_x0000_t202" style="position:absolute;left:17584;top:15122;width:12414;height:9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m2z8QA&#10;AADeAAAADwAAAGRycy9kb3ducmV2LnhtbERPS2sCMRC+C/6HMAUvUrOrIGVrVqqw0JuoLb1ON9N9&#10;mEyWJNXtv2+EQm/z8T1nsx2tEVfyoXOsIF9kIIhrpztuFLydq8cnECEiazSOScEPBdiW08kGC+1u&#10;fKTrKTYihXAoUEEb41BIGeqWLIaFG4gT9+W8xZigb6T2eEvh1shllq2lxY5TQ4sD7VuqL6dvq2Du&#10;+vzgduG8v8w/Pvvq3VjjK6VmD+PLM4hIY/wX/7lfdZq/WuVLuL+TbpDl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xpts/EAAAA3gAAAA8AAAAAAAAAAAAAAAAAmAIAAGRycy9k&#10;b3ducmV2LnhtbFBLBQYAAAAABAAEAPUAAACJAwAAAAA=&#10;" filled="f" strokecolor="black [3213]">
                  <v:stroke dashstyle="1 1"/>
                  <v:textbox>
                    <w:txbxContent>
                      <w:p w:rsidR="000A0C6F" w:rsidRPr="00C05F1F" w:rsidRDefault="000A0C6F" w:rsidP="004D0340">
                        <w:pPr>
                          <w:ind w:firstLine="0"/>
                          <w:jc w:val="left"/>
                          <w:rPr>
                            <w:sz w:val="16"/>
                            <w:szCs w:val="16"/>
                          </w:rPr>
                        </w:pPr>
                        <w:r w:rsidRPr="002B2F7A">
                          <w:rPr>
                            <w:i/>
                            <w:sz w:val="16"/>
                            <w:szCs w:val="16"/>
                          </w:rPr>
                          <w:t>Lebuh</w:t>
                        </w:r>
                        <w:r>
                          <w:rPr>
                            <w:sz w:val="16"/>
                            <w:szCs w:val="16"/>
                          </w:rPr>
                          <w:t xml:space="preserve"> sebagai ruang kosong untuk kegiatan ritual (</w:t>
                        </w:r>
                        <w:r w:rsidRPr="004D0340">
                          <w:rPr>
                            <w:i/>
                            <w:sz w:val="16"/>
                            <w:szCs w:val="16"/>
                          </w:rPr>
                          <w:t>pecaruan</w:t>
                        </w:r>
                        <w:r>
                          <w:rPr>
                            <w:sz w:val="16"/>
                            <w:szCs w:val="16"/>
                          </w:rPr>
                          <w:t xml:space="preserve"> dan dan pemelukatan); hilir dari prosesi upacara di dalam pekarangan; dan ruang kumpul saat gempa</w:t>
                        </w:r>
                      </w:p>
                      <w:p w:rsidR="000A0C6F" w:rsidRPr="007549A1" w:rsidRDefault="000A0C6F" w:rsidP="007549A1">
                        <w:pPr>
                          <w:ind w:firstLine="0"/>
                          <w:rPr>
                            <w:sz w:val="18"/>
                            <w:szCs w:val="18"/>
                          </w:rPr>
                        </w:pPr>
                      </w:p>
                    </w:txbxContent>
                  </v:textbox>
                </v:shape>
                <v:line id="Straight Connector 13313" o:spid="_x0000_s1134" style="position:absolute;flip:y;visibility:visible;mso-wrap-style:square" from="9777,19061" to="17547,218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k9NCcQAAADeAAAADwAAAGRycy9kb3ducmV2LnhtbERPTWvCQBC9F/oflil4qxuNlJK6Smko&#10;CB5E7aW3ITtmV7OzIbs1yb93BaG3ebzPWa4H14grdcF6VjCbZiCIK68t1wp+jt+v7yBCRNbYeCYF&#10;IwVYr56fllho3/OerodYixTCoUAFJsa2kDJUhhyGqW+JE3fyncOYYFdL3WGfwl0j51n2Jh1aTg0G&#10;W/oyVF0Of05Bv3HWLOx4Ks91aefbXVvy+KvU5GX4/AARaYj/4od7o9P8PJ/lcH8n3SB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T00JxAAAAN4AAAAPAAAAAAAAAAAA&#10;AAAAAKECAABkcnMvZG93bnJldi54bWxQSwUGAAAAAAQABAD5AAAAkgMAAAAA&#10;" strokecolor="black [3213]" strokeweight="1pt">
                  <v:stroke dashstyle="1 1" startarrow="diamond" endarrow="diamond" joinstyle="miter"/>
                </v:line>
              </v:group>
            </w:pict>
          </mc:Fallback>
        </mc:AlternateContent>
      </w:r>
      <w:r w:rsidR="00A2561D">
        <w:tab/>
        <w:t xml:space="preserve">Konsepsi </w:t>
      </w:r>
      <w:r w:rsidR="002B2F7A" w:rsidRPr="002B2F7A">
        <w:rPr>
          <w:i/>
        </w:rPr>
        <w:t>natah</w:t>
      </w:r>
      <w:r w:rsidR="00A2561D">
        <w:t xml:space="preserve"> sebagai ruang ritual dan evakuasi juga berlaku pada skala pekarangan rumah tinggal. Dalam prosesi penetralisasi ruang pekarangan (upacara </w:t>
      </w:r>
      <w:r w:rsidR="00A2561D" w:rsidRPr="007E4777">
        <w:rPr>
          <w:i/>
        </w:rPr>
        <w:t>pecaruan</w:t>
      </w:r>
      <w:r w:rsidR="00A2561D">
        <w:t xml:space="preserve">) juga dilakukan di ruang </w:t>
      </w:r>
      <w:r w:rsidR="002B2F7A" w:rsidRPr="002B2F7A">
        <w:rPr>
          <w:i/>
        </w:rPr>
        <w:t>natah</w:t>
      </w:r>
      <w:r w:rsidR="00A2561D">
        <w:t xml:space="preserve"> sebagai ruang tengah dari deretan-deretan rumah-rumah penduduk dalam satu </w:t>
      </w:r>
      <w:r w:rsidR="00A2561D" w:rsidRPr="007E4777">
        <w:rPr>
          <w:i/>
        </w:rPr>
        <w:t>banjaran</w:t>
      </w:r>
      <w:r w:rsidR="00A2561D">
        <w:t xml:space="preserve">. </w:t>
      </w:r>
      <w:r w:rsidR="002B2F7A" w:rsidRPr="002B2F7A">
        <w:rPr>
          <w:i/>
        </w:rPr>
        <w:t>Natah</w:t>
      </w:r>
      <w:r w:rsidR="00A2561D">
        <w:t xml:space="preserve"> juga dipergunakan sebagai upacara pembersihan tubuh manusia secara ritual yang sering disebut dengan </w:t>
      </w:r>
      <w:r w:rsidR="00A2561D" w:rsidRPr="007E4777">
        <w:rPr>
          <w:i/>
        </w:rPr>
        <w:t>melukat</w:t>
      </w:r>
      <w:r w:rsidR="00A2561D">
        <w:t>. Tujuan dari melukat yaitu m</w:t>
      </w:r>
      <w:r w:rsidR="007E4777">
        <w:t>embersihkan unsur-unsur negatif</w:t>
      </w:r>
      <w:r w:rsidR="00A2561D">
        <w:t xml:space="preserve"> yang bersifat </w:t>
      </w:r>
      <w:r w:rsidR="00A2561D" w:rsidRPr="007E4777">
        <w:rPr>
          <w:i/>
        </w:rPr>
        <w:t>niskala</w:t>
      </w:r>
      <w:r w:rsidR="00A2561D">
        <w:t xml:space="preserve"> dalam tubuh manusia. Kegiatan ritual yang lain yang dilakukan di </w:t>
      </w:r>
      <w:r w:rsidR="002B2F7A" w:rsidRPr="002B2F7A">
        <w:rPr>
          <w:i/>
        </w:rPr>
        <w:t>natah</w:t>
      </w:r>
      <w:r w:rsidR="00A2561D">
        <w:t xml:space="preserve"> yaitu nyiramin jenasah yang </w:t>
      </w:r>
      <w:proofErr w:type="gramStart"/>
      <w:r w:rsidR="00A2561D">
        <w:t>akan</w:t>
      </w:r>
      <w:proofErr w:type="gramEnd"/>
      <w:r w:rsidR="00A2561D">
        <w:t xml:space="preserve"> dikebumikan yang memiliki tujuan</w:t>
      </w:r>
      <w:r w:rsidR="007E4777">
        <w:t xml:space="preserve"> melepaskan unsur-unsur negatif</w:t>
      </w:r>
      <w:r w:rsidR="00A2561D">
        <w:t xml:space="preserve"> dalam tubuh jenazah tersebut sebelum dikebumikan (dikembalikan kepada ibu pertiwi). Ketika terjadi gempa bumi, masyarakat yang berada di dalam rumah berhamburan keluar menuju jalan utama desa sebagai ruang luar yang kosong (lihat </w:t>
      </w:r>
      <w:r w:rsidR="00C04F8A">
        <w:t>Gambar5: Gambar 6; Gambar 7; dan Gambar 8</w:t>
      </w:r>
      <w:r w:rsidR="00A2561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5"/>
      </w:tblGrid>
      <w:tr w:rsidR="00B659F9" w:rsidTr="005A1E84">
        <w:tc>
          <w:tcPr>
            <w:tcW w:w="4814" w:type="dxa"/>
          </w:tcPr>
          <w:p w:rsidR="00B659F9" w:rsidRDefault="00B659F9" w:rsidP="00284857">
            <w:pPr>
              <w:ind w:firstLine="0"/>
            </w:pPr>
            <w:r>
              <w:rPr>
                <w:noProof/>
              </w:rPr>
              <mc:AlternateContent>
                <mc:Choice Requires="wps">
                  <w:drawing>
                    <wp:anchor distT="0" distB="0" distL="114300" distR="114300" simplePos="0" relativeHeight="251765760" behindDoc="0" locked="0" layoutInCell="1" allowOverlap="1" wp14:anchorId="3A0914B5" wp14:editId="096C4204">
                      <wp:simplePos x="0" y="0"/>
                      <wp:positionH relativeFrom="column">
                        <wp:posOffset>-51640</wp:posOffset>
                      </wp:positionH>
                      <wp:positionV relativeFrom="paragraph">
                        <wp:posOffset>2059940</wp:posOffset>
                      </wp:positionV>
                      <wp:extent cx="2061365" cy="0"/>
                      <wp:effectExtent l="0" t="0" r="34290" b="19050"/>
                      <wp:wrapNone/>
                      <wp:docPr id="18452" name="Straight Connector 18452"/>
                      <wp:cNvGraphicFramePr/>
                      <a:graphic xmlns:a="http://schemas.openxmlformats.org/drawingml/2006/main">
                        <a:graphicData uri="http://schemas.microsoft.com/office/word/2010/wordprocessingShape">
                          <wps:wsp>
                            <wps:cNvCnPr/>
                            <wps:spPr>
                              <a:xfrm>
                                <a:off x="0" y="0"/>
                                <a:ext cx="206136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27FF49E" id="Straight Connector 18452" o:spid="_x0000_s1026" style="position:absolute;z-index:251765760;visibility:visible;mso-wrap-style:square;mso-wrap-distance-left:9pt;mso-wrap-distance-top:0;mso-wrap-distance-right:9pt;mso-wrap-distance-bottom:0;mso-position-horizontal:absolute;mso-position-horizontal-relative:text;mso-position-vertical:absolute;mso-position-vertical-relative:text" from="-4.05pt,162.2pt" to="158.25pt,16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" strokecolor="black [3213]">
                      <v:stroke joinstyle="miter"/>
                    </v:line>
                  </w:pict>
                </mc:Fallback>
              </mc:AlternateContent>
            </w:r>
            <w:r>
              <w:rPr>
                <w:noProof/>
              </w:rPr>
              <w:drawing>
                <wp:inline distT="0" distB="0" distL="0" distR="0" wp14:anchorId="192D5A43" wp14:editId="7BEC88C3">
                  <wp:extent cx="1424778" cy="2063290"/>
                  <wp:effectExtent l="0" t="0" r="4445" b="0"/>
                  <wp:docPr id="18451" name="Picture 18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5666" t="11066" r="56323" b="16821"/>
                          <a:stretch/>
                        </pic:blipFill>
                        <pic:spPr bwMode="auto">
                          <a:xfrm>
                            <a:off x="0" y="0"/>
                            <a:ext cx="1428789" cy="2069099"/>
                          </a:xfrm>
                          <a:prstGeom prst="rect">
                            <a:avLst/>
                          </a:prstGeom>
                          <a:ln>
                            <a:noFill/>
                          </a:ln>
                          <a:extLst>
                            <a:ext uri="{53640926-AAD7-44D8-BBD7-CCE9431645EC}">
                              <a14:shadowObscured xmlns:a14="http://schemas.microsoft.com/office/drawing/2010/main"/>
                            </a:ext>
                          </a:extLst>
                        </pic:spPr>
                      </pic:pic>
                    </a:graphicData>
                  </a:graphic>
                </wp:inline>
              </w:drawing>
            </w:r>
          </w:p>
          <w:p w:rsidR="00B659F9" w:rsidRDefault="00B659F9" w:rsidP="00284857">
            <w:pPr>
              <w:ind w:firstLine="0"/>
            </w:pPr>
          </w:p>
          <w:p w:rsidR="00B659F9" w:rsidRDefault="00B659F9" w:rsidP="00284857">
            <w:pPr>
              <w:ind w:firstLine="0"/>
            </w:pPr>
          </w:p>
          <w:p w:rsidR="00B659F9" w:rsidRDefault="00B659F9" w:rsidP="00284857">
            <w:pPr>
              <w:ind w:firstLine="0"/>
            </w:pPr>
            <w:r>
              <w:rPr>
                <w:noProof/>
              </w:rPr>
              <mc:AlternateContent>
                <mc:Choice Requires="wps">
                  <w:drawing>
                    <wp:anchor distT="0" distB="0" distL="114300" distR="114300" simplePos="0" relativeHeight="251766784" behindDoc="0" locked="0" layoutInCell="1" allowOverlap="1" wp14:anchorId="3C47AB88" wp14:editId="248C62A4">
                      <wp:simplePos x="0" y="0"/>
                      <wp:positionH relativeFrom="column">
                        <wp:posOffset>-52522</wp:posOffset>
                      </wp:positionH>
                      <wp:positionV relativeFrom="paragraph">
                        <wp:posOffset>93462</wp:posOffset>
                      </wp:positionV>
                      <wp:extent cx="2061365" cy="0"/>
                      <wp:effectExtent l="0" t="0" r="34290" b="19050"/>
                      <wp:wrapNone/>
                      <wp:docPr id="18454" name="Straight Connector 18454"/>
                      <wp:cNvGraphicFramePr/>
                      <a:graphic xmlns:a="http://schemas.openxmlformats.org/drawingml/2006/main">
                        <a:graphicData uri="http://schemas.microsoft.com/office/word/2010/wordprocessingShape">
                          <wps:wsp>
                            <wps:cNvCnPr/>
                            <wps:spPr>
                              <a:xfrm>
                                <a:off x="0" y="0"/>
                                <a:ext cx="206136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5DE5C51" id="Straight Connector 18454" o:spid="_x0000_s1026" style="position:absolute;z-index:251766784;visibility:visible;mso-wrap-style:square;mso-wrap-distance-left:9pt;mso-wrap-distance-top:0;mso-wrap-distance-right:9pt;mso-wrap-distance-bottom:0;mso-position-horizontal:absolute;mso-position-horizontal-relative:text;mso-position-vertical:absolute;mso-position-vertical-relative:text" from="-4.15pt,7.35pt" to="158.15pt,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" strokecolor="black [3213]">
                      <v:stroke joinstyle="miter"/>
                    </v:line>
                  </w:pict>
                </mc:Fallback>
              </mc:AlternateContent>
            </w:r>
          </w:p>
          <w:p w:rsidR="00B659F9" w:rsidRDefault="00B659F9" w:rsidP="00284857">
            <w:pPr>
              <w:ind w:firstLine="0"/>
            </w:pPr>
          </w:p>
        </w:tc>
        <w:tc>
          <w:tcPr>
            <w:tcW w:w="4815" w:type="dxa"/>
            <w:vMerge w:val="restart"/>
          </w:tcPr>
          <w:p w:rsidR="00B659F9" w:rsidRDefault="00B659F9" w:rsidP="00B659F9">
            <w:pPr>
              <w:ind w:left="460" w:firstLine="0"/>
              <w:jc w:val="left"/>
            </w:pPr>
            <w:r>
              <w:rPr>
                <w:noProof/>
              </w:rPr>
              <mc:AlternateContent>
                <mc:Choice Requires="wps">
                  <w:drawing>
                    <wp:anchor distT="0" distB="0" distL="114300" distR="114300" simplePos="0" relativeHeight="251789312" behindDoc="0" locked="0" layoutInCell="1" allowOverlap="1" wp14:anchorId="41D9AA63" wp14:editId="566A7FE4">
                      <wp:simplePos x="0" y="0"/>
                      <wp:positionH relativeFrom="column">
                        <wp:posOffset>1079500</wp:posOffset>
                      </wp:positionH>
                      <wp:positionV relativeFrom="paragraph">
                        <wp:posOffset>32385</wp:posOffset>
                      </wp:positionV>
                      <wp:extent cx="0" cy="2314575"/>
                      <wp:effectExtent l="0" t="0" r="19050" b="28575"/>
                      <wp:wrapNone/>
                      <wp:docPr id="18474" name="Straight Connector 18474"/>
                      <wp:cNvGraphicFramePr/>
                      <a:graphic xmlns:a="http://schemas.openxmlformats.org/drawingml/2006/main">
                        <a:graphicData uri="http://schemas.microsoft.com/office/word/2010/wordprocessingShape">
                          <wps:wsp>
                            <wps:cNvCnPr/>
                            <wps:spPr>
                              <a:xfrm>
                                <a:off x="0" y="0"/>
                                <a:ext cx="0" cy="2314575"/>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D4DF042" id="Straight Connector 18474" o:spid="_x0000_s1026" style="position:absolute;z-index:251789312;visibility:visible;mso-wrap-style:square;mso-wrap-distance-left:9pt;mso-wrap-distance-top:0;mso-wrap-distance-right:9pt;mso-wrap-distance-bottom:0;mso-position-horizontal:absolute;mso-position-horizontal-relative:text;mso-position-vertical:absolute;mso-position-vertical-relative:text" from="85pt,2.55pt" to="85pt,18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" strokecolor="black [3213]">
                      <v:stroke joinstyle="miter"/>
                    </v:line>
                  </w:pict>
                </mc:Fallback>
              </mc:AlternateContent>
            </w:r>
            <w:r>
              <w:rPr>
                <w:noProof/>
              </w:rPr>
              <mc:AlternateContent>
                <mc:Choice Requires="wps">
                  <w:drawing>
                    <wp:anchor distT="0" distB="0" distL="114300" distR="114300" simplePos="0" relativeHeight="251788288" behindDoc="0" locked="0" layoutInCell="1" allowOverlap="1" wp14:anchorId="4EB92532" wp14:editId="2FD4C110">
                      <wp:simplePos x="0" y="0"/>
                      <wp:positionH relativeFrom="column">
                        <wp:posOffset>1207797</wp:posOffset>
                      </wp:positionH>
                      <wp:positionV relativeFrom="paragraph">
                        <wp:posOffset>32385</wp:posOffset>
                      </wp:positionV>
                      <wp:extent cx="0" cy="2315070"/>
                      <wp:effectExtent l="0" t="0" r="19050" b="28575"/>
                      <wp:wrapNone/>
                      <wp:docPr id="18473" name="Straight Connector 18473"/>
                      <wp:cNvGraphicFramePr/>
                      <a:graphic xmlns:a="http://schemas.openxmlformats.org/drawingml/2006/main">
                        <a:graphicData uri="http://schemas.microsoft.com/office/word/2010/wordprocessingShape">
                          <wps:wsp>
                            <wps:cNvCnPr/>
                            <wps:spPr>
                              <a:xfrm>
                                <a:off x="0" y="0"/>
                                <a:ext cx="0" cy="231507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AA5BB11" id="Straight Connector 18473" o:spid="_x0000_s1026" style="position:absolute;z-index:251788288;visibility:visible;mso-wrap-style:square;mso-wrap-distance-left:9pt;mso-wrap-distance-top:0;mso-wrap-distance-right:9pt;mso-wrap-distance-bottom:0;mso-position-horizontal:absolute;mso-position-horizontal-relative:text;mso-position-vertical:absolute;mso-position-vertical-relative:text" from="95.1pt,2.55pt" to="95.1pt,18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" strokecolor="black [3213]">
                      <v:stroke joinstyle="miter"/>
                    </v:line>
                  </w:pict>
                </mc:Fallback>
              </mc:AlternateContent>
            </w:r>
            <w:r>
              <w:rPr>
                <w:noProof/>
              </w:rPr>
              <mc:AlternateContent>
                <mc:Choice Requires="wps">
                  <w:drawing>
                    <wp:anchor distT="0" distB="0" distL="114300" distR="114300" simplePos="0" relativeHeight="251786240" behindDoc="0" locked="0" layoutInCell="1" allowOverlap="1" wp14:anchorId="0FFF4ABF" wp14:editId="4FE3433F">
                      <wp:simplePos x="0" y="0"/>
                      <wp:positionH relativeFrom="column">
                        <wp:posOffset>221587</wp:posOffset>
                      </wp:positionH>
                      <wp:positionV relativeFrom="paragraph">
                        <wp:posOffset>32385</wp:posOffset>
                      </wp:positionV>
                      <wp:extent cx="0" cy="2315070"/>
                      <wp:effectExtent l="0" t="0" r="19050" b="28575"/>
                      <wp:wrapNone/>
                      <wp:docPr id="18472" name="Straight Connector 18472"/>
                      <wp:cNvGraphicFramePr/>
                      <a:graphic xmlns:a="http://schemas.openxmlformats.org/drawingml/2006/main">
                        <a:graphicData uri="http://schemas.microsoft.com/office/word/2010/wordprocessingShape">
                          <wps:wsp>
                            <wps:cNvCnPr/>
                            <wps:spPr>
                              <a:xfrm>
                                <a:off x="0" y="0"/>
                                <a:ext cx="0" cy="231507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8B933D7" id="Straight Connector 18472" o:spid="_x0000_s1026" style="position:absolute;z-index:251786240;visibility:visible;mso-wrap-style:square;mso-wrap-distance-left:9pt;mso-wrap-distance-top:0;mso-wrap-distance-right:9pt;mso-wrap-distance-bottom:0;mso-position-horizontal:absolute;mso-position-horizontal-relative:text;mso-position-vertical:absolute;mso-position-vertical-relative:text" from="17.45pt,2.55pt" to="17.45pt,18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" strokecolor="black [3213]">
                      <v:stroke joinstyle="miter"/>
                    </v:line>
                  </w:pict>
                </mc:Fallback>
              </mc:AlternateContent>
            </w:r>
            <w:r>
              <w:rPr>
                <w:noProof/>
              </w:rPr>
              <mc:AlternateContent>
                <mc:Choice Requires="wps">
                  <w:drawing>
                    <wp:anchor distT="0" distB="0" distL="114300" distR="114300" simplePos="0" relativeHeight="251784192" behindDoc="0" locked="0" layoutInCell="1" allowOverlap="1" wp14:anchorId="5C97BB20" wp14:editId="43F2A267">
                      <wp:simplePos x="0" y="0"/>
                      <wp:positionH relativeFrom="column">
                        <wp:posOffset>349471</wp:posOffset>
                      </wp:positionH>
                      <wp:positionV relativeFrom="paragraph">
                        <wp:posOffset>32662</wp:posOffset>
                      </wp:positionV>
                      <wp:extent cx="0" cy="2315070"/>
                      <wp:effectExtent l="0" t="0" r="19050" b="28575"/>
                      <wp:wrapNone/>
                      <wp:docPr id="18471" name="Straight Connector 18471"/>
                      <wp:cNvGraphicFramePr/>
                      <a:graphic xmlns:a="http://schemas.openxmlformats.org/drawingml/2006/main">
                        <a:graphicData uri="http://schemas.microsoft.com/office/word/2010/wordprocessingShape">
                          <wps:wsp>
                            <wps:cNvCnPr/>
                            <wps:spPr>
                              <a:xfrm>
                                <a:off x="0" y="0"/>
                                <a:ext cx="0" cy="231507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E803473" id="Straight Connector 18471" o:spid="_x0000_s1026" style="position:absolute;z-index:251784192;visibility:visible;mso-wrap-style:square;mso-wrap-distance-left:9pt;mso-wrap-distance-top:0;mso-wrap-distance-right:9pt;mso-wrap-distance-bottom:0;mso-position-horizontal:absolute;mso-position-horizontal-relative:text;mso-position-vertical:absolute;mso-position-vertical-relative:text" from="27.5pt,2.55pt" to="27.5pt,18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" strokecolor="black [3213]">
                      <v:stroke joinstyle="miter"/>
                    </v:line>
                  </w:pict>
                </mc:Fallback>
              </mc:AlternateContent>
            </w:r>
            <w:r>
              <w:rPr>
                <w:noProof/>
              </w:rPr>
              <mc:AlternateContent>
                <mc:Choice Requires="wps">
                  <w:drawing>
                    <wp:anchor distT="0" distB="0" distL="114300" distR="114300" simplePos="0" relativeHeight="251779072" behindDoc="0" locked="0" layoutInCell="1" allowOverlap="1" wp14:anchorId="276C26BA" wp14:editId="7B166936">
                      <wp:simplePos x="0" y="0"/>
                      <wp:positionH relativeFrom="column">
                        <wp:posOffset>-52705</wp:posOffset>
                      </wp:positionH>
                      <wp:positionV relativeFrom="paragraph">
                        <wp:posOffset>2578078</wp:posOffset>
                      </wp:positionV>
                      <wp:extent cx="2061365" cy="0"/>
                      <wp:effectExtent l="0" t="0" r="34290" b="19050"/>
                      <wp:wrapNone/>
                      <wp:docPr id="18467" name="Straight Connector 18467"/>
                      <wp:cNvGraphicFramePr/>
                      <a:graphic xmlns:a="http://schemas.openxmlformats.org/drawingml/2006/main">
                        <a:graphicData uri="http://schemas.microsoft.com/office/word/2010/wordprocessingShape">
                          <wps:wsp>
                            <wps:cNvCnPr/>
                            <wps:spPr>
                              <a:xfrm>
                                <a:off x="0" y="0"/>
                                <a:ext cx="206136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D29DDEB" id="Straight Connector 18467" o:spid="_x0000_s1026" style="position:absolute;z-index:251779072;visibility:visible;mso-wrap-style:square;mso-wrap-distance-left:9pt;mso-wrap-distance-top:0;mso-wrap-distance-right:9pt;mso-wrap-distance-bottom:0;mso-position-horizontal:absolute;mso-position-horizontal-relative:text;mso-position-vertical:absolute;mso-position-vertical-relative:text" from="-4.15pt,203pt" to="158.15pt,2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" strokecolor="black [3213]">
                      <v:stroke joinstyle="miter"/>
                    </v:line>
                  </w:pict>
                </mc:Fallback>
              </mc:AlternateContent>
            </w:r>
            <w:r>
              <w:rPr>
                <w:noProof/>
              </w:rPr>
              <mc:AlternateContent>
                <mc:Choice Requires="wps">
                  <w:drawing>
                    <wp:anchor distT="0" distB="0" distL="114300" distR="114300" simplePos="0" relativeHeight="251778048" behindDoc="0" locked="0" layoutInCell="1" allowOverlap="1" wp14:anchorId="25CF2CF0" wp14:editId="17FBB175">
                      <wp:simplePos x="0" y="0"/>
                      <wp:positionH relativeFrom="column">
                        <wp:posOffset>-53259</wp:posOffset>
                      </wp:positionH>
                      <wp:positionV relativeFrom="paragraph">
                        <wp:posOffset>2345360</wp:posOffset>
                      </wp:positionV>
                      <wp:extent cx="2061365" cy="0"/>
                      <wp:effectExtent l="0" t="0" r="34290" b="19050"/>
                      <wp:wrapNone/>
                      <wp:docPr id="18466" name="Straight Connector 18466"/>
                      <wp:cNvGraphicFramePr/>
                      <a:graphic xmlns:a="http://schemas.openxmlformats.org/drawingml/2006/main">
                        <a:graphicData uri="http://schemas.microsoft.com/office/word/2010/wordprocessingShape">
                          <wps:wsp>
                            <wps:cNvCnPr/>
                            <wps:spPr>
                              <a:xfrm>
                                <a:off x="0" y="0"/>
                                <a:ext cx="206136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B816EAC" id="Straight Connector 18466" o:spid="_x0000_s1026" style="position:absolute;z-index:251778048;visibility:visible;mso-wrap-style:square;mso-wrap-distance-left:9pt;mso-wrap-distance-top:0;mso-wrap-distance-right:9pt;mso-wrap-distance-bottom:0;mso-position-horizontal:absolute;mso-position-horizontal-relative:text;mso-position-vertical:absolute;mso-position-vertical-relative:text" from="-4.2pt,184.65pt" to="158.1pt,18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" strokecolor="black [3213]">
                      <v:stroke joinstyle="miter"/>
                    </v:line>
                  </w:pict>
                </mc:Fallback>
              </mc:AlternateContent>
            </w:r>
            <w:r w:rsidRPr="003A19DA">
              <w:rPr>
                <w:noProof/>
                <w:sz w:val="24"/>
                <w:szCs w:val="24"/>
              </w:rPr>
              <w:drawing>
                <wp:inline distT="0" distB="0" distL="0" distR="0" wp14:anchorId="2DD386CF" wp14:editId="26E77A9C">
                  <wp:extent cx="2482202" cy="849598"/>
                  <wp:effectExtent l="0" t="2858" r="0" b="0"/>
                  <wp:docPr id="18465" name="Picture 18465" descr="D:\Documents\Desktop\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cuments\Desktop\Untitled-1.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rot="5400000">
                            <a:off x="0" y="0"/>
                            <a:ext cx="2493923" cy="853610"/>
                          </a:xfrm>
                          <a:prstGeom prst="rect">
                            <a:avLst/>
                          </a:prstGeom>
                          <a:noFill/>
                          <a:ln>
                            <a:noFill/>
                          </a:ln>
                        </pic:spPr>
                      </pic:pic>
                    </a:graphicData>
                  </a:graphic>
                </wp:inline>
              </w:drawing>
            </w:r>
          </w:p>
        </w:tc>
      </w:tr>
      <w:tr w:rsidR="00B659F9" w:rsidTr="005A1E84">
        <w:tc>
          <w:tcPr>
            <w:tcW w:w="4814" w:type="dxa"/>
          </w:tcPr>
          <w:p w:rsidR="00B659F9" w:rsidRDefault="00B659F9" w:rsidP="00284857">
            <w:pPr>
              <w:ind w:firstLine="0"/>
            </w:pPr>
          </w:p>
        </w:tc>
        <w:tc>
          <w:tcPr>
            <w:tcW w:w="4815" w:type="dxa"/>
            <w:vMerge/>
          </w:tcPr>
          <w:p w:rsidR="00B659F9" w:rsidRDefault="00B659F9" w:rsidP="00284857">
            <w:pPr>
              <w:ind w:firstLine="0"/>
            </w:pPr>
          </w:p>
        </w:tc>
      </w:tr>
      <w:tr w:rsidR="00F66B5C" w:rsidTr="00B60F1E">
        <w:tc>
          <w:tcPr>
            <w:tcW w:w="4814" w:type="dxa"/>
          </w:tcPr>
          <w:p w:rsidR="00F66B5C" w:rsidRDefault="00F66B5C" w:rsidP="00FA1382">
            <w:pPr>
              <w:pStyle w:val="Caption"/>
              <w:ind w:firstLine="0"/>
              <w:jc w:val="center"/>
            </w:pPr>
            <w:r>
              <w:rPr>
                <w:b/>
                <w:i w:val="0"/>
                <w:color w:val="auto"/>
                <w:sz w:val="20"/>
                <w:szCs w:val="20"/>
              </w:rPr>
              <w:t>Gambar 5</w:t>
            </w:r>
            <w:r w:rsidRPr="00B659F9">
              <w:rPr>
                <w:b/>
                <w:i w:val="0"/>
                <w:color w:val="auto"/>
                <w:sz w:val="20"/>
                <w:szCs w:val="20"/>
              </w:rPr>
              <w:t xml:space="preserve">. </w:t>
            </w:r>
            <w:r w:rsidR="002B2F7A" w:rsidRPr="002B2F7A">
              <w:rPr>
                <w:b/>
                <w:color w:val="auto"/>
                <w:sz w:val="20"/>
                <w:szCs w:val="20"/>
              </w:rPr>
              <w:t>Natah</w:t>
            </w:r>
            <w:r w:rsidRPr="00B659F9">
              <w:rPr>
                <w:b/>
                <w:i w:val="0"/>
                <w:color w:val="auto"/>
                <w:sz w:val="20"/>
                <w:szCs w:val="20"/>
              </w:rPr>
              <w:t xml:space="preserve"> dan </w:t>
            </w:r>
            <w:r w:rsidR="002B2F7A" w:rsidRPr="002B2F7A">
              <w:rPr>
                <w:b/>
                <w:color w:val="auto"/>
                <w:sz w:val="20"/>
                <w:szCs w:val="20"/>
              </w:rPr>
              <w:t>Lebuh</w:t>
            </w:r>
            <w:r w:rsidRPr="00B659F9">
              <w:rPr>
                <w:b/>
                <w:i w:val="0"/>
                <w:color w:val="auto"/>
                <w:sz w:val="20"/>
                <w:szCs w:val="20"/>
              </w:rPr>
              <w:t xml:space="preserve"> Unit Pekarangan Rumah Desa Pinggan</w:t>
            </w:r>
            <w:r>
              <w:rPr>
                <w:b/>
                <w:i w:val="0"/>
                <w:color w:val="auto"/>
                <w:sz w:val="20"/>
                <w:szCs w:val="20"/>
              </w:rPr>
              <w:t xml:space="preserve"> (Sumber: hasil modifikasi dari </w:t>
            </w:r>
            <w:r w:rsidR="00FA1382" w:rsidRPr="00FA1382">
              <w:rPr>
                <w:b/>
                <w:i w:val="0"/>
                <w:color w:val="auto"/>
                <w:sz w:val="20"/>
                <w:szCs w:val="20"/>
              </w:rPr>
              <w:fldChar w:fldCharType="begin" w:fldLock="1"/>
            </w:r>
            <w:r w:rsidR="00FA1382" w:rsidRPr="00FA1382">
              <w:rPr>
                <w:b/>
                <w:i w:val="0"/>
                <w:color w:val="auto"/>
                <w:sz w:val="20"/>
                <w:szCs w:val="20"/>
              </w:rPr>
              <w:instrText>ADDIN CSL_CITATION {"citationItems":[{"id":"ITEM-1","itemData":{"abstract":"Artikel ini mengkaji mengenai pelestarian nilai-nilai traditional yang merupakan suatu kekayaan budaya sebagai cerminan pelaksanaan kearifan local (local wisdom). Kasus yang diangkat difokuskan pada pola desa beserta lansekap di desa-desa tua di Bali yang dikenal dengan sebutan Desa Bali Aga, atau Bali Kuna, atau Bali Mula. Penelitian telah dilakukan pada desa-desa tua di dataran tinggi (pegunungan) di Bali bagian Utara dan desa-desa yang berada sepanjang danau. Desa Pinggan dan Desa Buahan merupakan contoh kajian dalam penelitian ini. Pendalaman dan pemahaman kajian histori, kebudayaan dan arsitektur dilakukan untuk memahami nilai-nilai tradisional yang ada di desa-desa tersebut. Pengamatan secara langsung pada pola desa dan lingkungannya bertujuan untuk mendalami tentang kondisi dan ekistensi desa. Penelitian ini diharapkan dapat memberikan kontribusi terhadap keilmuan khususnya konservasi dalam melestarikan dan memelihara kekayaan arsitektur dan budaya, serta sebagai sumbangsih dokumentasi untuk generasi berikutnya agar memahami kekayaan yang dimiliki oleh bangsa ini.","author":[{"dropping-particle":"","family":"Yudantini","given":"Ni Made","non-dropping-particle":"","parse-names":false,"suffix":""}],"container-title":"Prosiding Temu Ilmiah IPLBI 2016: Konservasi Lingkungan dan Kearifan Lokal","editor":[{"dropping-particle":"","family":"Susilo","given":"Gatot Adi","non-dropping-particle":"","parse-names":false,"suffix":""},{"dropping-particle":"","family":"Pramitasari","given":"Putri Herlia","non-dropping-particle":"","parse-names":false,"suffix":""},{"dropping-particle":"","family":"Putra","given":"Ghoustanjiwani Adi","non-dropping-particle":"","parse-names":false,"suffix":""},{"dropping-particle":"","family":"Ujianto","given":"Bayu Teguh","non-dropping-particle":"","parse-names":false,"suffix":""},{"dropping-particle":"","family":"Hamka","given":"","non-dropping-particle":"","parse-names":false,"suffix":""}],"id":"ITEM-1","issued":{"date-parts":[["2016"]]},"page":"63-66","publisher":"Fakultas Teknik Sipil dan Perencanaan Institut Teknologi Nasional, Malang","publisher-place":"Cirebon","title":"Pelestarian Nilai-Nilai Tradisional sebagai Wujud Kearifan Lokal: Pola Desa dan Lanskap di Desa Tradisional (Bali Aga)","type":"paper-conference"},"uris":["http://www.mendeley.com/documents/?uuid=53d10d41-676a-44f4-8ede-28009ec9cab3"]}],"mendeley":{"formattedCitation":"(Yudantini, 2016)","plainTextFormattedCitation":"(Yudantini, 2016)"},"properties":{"noteIndex":0},"schema":"https://github.com/citation-style-language/schema/raw/master/csl-citation.json"}</w:instrText>
            </w:r>
            <w:r w:rsidR="00FA1382" w:rsidRPr="00FA1382">
              <w:rPr>
                <w:b/>
                <w:i w:val="0"/>
                <w:color w:val="auto"/>
                <w:sz w:val="20"/>
                <w:szCs w:val="20"/>
              </w:rPr>
              <w:fldChar w:fldCharType="separate"/>
            </w:r>
            <w:r w:rsidR="00FA1382" w:rsidRPr="00FA1382">
              <w:rPr>
                <w:b/>
                <w:i w:val="0"/>
                <w:noProof/>
                <w:color w:val="auto"/>
                <w:sz w:val="20"/>
                <w:szCs w:val="20"/>
              </w:rPr>
              <w:t>Yudantini, 2016)</w:t>
            </w:r>
            <w:r w:rsidR="00FA1382" w:rsidRPr="00FA1382">
              <w:rPr>
                <w:b/>
                <w:i w:val="0"/>
                <w:color w:val="auto"/>
                <w:sz w:val="20"/>
                <w:szCs w:val="20"/>
              </w:rPr>
              <w:fldChar w:fldCharType="end"/>
            </w:r>
          </w:p>
        </w:tc>
        <w:tc>
          <w:tcPr>
            <w:tcW w:w="4815" w:type="dxa"/>
          </w:tcPr>
          <w:p w:rsidR="00F66B5C" w:rsidRPr="00953076" w:rsidRDefault="00F66B5C" w:rsidP="00F66B5C">
            <w:pPr>
              <w:pStyle w:val="Caption"/>
              <w:ind w:firstLine="0"/>
              <w:jc w:val="center"/>
              <w:rPr>
                <w:i w:val="0"/>
                <w:noProof/>
              </w:rPr>
            </w:pPr>
            <w:r>
              <w:rPr>
                <w:b/>
                <w:i w:val="0"/>
                <w:color w:val="auto"/>
                <w:sz w:val="20"/>
                <w:szCs w:val="20"/>
              </w:rPr>
              <w:t>Gambar 6</w:t>
            </w:r>
            <w:r w:rsidRPr="00953076">
              <w:rPr>
                <w:b/>
                <w:i w:val="0"/>
                <w:color w:val="auto"/>
                <w:sz w:val="20"/>
                <w:szCs w:val="20"/>
              </w:rPr>
              <w:t xml:space="preserve">. </w:t>
            </w:r>
            <w:r w:rsidR="002B2F7A" w:rsidRPr="002B2F7A">
              <w:rPr>
                <w:b/>
                <w:color w:val="auto"/>
                <w:sz w:val="20"/>
                <w:szCs w:val="20"/>
              </w:rPr>
              <w:t>Natah</w:t>
            </w:r>
            <w:r w:rsidRPr="00953076">
              <w:rPr>
                <w:b/>
                <w:i w:val="0"/>
                <w:color w:val="auto"/>
                <w:sz w:val="20"/>
                <w:szCs w:val="20"/>
              </w:rPr>
              <w:t xml:space="preserve"> dan </w:t>
            </w:r>
            <w:r w:rsidR="002B2F7A" w:rsidRPr="002B2F7A">
              <w:rPr>
                <w:b/>
                <w:color w:val="auto"/>
                <w:sz w:val="20"/>
                <w:szCs w:val="20"/>
              </w:rPr>
              <w:t>Lebuh</w:t>
            </w:r>
            <w:r w:rsidRPr="00953076">
              <w:rPr>
                <w:b/>
                <w:i w:val="0"/>
                <w:color w:val="auto"/>
                <w:sz w:val="20"/>
                <w:szCs w:val="20"/>
              </w:rPr>
              <w:t xml:space="preserve"> Unit Pekarangan Rumah Desa </w:t>
            </w:r>
            <w:r>
              <w:rPr>
                <w:b/>
                <w:i w:val="0"/>
                <w:color w:val="auto"/>
                <w:sz w:val="20"/>
                <w:szCs w:val="20"/>
              </w:rPr>
              <w:t>Pengotan</w:t>
            </w:r>
            <w:r w:rsidRPr="00953076">
              <w:rPr>
                <w:b/>
                <w:i w:val="0"/>
                <w:color w:val="auto"/>
                <w:sz w:val="20"/>
                <w:szCs w:val="20"/>
              </w:rPr>
              <w:t xml:space="preserve"> (Sumber: hasil modifikasi dari </w:t>
            </w:r>
            <w:r w:rsidRPr="00F66B5C">
              <w:rPr>
                <w:b/>
                <w:i w:val="0"/>
                <w:color w:val="auto"/>
                <w:sz w:val="20"/>
                <w:szCs w:val="20"/>
              </w:rPr>
              <w:fldChar w:fldCharType="begin" w:fldLock="1"/>
            </w:r>
            <w:r w:rsidR="007D3EFB">
              <w:rPr>
                <w:b/>
                <w:i w:val="0"/>
                <w:color w:val="auto"/>
                <w:sz w:val="20"/>
                <w:szCs w:val="20"/>
              </w:rPr>
              <w:instrText>ADDIN CSL_CITATION {"citationItems":[{"id":"ITEM-1","itemData":{"abstract":"Desa pengotan merupakan salah satu desa tradisional pengunungan di Bali yang perwujudan arsitekturnya masih terpelihara dengan baik sampai saat ini. Masyarakat Desa Pengotan memiliki dua pekarangan rumah yaitu rumah adat dan rumah kebun. Rumah adat dipergunakan sebagai tempat kegiatan upacara adat sedangkan rumah kebun sebagai tempat untuk bermukim selama masyarakat tersebut menggarap lahan pertaniannya. Sebagai salah satu desa tradisional, arsitektur rumah tinggal Pengotan (rumah adat) baik itu sistem pembangunan, tata ruang dan tata perwujudan bangunannya tentunya memperhatikan aspek lingkungan dan budaya setempat. Perwujudan masa bangunan di Desa Pengotan memiliki tampilan yang sederhana dan karakteristik yang menonjol adalah penggunaan material bambu untuk penutup atap dan dinding bangunan serta lantai menggunakan tanah polpolan. Penelitian ini bertujuan untuk mengidentifikasi dan menelaah hubungan antara arsitektur rumah tinggal di Desa pengotan dengan alam lingkungan sekitarnya pada aspek tata ruang dan tata bangunan. Metode yang digunakan dalam mengkaji hubungan arsitektur dan lingkungan di Desa Pengotan yaitu rasionalistik kualitatif dengan pendekatan lingkungan dan konsep lokal. Hasil akhir penelitian ini dapat menjadi dasar atau pertimbangan dalam perencanaan dan perancangan bangunan yang mempertimbangkan konteks lingkungan dan budaya pada ranah modern.","author":[{"dropping-particle":"","family":"Wijaya","given":"I Kadek Merta","non-dropping-particle":"","parse-names":false,"suffix":""}],"container-title":"Prosiding Seminar Nasional Teknik 2016 : Tantangan Percepatan Pembangunan Infrastruktur Di Indonesia Berwawasan Lingkungan","editor":[{"dropping-particle":"","family":"Astana","given":"Nyoman Yudha","non-dropping-particle":"","parse-names":false,"suffix":""},{"dropping-particle":"","family":"Yana","given":"A.A. Gede","non-dropping-particle":"","parse-names":false,"suffix":""},{"dropping-particle":"","family":"Muka","given":"I Wayan","non-dropping-particle":"","parse-names":false,"suffix":""}],"id":"ITEM-1","issued":{"date-parts":[["2016"]]},"page":"21-32","publisher":"UNHI Press","publisher-place":"Denpasar","title":"Hubungan Arsitektur Dan Lingkungan Pada Perwujudan Rumah Tinggal Tradisional Di Desa Pengotan, Bangli","type":"paper-conference"},"uris":["http://www.mendeley.com/documents/?uuid=c42a1972-85f8-4cb4-9a1c-14743f442976"]}],"mendeley":{"formattedCitation":"(Wijaya, 2016)","manualFormatting":"Wijaya, 2016)","plainTextFormattedCitation":"(Wijaya, 2016)","previouslyFormattedCitation":"(Wijaya, 2016)"},"properties":{"noteIndex":0},"schema":"https://github.com/citation-style-language/schema/raw/master/csl-citation.json"}</w:instrText>
            </w:r>
            <w:r w:rsidRPr="00F66B5C">
              <w:rPr>
                <w:b/>
                <w:i w:val="0"/>
                <w:color w:val="auto"/>
                <w:sz w:val="20"/>
                <w:szCs w:val="20"/>
              </w:rPr>
              <w:fldChar w:fldCharType="separate"/>
            </w:r>
            <w:r w:rsidRPr="00F66B5C">
              <w:rPr>
                <w:b/>
                <w:i w:val="0"/>
                <w:noProof/>
                <w:color w:val="auto"/>
                <w:sz w:val="20"/>
                <w:szCs w:val="20"/>
              </w:rPr>
              <w:t>Wijaya, 2016)</w:t>
            </w:r>
            <w:r w:rsidRPr="00F66B5C">
              <w:rPr>
                <w:b/>
                <w:i w:val="0"/>
                <w:color w:val="auto"/>
                <w:sz w:val="20"/>
                <w:szCs w:val="20"/>
              </w:rPr>
              <w:fldChar w:fldCharType="end"/>
            </w:r>
          </w:p>
          <w:p w:rsidR="00F66B5C" w:rsidRDefault="00F66B5C" w:rsidP="00284857">
            <w:pPr>
              <w:ind w:firstLine="0"/>
            </w:pPr>
          </w:p>
        </w:tc>
      </w:tr>
      <w:tr w:rsidR="00953076" w:rsidTr="00B60F1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814" w:type="dxa"/>
            <w:tcBorders>
              <w:top w:val="nil"/>
              <w:left w:val="nil"/>
              <w:bottom w:val="nil"/>
              <w:right w:val="nil"/>
            </w:tcBorders>
          </w:tcPr>
          <w:p w:rsidR="00953076" w:rsidRDefault="00B60F1E" w:rsidP="005A1E84">
            <w:pPr>
              <w:ind w:left="454" w:firstLine="0"/>
            </w:pPr>
            <w:r>
              <w:rPr>
                <w:noProof/>
              </w:rPr>
              <w:lastRenderedPageBreak/>
              <mc:AlternateContent>
                <mc:Choice Requires="wpg">
                  <w:drawing>
                    <wp:anchor distT="0" distB="0" distL="114300" distR="114300" simplePos="0" relativeHeight="251920384" behindDoc="0" locked="0" layoutInCell="1" allowOverlap="1" wp14:anchorId="67F471D5" wp14:editId="27BFE4A7">
                      <wp:simplePos x="0" y="0"/>
                      <wp:positionH relativeFrom="column">
                        <wp:posOffset>2978297</wp:posOffset>
                      </wp:positionH>
                      <wp:positionV relativeFrom="paragraph">
                        <wp:posOffset>68385</wp:posOffset>
                      </wp:positionV>
                      <wp:extent cx="3157988" cy="2438986"/>
                      <wp:effectExtent l="0" t="0" r="23495" b="0"/>
                      <wp:wrapNone/>
                      <wp:docPr id="13327" name="Group 13327"/>
                      <wp:cNvGraphicFramePr/>
                      <a:graphic xmlns:a="http://schemas.openxmlformats.org/drawingml/2006/main">
                        <a:graphicData uri="http://schemas.microsoft.com/office/word/2010/wordprocessingGroup">
                          <wpg:wgp>
                            <wpg:cNvGrpSpPr/>
                            <wpg:grpSpPr>
                              <a:xfrm>
                                <a:off x="0" y="0"/>
                                <a:ext cx="3157988" cy="2438986"/>
                                <a:chOff x="0" y="0"/>
                                <a:chExt cx="3157988" cy="2438986"/>
                              </a:xfrm>
                            </wpg:grpSpPr>
                            <wps:wsp>
                              <wps:cNvPr id="59" name="Text Box 59"/>
                              <wps:cNvSpPr txBox="1"/>
                              <wps:spPr>
                                <a:xfrm>
                                  <a:off x="450166" y="105507"/>
                                  <a:ext cx="796705" cy="3530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Pr="00B565E7" w:rsidRDefault="000A0C6F" w:rsidP="00B565E7">
                                    <w:pPr>
                                      <w:autoSpaceDE w:val="0"/>
                                      <w:autoSpaceDN w:val="0"/>
                                      <w:adjustRightInd w:val="0"/>
                                      <w:ind w:firstLine="0"/>
                                      <w:jc w:val="left"/>
                                      <w:rPr>
                                        <w:rFonts w:cs="Times New Roman"/>
                                        <w:bCs/>
                                        <w:i/>
                                        <w:sz w:val="12"/>
                                        <w:szCs w:val="12"/>
                                      </w:rPr>
                                    </w:pPr>
                                    <w:r w:rsidRPr="00B565E7">
                                      <w:rPr>
                                        <w:rFonts w:cs="Times New Roman"/>
                                        <w:bCs/>
                                        <w:i/>
                                        <w:sz w:val="12"/>
                                        <w:szCs w:val="12"/>
                                      </w:rPr>
                                      <w:t>Bale Daja/Rumah</w:t>
                                    </w:r>
                                  </w:p>
                                  <w:p w:rsidR="000A0C6F" w:rsidRPr="00B565E7" w:rsidRDefault="000A0C6F" w:rsidP="00B565E7">
                                    <w:pPr>
                                      <w:ind w:firstLine="0"/>
                                      <w:rPr>
                                        <w:i/>
                                        <w:sz w:val="14"/>
                                        <w:szCs w:val="14"/>
                                      </w:rPr>
                                    </w:pPr>
                                    <w:r w:rsidRPr="00B565E7">
                                      <w:rPr>
                                        <w:rFonts w:cs="Times New Roman"/>
                                        <w:bCs/>
                                        <w:i/>
                                        <w:sz w:val="12"/>
                                        <w:szCs w:val="12"/>
                                      </w:rPr>
                                      <w:t>Meten/Gedo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Text Box 62"/>
                              <wps:cNvSpPr txBox="1"/>
                              <wps:spPr>
                                <a:xfrm>
                                  <a:off x="851095" y="1266092"/>
                                  <a:ext cx="434566" cy="23086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Pr="00B565E7" w:rsidRDefault="000A0C6F" w:rsidP="00B565E7">
                                    <w:pPr>
                                      <w:ind w:firstLine="0"/>
                                      <w:rPr>
                                        <w:i/>
                                        <w:sz w:val="14"/>
                                        <w:szCs w:val="14"/>
                                      </w:rPr>
                                    </w:pPr>
                                    <w:r>
                                      <w:rPr>
                                        <w:rFonts w:cs="Times New Roman"/>
                                        <w:bCs/>
                                        <w:i/>
                                        <w:sz w:val="12"/>
                                        <w:szCs w:val="12"/>
                                      </w:rPr>
                                      <w:t>Pa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Text Box 63"/>
                              <wps:cNvSpPr txBox="1"/>
                              <wps:spPr>
                                <a:xfrm>
                                  <a:off x="1132449" y="731520"/>
                                  <a:ext cx="506995" cy="23086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Pr="00B565E7" w:rsidRDefault="000A0C6F" w:rsidP="00B565E7">
                                    <w:pPr>
                                      <w:ind w:firstLine="0"/>
                                      <w:rPr>
                                        <w:i/>
                                        <w:sz w:val="14"/>
                                        <w:szCs w:val="14"/>
                                      </w:rPr>
                                    </w:pPr>
                                    <w:r>
                                      <w:rPr>
                                        <w:rFonts w:cs="Times New Roman"/>
                                        <w:bCs/>
                                        <w:i/>
                                        <w:sz w:val="12"/>
                                        <w:szCs w:val="12"/>
                                      </w:rPr>
                                      <w:t>Bale Ad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43" name="Text Box 18443"/>
                              <wps:cNvSpPr txBox="1"/>
                              <wps:spPr>
                                <a:xfrm>
                                  <a:off x="323556" y="759655"/>
                                  <a:ext cx="556788" cy="23086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Pr="00B565E7" w:rsidRDefault="000A0C6F" w:rsidP="00B565E7">
                                    <w:pPr>
                                      <w:ind w:firstLine="0"/>
                                      <w:rPr>
                                        <w:i/>
                                        <w:sz w:val="14"/>
                                        <w:szCs w:val="14"/>
                                      </w:rPr>
                                    </w:pPr>
                                    <w:r>
                                      <w:rPr>
                                        <w:rFonts w:cs="Times New Roman"/>
                                        <w:bCs/>
                                        <w:i/>
                                        <w:sz w:val="12"/>
                                        <w:szCs w:val="12"/>
                                      </w:rPr>
                                      <w:t>Bale Dau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53" name="Text Box 18453"/>
                              <wps:cNvSpPr txBox="1"/>
                              <wps:spPr>
                                <a:xfrm>
                                  <a:off x="724486" y="675249"/>
                                  <a:ext cx="556788" cy="23086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Pr="00B565E7" w:rsidRDefault="000A0C6F" w:rsidP="00B565E7">
                                    <w:pPr>
                                      <w:ind w:firstLine="0"/>
                                      <w:rPr>
                                        <w:i/>
                                        <w:sz w:val="14"/>
                                        <w:szCs w:val="14"/>
                                      </w:rPr>
                                    </w:pPr>
                                    <w:r w:rsidRPr="002B2F7A">
                                      <w:rPr>
                                        <w:rFonts w:cs="Times New Roman"/>
                                        <w:bCs/>
                                        <w:i/>
                                        <w:sz w:val="12"/>
                                        <w:szCs w:val="12"/>
                                      </w:rPr>
                                      <w:t>NA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314" name="Text Box 13314"/>
                              <wps:cNvSpPr txBox="1"/>
                              <wps:spPr>
                                <a:xfrm>
                                  <a:off x="1132449" y="98473"/>
                                  <a:ext cx="638269" cy="30329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Default="000A0C6F" w:rsidP="00B565E7">
                                    <w:pPr>
                                      <w:ind w:firstLine="0"/>
                                      <w:rPr>
                                        <w:rFonts w:cs="Times New Roman"/>
                                        <w:bCs/>
                                        <w:i/>
                                        <w:sz w:val="12"/>
                                        <w:szCs w:val="12"/>
                                      </w:rPr>
                                    </w:pPr>
                                    <w:r>
                                      <w:rPr>
                                        <w:rFonts w:cs="Times New Roman"/>
                                        <w:bCs/>
                                        <w:i/>
                                        <w:sz w:val="12"/>
                                        <w:szCs w:val="12"/>
                                      </w:rPr>
                                      <w:t>Sanggah/</w:t>
                                    </w:r>
                                  </w:p>
                                  <w:p w:rsidR="000A0C6F" w:rsidRPr="00B60F1E" w:rsidRDefault="000A0C6F" w:rsidP="00B565E7">
                                    <w:pPr>
                                      <w:ind w:firstLine="0"/>
                                      <w:rPr>
                                        <w:sz w:val="14"/>
                                        <w:szCs w:val="14"/>
                                      </w:rPr>
                                    </w:pPr>
                                    <w:r w:rsidRPr="00B60F1E">
                                      <w:rPr>
                                        <w:rFonts w:cs="Times New Roman"/>
                                        <w:bCs/>
                                        <w:sz w:val="12"/>
                                        <w:szCs w:val="12"/>
                                      </w:rPr>
                                      <w:t>Tempat Suc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315" name="Text Box 13315"/>
                              <wps:cNvSpPr txBox="1"/>
                              <wps:spPr>
                                <a:xfrm>
                                  <a:off x="337624" y="1301261"/>
                                  <a:ext cx="434566" cy="26671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Pr="00B565E7" w:rsidRDefault="000A0C6F" w:rsidP="00B565E7">
                                    <w:pPr>
                                      <w:ind w:firstLine="0"/>
                                      <w:rPr>
                                        <w:i/>
                                        <w:sz w:val="14"/>
                                        <w:szCs w:val="14"/>
                                      </w:rPr>
                                    </w:pPr>
                                    <w:r>
                                      <w:rPr>
                                        <w:rFonts w:cs="Times New Roman"/>
                                        <w:bCs/>
                                        <w:i/>
                                        <w:sz w:val="12"/>
                                        <w:szCs w:val="12"/>
                                      </w:rPr>
                                      <w:t>Angkul-angku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316" name="Text Box 13316"/>
                              <wps:cNvSpPr txBox="1"/>
                              <wps:spPr>
                                <a:xfrm>
                                  <a:off x="1631852" y="1990578"/>
                                  <a:ext cx="454025" cy="4343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Default="000A0C6F" w:rsidP="007549A1">
                                    <w:pPr>
                                      <w:ind w:firstLine="0"/>
                                      <w:rPr>
                                        <w:b/>
                                        <w:i/>
                                        <w:color w:val="FFFFFF" w:themeColor="background1"/>
                                        <w:sz w:val="16"/>
                                        <w:szCs w:val="16"/>
                                        <w:highlight w:val="black"/>
                                      </w:rPr>
                                    </w:pPr>
                                    <w:r w:rsidRPr="00C05F1F">
                                      <w:rPr>
                                        <w:b/>
                                        <w:i/>
                                        <w:color w:val="FFFFFF" w:themeColor="background1"/>
                                        <w:sz w:val="16"/>
                                        <w:szCs w:val="16"/>
                                        <w:highlight w:val="black"/>
                                      </w:rPr>
                                      <w:t>Kaja/</w:t>
                                    </w:r>
                                  </w:p>
                                  <w:p w:rsidR="000A0C6F" w:rsidRPr="00C05F1F" w:rsidRDefault="000A0C6F" w:rsidP="007549A1">
                                    <w:pPr>
                                      <w:ind w:firstLine="0"/>
                                      <w:rPr>
                                        <w:b/>
                                        <w:i/>
                                        <w:color w:val="FFFFFF" w:themeColor="background1"/>
                                        <w:sz w:val="16"/>
                                        <w:szCs w:val="16"/>
                                        <w:highlight w:val="black"/>
                                      </w:rPr>
                                    </w:pPr>
                                    <w:r w:rsidRPr="00C05F1F">
                                      <w:rPr>
                                        <w:b/>
                                        <w:i/>
                                        <w:color w:val="FFFFFF" w:themeColor="background1"/>
                                        <w:sz w:val="16"/>
                                        <w:szCs w:val="16"/>
                                        <w:highlight w:val="black"/>
                                      </w:rPr>
                                      <w:t>Hul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317" name="Text Box 13317"/>
                              <wps:cNvSpPr txBox="1"/>
                              <wps:spPr>
                                <a:xfrm>
                                  <a:off x="0" y="2004646"/>
                                  <a:ext cx="517984" cy="4343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Default="000A0C6F" w:rsidP="00B659F9">
                                    <w:pPr>
                                      <w:ind w:firstLine="0"/>
                                      <w:rPr>
                                        <w:b/>
                                        <w:i/>
                                        <w:color w:val="FFFFFF" w:themeColor="background1"/>
                                        <w:sz w:val="16"/>
                                        <w:szCs w:val="16"/>
                                        <w:highlight w:val="black"/>
                                      </w:rPr>
                                    </w:pPr>
                                    <w:r w:rsidRPr="00C05F1F">
                                      <w:rPr>
                                        <w:b/>
                                        <w:i/>
                                        <w:color w:val="FFFFFF" w:themeColor="background1"/>
                                        <w:sz w:val="16"/>
                                        <w:szCs w:val="16"/>
                                        <w:highlight w:val="black"/>
                                      </w:rPr>
                                      <w:t>Kelod/</w:t>
                                    </w:r>
                                  </w:p>
                                  <w:p w:rsidR="000A0C6F" w:rsidRPr="00C05F1F" w:rsidRDefault="000A0C6F" w:rsidP="00B659F9">
                                    <w:pPr>
                                      <w:ind w:firstLine="0"/>
                                      <w:rPr>
                                        <w:b/>
                                        <w:i/>
                                        <w:color w:val="FFFFFF" w:themeColor="background1"/>
                                        <w:sz w:val="16"/>
                                        <w:szCs w:val="16"/>
                                        <w:highlight w:val="black"/>
                                      </w:rPr>
                                    </w:pPr>
                                    <w:r w:rsidRPr="00C05F1F">
                                      <w:rPr>
                                        <w:b/>
                                        <w:i/>
                                        <w:color w:val="FFFFFF" w:themeColor="background1"/>
                                        <w:sz w:val="16"/>
                                        <w:szCs w:val="16"/>
                                        <w:highlight w:val="black"/>
                                      </w:rPr>
                                      <w:t>Teben</w:t>
                                    </w:r>
                                  </w:p>
                                  <w:p w:rsidR="000A0C6F" w:rsidRPr="00C05F1F" w:rsidRDefault="000A0C6F" w:rsidP="007549A1">
                                    <w:pPr>
                                      <w:ind w:firstLine="0"/>
                                      <w:rPr>
                                        <w:b/>
                                        <w:i/>
                                        <w:color w:val="FFFFFF" w:themeColor="background1"/>
                                        <w:sz w:val="16"/>
                                        <w:szCs w:val="16"/>
                                        <w:highlight w:val="black"/>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318" name="Straight Connector 13318"/>
                              <wps:cNvCnPr/>
                              <wps:spPr>
                                <a:xfrm>
                                  <a:off x="422030" y="2201593"/>
                                  <a:ext cx="1210109" cy="13920"/>
                                </a:xfrm>
                                <a:prstGeom prst="line">
                                  <a:avLst/>
                                </a:prstGeom>
                                <a:ln w="12700">
                                  <a:solidFill>
                                    <a:srgbClr val="FF0000"/>
                                  </a:solidFill>
                                  <a:prstDash val="sysDash"/>
                                  <a:headEnd type="arrow" w="lg" len="sm"/>
                                  <a:tailEnd type="arrow" w="lg" len="sm"/>
                                </a:ln>
                              </wps:spPr>
                              <wps:style>
                                <a:lnRef idx="1">
                                  <a:schemeClr val="accent1"/>
                                </a:lnRef>
                                <a:fillRef idx="0">
                                  <a:schemeClr val="accent1"/>
                                </a:fillRef>
                                <a:effectRef idx="0">
                                  <a:schemeClr val="accent1"/>
                                </a:effectRef>
                                <a:fontRef idx="minor">
                                  <a:schemeClr val="tx1"/>
                                </a:fontRef>
                              </wps:style>
                              <wps:bodyPr/>
                            </wps:wsp>
                            <wps:wsp>
                              <wps:cNvPr id="13320" name="Text Box 13320"/>
                              <wps:cNvSpPr txBox="1"/>
                              <wps:spPr>
                                <a:xfrm>
                                  <a:off x="1765495" y="0"/>
                                  <a:ext cx="1238803" cy="1162685"/>
                                </a:xfrm>
                                <a:prstGeom prst="rect">
                                  <a:avLst/>
                                </a:prstGeom>
                                <a:noFill/>
                                <a:ln w="9525">
                                  <a:solidFill>
                                    <a:schemeClr val="tx1"/>
                                  </a:solidFill>
                                  <a:prstDash val="sysDot"/>
                                </a:ln>
                                <a:effectLst/>
                              </wps:spPr>
                              <wps:style>
                                <a:lnRef idx="0">
                                  <a:schemeClr val="accent1"/>
                                </a:lnRef>
                                <a:fillRef idx="0">
                                  <a:schemeClr val="accent1"/>
                                </a:fillRef>
                                <a:effectRef idx="0">
                                  <a:schemeClr val="accent1"/>
                                </a:effectRef>
                                <a:fontRef idx="minor">
                                  <a:schemeClr val="dk1"/>
                                </a:fontRef>
                              </wps:style>
                              <wps:txbx>
                                <w:txbxContent>
                                  <w:p w:rsidR="000A0C6F" w:rsidRPr="00C05F1F" w:rsidRDefault="000A0C6F" w:rsidP="00B60F1E">
                                    <w:pPr>
                                      <w:numPr>
                                        <w:ilvl w:val="0"/>
                                        <w:numId w:val="7"/>
                                      </w:numPr>
                                      <w:ind w:left="142" w:hanging="142"/>
                                      <w:jc w:val="left"/>
                                      <w:rPr>
                                        <w:sz w:val="16"/>
                                        <w:szCs w:val="16"/>
                                      </w:rPr>
                                    </w:pPr>
                                    <w:r>
                                      <w:rPr>
                                        <w:sz w:val="16"/>
                                        <w:szCs w:val="16"/>
                                      </w:rPr>
                                      <w:t>Ruang Kosong</w:t>
                                    </w:r>
                                    <w:r w:rsidRPr="00C05F1F">
                                      <w:rPr>
                                        <w:sz w:val="16"/>
                                        <w:szCs w:val="16"/>
                                      </w:rPr>
                                      <w:t xml:space="preserve"> (</w:t>
                                    </w:r>
                                    <w:r w:rsidRPr="002B2F7A">
                                      <w:rPr>
                                        <w:i/>
                                        <w:sz w:val="16"/>
                                        <w:szCs w:val="16"/>
                                      </w:rPr>
                                      <w:t>natah</w:t>
                                    </w:r>
                                    <w:r w:rsidRPr="00C05F1F">
                                      <w:rPr>
                                        <w:sz w:val="16"/>
                                        <w:szCs w:val="16"/>
                                      </w:rPr>
                                      <w:t xml:space="preserve">) yang membentuk pola </w:t>
                                    </w:r>
                                    <w:r>
                                      <w:rPr>
                                        <w:sz w:val="16"/>
                                        <w:szCs w:val="16"/>
                                      </w:rPr>
                                      <w:t>memusat</w:t>
                                    </w:r>
                                    <w:r w:rsidRPr="00C05F1F">
                                      <w:rPr>
                                        <w:sz w:val="16"/>
                                        <w:szCs w:val="16"/>
                                      </w:rPr>
                                      <w:t xml:space="preserve"> dari unit-unit </w:t>
                                    </w:r>
                                    <w:r>
                                      <w:rPr>
                                        <w:sz w:val="16"/>
                                        <w:szCs w:val="16"/>
                                      </w:rPr>
                                      <w:t>masa bangunan</w:t>
                                    </w:r>
                                    <w:r w:rsidRPr="00C05F1F">
                                      <w:rPr>
                                        <w:sz w:val="16"/>
                                        <w:szCs w:val="16"/>
                                      </w:rPr>
                                      <w:t xml:space="preserve"> yang berhadapan. </w:t>
                                    </w:r>
                                  </w:p>
                                  <w:p w:rsidR="000A0C6F" w:rsidRPr="00C05F1F" w:rsidRDefault="000A0C6F" w:rsidP="00B60F1E">
                                    <w:pPr>
                                      <w:numPr>
                                        <w:ilvl w:val="0"/>
                                        <w:numId w:val="7"/>
                                      </w:numPr>
                                      <w:ind w:left="142" w:hanging="142"/>
                                      <w:jc w:val="left"/>
                                      <w:rPr>
                                        <w:sz w:val="16"/>
                                        <w:szCs w:val="16"/>
                                      </w:rPr>
                                    </w:pPr>
                                    <w:r w:rsidRPr="002B2F7A">
                                      <w:rPr>
                                        <w:i/>
                                        <w:sz w:val="16"/>
                                        <w:szCs w:val="16"/>
                                      </w:rPr>
                                      <w:t>Natah</w:t>
                                    </w:r>
                                    <w:r w:rsidRPr="00C05F1F">
                                      <w:rPr>
                                        <w:sz w:val="16"/>
                                        <w:szCs w:val="16"/>
                                      </w:rPr>
                                      <w:t xml:space="preserve"> menjadi ruang </w:t>
                                    </w:r>
                                    <w:r>
                                      <w:rPr>
                                        <w:sz w:val="16"/>
                                        <w:szCs w:val="16"/>
                                      </w:rPr>
                                      <w:t xml:space="preserve">sosial, ruang ritual dan ruang </w:t>
                                    </w:r>
                                    <w:r w:rsidRPr="00C05F1F">
                                      <w:rPr>
                                        <w:sz w:val="16"/>
                                        <w:szCs w:val="16"/>
                                      </w:rPr>
                                      <w:t>kumpul ketika terjadi gempa</w:t>
                                    </w:r>
                                  </w:p>
                                  <w:p w:rsidR="000A0C6F" w:rsidRPr="007549A1" w:rsidRDefault="000A0C6F" w:rsidP="007549A1">
                                    <w:pPr>
                                      <w:ind w:firstLine="0"/>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321" name="Straight Connector 13321"/>
                              <wps:cNvCnPr/>
                              <wps:spPr>
                                <a:xfrm flipV="1">
                                  <a:off x="1118381" y="154744"/>
                                  <a:ext cx="640321" cy="555014"/>
                                </a:xfrm>
                                <a:prstGeom prst="line">
                                  <a:avLst/>
                                </a:prstGeom>
                                <a:ln w="12700">
                                  <a:solidFill>
                                    <a:schemeClr val="tx1"/>
                                  </a:solidFill>
                                  <a:prstDash val="sysDot"/>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wps:wsp>
                              <wps:cNvPr id="13322" name="Rectangle 13322"/>
                              <wps:cNvSpPr/>
                              <wps:spPr>
                                <a:xfrm>
                                  <a:off x="766689" y="513470"/>
                                  <a:ext cx="407406" cy="651164"/>
                                </a:xfrm>
                                <a:prstGeom prst="rect">
                                  <a:avLst/>
                                </a:prstGeom>
                                <a:noFill/>
                                <a:ln w="28575">
                                  <a:solidFill>
                                    <a:srgbClr val="FF000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23" name="Text Box 13323"/>
                              <wps:cNvSpPr txBox="1"/>
                              <wps:spPr>
                                <a:xfrm>
                                  <a:off x="1976510" y="1216855"/>
                                  <a:ext cx="1181478" cy="914400"/>
                                </a:xfrm>
                                <a:prstGeom prst="rect">
                                  <a:avLst/>
                                </a:prstGeom>
                                <a:noFill/>
                                <a:ln w="9525">
                                  <a:solidFill>
                                    <a:schemeClr val="tx1"/>
                                  </a:solidFill>
                                  <a:prstDash val="sysDot"/>
                                </a:ln>
                                <a:effectLst/>
                              </wps:spPr>
                              <wps:style>
                                <a:lnRef idx="0">
                                  <a:schemeClr val="accent1"/>
                                </a:lnRef>
                                <a:fillRef idx="0">
                                  <a:schemeClr val="accent1"/>
                                </a:fillRef>
                                <a:effectRef idx="0">
                                  <a:schemeClr val="accent1"/>
                                </a:effectRef>
                                <a:fontRef idx="minor">
                                  <a:schemeClr val="dk1"/>
                                </a:fontRef>
                              </wps:style>
                              <wps:txbx>
                                <w:txbxContent>
                                  <w:p w:rsidR="000A0C6F" w:rsidRPr="00C05F1F" w:rsidRDefault="000A0C6F" w:rsidP="004D0340">
                                    <w:pPr>
                                      <w:ind w:firstLine="0"/>
                                      <w:jc w:val="left"/>
                                      <w:rPr>
                                        <w:sz w:val="16"/>
                                        <w:szCs w:val="16"/>
                                      </w:rPr>
                                    </w:pPr>
                                    <w:r w:rsidRPr="002B2F7A">
                                      <w:rPr>
                                        <w:i/>
                                        <w:sz w:val="16"/>
                                        <w:szCs w:val="16"/>
                                      </w:rPr>
                                      <w:t>Lebuh</w:t>
                                    </w:r>
                                    <w:r>
                                      <w:rPr>
                                        <w:sz w:val="16"/>
                                        <w:szCs w:val="16"/>
                                      </w:rPr>
                                      <w:t xml:space="preserve"> sebagai ruang kosong untuk kegiatan ritual (</w:t>
                                    </w:r>
                                    <w:r w:rsidRPr="00B60F1E">
                                      <w:rPr>
                                        <w:sz w:val="16"/>
                                        <w:szCs w:val="16"/>
                                      </w:rPr>
                                      <w:t>pecaruan</w:t>
                                    </w:r>
                                    <w:r>
                                      <w:rPr>
                                        <w:sz w:val="16"/>
                                        <w:szCs w:val="16"/>
                                      </w:rPr>
                                      <w:t xml:space="preserve"> dan dan pemelukatan); hilir dari prosesi upacara di dalam pekarangan; dan ruang kumpul saat gempa</w:t>
                                    </w:r>
                                  </w:p>
                                  <w:p w:rsidR="000A0C6F" w:rsidRPr="007549A1" w:rsidRDefault="000A0C6F" w:rsidP="007549A1">
                                    <w:pPr>
                                      <w:ind w:firstLine="0"/>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324" name="Rectangle 13324"/>
                              <wps:cNvSpPr/>
                              <wps:spPr>
                                <a:xfrm>
                                  <a:off x="414996" y="1645920"/>
                                  <a:ext cx="267077" cy="207343"/>
                                </a:xfrm>
                                <a:prstGeom prst="rect">
                                  <a:avLst/>
                                </a:prstGeom>
                                <a:noFill/>
                                <a:ln w="28575">
                                  <a:solidFill>
                                    <a:srgbClr val="FF000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25" name="Straight Connector 13325"/>
                              <wps:cNvCnPr/>
                              <wps:spPr>
                                <a:xfrm flipV="1">
                                  <a:off x="604910" y="1434904"/>
                                  <a:ext cx="1368884" cy="285184"/>
                                </a:xfrm>
                                <a:prstGeom prst="line">
                                  <a:avLst/>
                                </a:prstGeom>
                                <a:ln w="12700">
                                  <a:solidFill>
                                    <a:schemeClr val="tx1"/>
                                  </a:solidFill>
                                  <a:prstDash val="sysDot"/>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7F471D5" id="Group 13327" o:spid="_x0000_s1135" style="position:absolute;left:0;text-align:left;margin-left:234.5pt;margin-top:5.4pt;width:248.65pt;height:192.05pt;z-index:251920384" coordsize="31579,243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">
                      <v:shape id="Text Box 59" o:spid="_x0000_s1136" type="#_x0000_t202" style="position:absolute;left:4501;top:1055;width:7967;height:35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0cK0sQA&#10;AADbAAAADwAAAGRycy9kb3ducmV2LnhtbESPT4vCMBTE74LfITxhb5oqKFqNIgVxWfTgn4u3Z/Ns&#10;i81LbbJa/fRmYcHjMDO/YWaLxpTiTrUrLCvo9yIQxKnVBWcKjodVdwzCeWSNpWVS8CQHi3m7NcNY&#10;2wfv6L73mQgQdjEqyL2vYildmpNB17MVcfAutjbog6wzqWt8BLgp5SCKRtJgwWEhx4qSnNLr/tco&#10;+ElWW9ydB2b8KpP15rKsbsfTUKmvTrOcgvDU+E/4v/2tFQwn8Pcl/AA5f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HCtLEAAAA2wAAAA8AAAAAAAAAAAAAAAAAmAIAAGRycy9k&#10;b3ducmV2LnhtbFBLBQYAAAAABAAEAPUAAACJAwAAAAA=&#10;" filled="f" stroked="f" strokeweight=".5pt">
                        <v:textbox>
                          <w:txbxContent>
                            <w:p w:rsidR="000A0C6F" w:rsidRPr="00B565E7" w:rsidRDefault="000A0C6F" w:rsidP="00B565E7">
                              <w:pPr>
                                <w:autoSpaceDE w:val="0"/>
                                <w:autoSpaceDN w:val="0"/>
                                <w:adjustRightInd w:val="0"/>
                                <w:ind w:firstLine="0"/>
                                <w:jc w:val="left"/>
                                <w:rPr>
                                  <w:rFonts w:cs="Times New Roman"/>
                                  <w:bCs/>
                                  <w:i/>
                                  <w:sz w:val="12"/>
                                  <w:szCs w:val="12"/>
                                </w:rPr>
                              </w:pPr>
                              <w:r w:rsidRPr="00B565E7">
                                <w:rPr>
                                  <w:rFonts w:cs="Times New Roman"/>
                                  <w:bCs/>
                                  <w:i/>
                                  <w:sz w:val="12"/>
                                  <w:szCs w:val="12"/>
                                </w:rPr>
                                <w:t>Bale Daja/Rumah</w:t>
                              </w:r>
                            </w:p>
                            <w:p w:rsidR="000A0C6F" w:rsidRPr="00B565E7" w:rsidRDefault="000A0C6F" w:rsidP="00B565E7">
                              <w:pPr>
                                <w:ind w:firstLine="0"/>
                                <w:rPr>
                                  <w:i/>
                                  <w:sz w:val="14"/>
                                  <w:szCs w:val="14"/>
                                </w:rPr>
                              </w:pPr>
                              <w:r w:rsidRPr="00B565E7">
                                <w:rPr>
                                  <w:rFonts w:cs="Times New Roman"/>
                                  <w:bCs/>
                                  <w:i/>
                                  <w:sz w:val="12"/>
                                  <w:szCs w:val="12"/>
                                </w:rPr>
                                <w:t>Meten/Gedong</w:t>
                              </w:r>
                            </w:p>
                          </w:txbxContent>
                        </v:textbox>
                      </v:shape>
                      <v:shape id="Text Box 62" o:spid="_x0000_s1137" type="#_x0000_t202" style="position:absolute;left:8510;top:12660;width:4346;height:23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49SHsYA&#10;AADbAAAADwAAAGRycy9kb3ducmV2LnhtbESPQWvCQBSE74X+h+UVems2BiqSZg0hIJVSD9pcenvN&#10;PpNg9m2aXTXtr3cFweMwM98wWT6ZXpxodJ1lBbMoBkFcW91xo6D6Wr0sQDiPrLG3TAr+yEG+fHzI&#10;MNX2zFs67XwjAoRdigpa74dUSle3ZNBFdiAO3t6OBn2QYyP1iOcAN71M4nguDXYcFlocqGypPuyO&#10;RsFHudrg9icxi/++fP/cF8Nv9f2q1PPTVLyB8DT5e/jWXmsF8wSuX8IPkM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49SHsYAAADbAAAADwAAAAAAAAAAAAAAAACYAgAAZHJz&#10;L2Rvd25yZXYueG1sUEsFBgAAAAAEAAQA9QAAAIsDAAAAAA==&#10;" filled="f" stroked="f" strokeweight=".5pt">
                        <v:textbox>
                          <w:txbxContent>
                            <w:p w:rsidR="000A0C6F" w:rsidRPr="00B565E7" w:rsidRDefault="000A0C6F" w:rsidP="00B565E7">
                              <w:pPr>
                                <w:ind w:firstLine="0"/>
                                <w:rPr>
                                  <w:i/>
                                  <w:sz w:val="14"/>
                                  <w:szCs w:val="14"/>
                                </w:rPr>
                              </w:pPr>
                              <w:r>
                                <w:rPr>
                                  <w:rFonts w:cs="Times New Roman"/>
                                  <w:bCs/>
                                  <w:i/>
                                  <w:sz w:val="12"/>
                                  <w:szCs w:val="12"/>
                                </w:rPr>
                                <w:t>Paon</w:t>
                              </w:r>
                            </w:p>
                          </w:txbxContent>
                        </v:textbox>
                      </v:shape>
                      <v:shape id="Text Box 63" o:spid="_x0000_s1138" type="#_x0000_t202" style="position:absolute;left:11324;top:7315;width:5070;height:23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P3hcUA&#10;AADbAAAADwAAAGRycy9kb3ducmV2LnhtbESPQWvCQBSE7wX/w/IEb3VjRJHUVSQgFWkPWi/entln&#10;Err7Nma3MfXXdwuFHoeZ+YZZrntrREetrx0rmIwTEMSF0zWXCk4f2+cFCB+QNRrHpOCbPKxXg6cl&#10;Ztrd+UDdMZQiQthnqKAKocmk9EVFFv3YNcTRu7rWYoiyLaVu8R7h1sg0SebSYs1xocKG8oqKz+OX&#10;VbDPt+94uKR28TD569t109xO55lSo2G/eQERqA//4b/2TiuYT+H3S/wB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w/eFxQAAANsAAAAPAAAAAAAAAAAAAAAAAJgCAABkcnMv&#10;ZG93bnJldi54bWxQSwUGAAAAAAQABAD1AAAAigMAAAAA&#10;" filled="f" stroked="f" strokeweight=".5pt">
                        <v:textbox>
                          <w:txbxContent>
                            <w:p w:rsidR="000A0C6F" w:rsidRPr="00B565E7" w:rsidRDefault="000A0C6F" w:rsidP="00B565E7">
                              <w:pPr>
                                <w:ind w:firstLine="0"/>
                                <w:rPr>
                                  <w:i/>
                                  <w:sz w:val="14"/>
                                  <w:szCs w:val="14"/>
                                </w:rPr>
                              </w:pPr>
                              <w:r>
                                <w:rPr>
                                  <w:rFonts w:cs="Times New Roman"/>
                                  <w:bCs/>
                                  <w:i/>
                                  <w:sz w:val="12"/>
                                  <w:szCs w:val="12"/>
                                </w:rPr>
                                <w:t>Bale Adat</w:t>
                              </w:r>
                            </w:p>
                          </w:txbxContent>
                        </v:textbox>
                      </v:shape>
                      <v:shape id="Text Box 18443" o:spid="_x0000_s1139" type="#_x0000_t202" style="position:absolute;left:3235;top:7596;width:5568;height:23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6O8sUA&#10;AADeAAAADwAAAGRycy9kb3ducmV2LnhtbERPS2vCQBC+F/wPywi91Y1WJURXkYBYih58XLyN2TEJ&#10;Zmdjdqupv75bELzNx/ec6bw1lbhR40rLCvq9CARxZnXJuYLDfvkRg3AeWWNlmRT8koP5rPM2xUTb&#10;O2/ptvO5CCHsElRQeF8nUrqsIIOuZ2viwJ1tY9AH2ORSN3gP4aaSgygaS4Mlh4YCa0oLyi67H6Pg&#10;O11ucHsamPhRpav1eVFfD8eRUu/ddjEB4an1L/HT/aXD/Hg4/IT/d8INcv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Po7yxQAAAN4AAAAPAAAAAAAAAAAAAAAAAJgCAABkcnMv&#10;ZG93bnJldi54bWxQSwUGAAAAAAQABAD1AAAAigMAAAAA&#10;" filled="f" stroked="f" strokeweight=".5pt">
                        <v:textbox>
                          <w:txbxContent>
                            <w:p w:rsidR="000A0C6F" w:rsidRPr="00B565E7" w:rsidRDefault="000A0C6F" w:rsidP="00B565E7">
                              <w:pPr>
                                <w:ind w:firstLine="0"/>
                                <w:rPr>
                                  <w:i/>
                                  <w:sz w:val="14"/>
                                  <w:szCs w:val="14"/>
                                </w:rPr>
                              </w:pPr>
                              <w:r>
                                <w:rPr>
                                  <w:rFonts w:cs="Times New Roman"/>
                                  <w:bCs/>
                                  <w:i/>
                                  <w:sz w:val="12"/>
                                  <w:szCs w:val="12"/>
                                </w:rPr>
                                <w:t>Bale Dauh</w:t>
                              </w:r>
                            </w:p>
                          </w:txbxContent>
                        </v:textbox>
                      </v:shape>
                      <v:shape id="Text Box 18453" o:spid="_x0000_s1140" type="#_x0000_t202" style="position:absolute;left:7244;top:6752;width:5568;height:23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YL8UA&#10;AADeAAAADwAAAGRycy9kb3ducmV2LnhtbERPS2vCQBC+C/6HZYTedKOtEqKrSEAspT34uHgbs2MS&#10;zM7G7Fajv75bELzNx/ec2aI1lbhS40rLCoaDCARxZnXJuYL9btWPQTiPrLGyTAru5GAx73ZmmGh7&#10;4w1dtz4XIYRdggoK7+tESpcVZNANbE0cuJNtDPoAm1zqBm8h3FRyFEUTabDk0FBgTWlB2Xn7axR8&#10;pasf3BxHJn5U6fr7tKwv+8NYqbdeu5yC8NT6l/jp/tRhfvwxfof/d8INcv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5xgvxQAAAN4AAAAPAAAAAAAAAAAAAAAAAJgCAABkcnMv&#10;ZG93bnJldi54bWxQSwUGAAAAAAQABAD1AAAAigMAAAAA&#10;" filled="f" stroked="f" strokeweight=".5pt">
                        <v:textbox>
                          <w:txbxContent>
                            <w:p w:rsidR="000A0C6F" w:rsidRPr="00B565E7" w:rsidRDefault="000A0C6F" w:rsidP="00B565E7">
                              <w:pPr>
                                <w:ind w:firstLine="0"/>
                                <w:rPr>
                                  <w:i/>
                                  <w:sz w:val="14"/>
                                  <w:szCs w:val="14"/>
                                </w:rPr>
                              </w:pPr>
                              <w:r w:rsidRPr="002B2F7A">
                                <w:rPr>
                                  <w:rFonts w:cs="Times New Roman"/>
                                  <w:bCs/>
                                  <w:i/>
                                  <w:sz w:val="12"/>
                                  <w:szCs w:val="12"/>
                                </w:rPr>
                                <w:t>NATAH</w:t>
                              </w:r>
                            </w:p>
                          </w:txbxContent>
                        </v:textbox>
                      </v:shape>
                      <v:shape id="Text Box 13314" o:spid="_x0000_s1141" type="#_x0000_t202" style="position:absolute;left:11324;top:984;width:6383;height:30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AIMcA&#10;AADeAAAADwAAAGRycy9kb3ducmV2LnhtbERPS2vCQBC+F/oflin01mx8tEjMKhKQlmIPWi/exuyY&#10;BLOzaXabRH99tyB4m4/vOelyMLXoqHWVZQWjKAZBnFtdcaFg/71+mYFwHlljbZkUXMjBcvH4kGKi&#10;bc9b6na+ECGEXYIKSu+bREqXl2TQRbYhDtzJtgZ9gG0hdYt9CDe1HMfxmzRYcWgosaGspPy8+zUK&#10;PrP1F26PYzO71tn75rRqfvaHV6Wen4bVHISnwd/FN/eHDvMnk9EU/t8JN8jF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xoACDHAAAA3gAAAA8AAAAAAAAAAAAAAAAAmAIAAGRy&#10;cy9kb3ducmV2LnhtbFBLBQYAAAAABAAEAPUAAACMAwAAAAA=&#10;" filled="f" stroked="f" strokeweight=".5pt">
                        <v:textbox>
                          <w:txbxContent>
                            <w:p w:rsidR="000A0C6F" w:rsidRDefault="000A0C6F" w:rsidP="00B565E7">
                              <w:pPr>
                                <w:ind w:firstLine="0"/>
                                <w:rPr>
                                  <w:rFonts w:cs="Times New Roman"/>
                                  <w:bCs/>
                                  <w:i/>
                                  <w:sz w:val="12"/>
                                  <w:szCs w:val="12"/>
                                </w:rPr>
                              </w:pPr>
                              <w:r>
                                <w:rPr>
                                  <w:rFonts w:cs="Times New Roman"/>
                                  <w:bCs/>
                                  <w:i/>
                                  <w:sz w:val="12"/>
                                  <w:szCs w:val="12"/>
                                </w:rPr>
                                <w:t>Sanggah/</w:t>
                              </w:r>
                            </w:p>
                            <w:p w:rsidR="000A0C6F" w:rsidRPr="00B60F1E" w:rsidRDefault="000A0C6F" w:rsidP="00B565E7">
                              <w:pPr>
                                <w:ind w:firstLine="0"/>
                                <w:rPr>
                                  <w:sz w:val="14"/>
                                  <w:szCs w:val="14"/>
                                </w:rPr>
                              </w:pPr>
                              <w:r w:rsidRPr="00B60F1E">
                                <w:rPr>
                                  <w:rFonts w:cs="Times New Roman"/>
                                  <w:bCs/>
                                  <w:sz w:val="12"/>
                                  <w:szCs w:val="12"/>
                                </w:rPr>
                                <w:t>Tempat Suci</w:t>
                              </w:r>
                            </w:p>
                          </w:txbxContent>
                        </v:textbox>
                      </v:shape>
                      <v:shape id="Text Box 13315" o:spid="_x0000_s1142" type="#_x0000_t202" style="position:absolute;left:3376;top:13012;width:4345;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Slu8YA&#10;AADeAAAADwAAAGRycy9kb3ducmV2LnhtbERPS2vCQBC+F/oflin0VjdRFImuIQRCS2kPPi69TbNj&#10;EszOptltTP31bkHwNh/fc9bpaFoxUO8aywriSQSCuLS64UrBYV+8LEE4j6yxtUwK/shBunl8WGOi&#10;7Zm3NOx8JUIIuwQV1N53iZSurMmgm9iOOHBH2xv0AfaV1D2eQ7hp5TSKFtJgw6Ghxo7ymsrT7tco&#10;eM+LT9x+T83y0uavH8es+zl8zZV6fhqzFQhPo7+Lb+43HebPZvEc/t8JN8jN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ySlu8YAAADeAAAADwAAAAAAAAAAAAAAAACYAgAAZHJz&#10;L2Rvd25yZXYueG1sUEsFBgAAAAAEAAQA9QAAAIsDAAAAAA==&#10;" filled="f" stroked="f" strokeweight=".5pt">
                        <v:textbox>
                          <w:txbxContent>
                            <w:p w:rsidR="000A0C6F" w:rsidRPr="00B565E7" w:rsidRDefault="000A0C6F" w:rsidP="00B565E7">
                              <w:pPr>
                                <w:ind w:firstLine="0"/>
                                <w:rPr>
                                  <w:i/>
                                  <w:sz w:val="14"/>
                                  <w:szCs w:val="14"/>
                                </w:rPr>
                              </w:pPr>
                              <w:r>
                                <w:rPr>
                                  <w:rFonts w:cs="Times New Roman"/>
                                  <w:bCs/>
                                  <w:i/>
                                  <w:sz w:val="12"/>
                                  <w:szCs w:val="12"/>
                                </w:rPr>
                                <w:t>Angkul-angkul</w:t>
                              </w:r>
                            </w:p>
                          </w:txbxContent>
                        </v:textbox>
                      </v:shape>
                      <v:shape id="Text Box 13316" o:spid="_x0000_s1143" type="#_x0000_t202" style="position:absolute;left:16318;top:19905;width:4540;height:43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7zMUA&#10;AADeAAAADwAAAGRycy9kb3ducmV2LnhtbERPS4vCMBC+C/6HMII3TVWU0jWKFGRF1oOPi7exGduy&#10;zaTbRO36683Cgrf5+J4zX7amEndqXGlZwWgYgSDOrC45V3A6rgcxCOeRNVaWScEvOVguup05Jto+&#10;eE/3g89FCGGXoILC+zqR0mUFGXRDWxMH7mobgz7AJpe6wUcIN5UcR9FMGiw5NBRYU1pQ9n24GQXb&#10;dL3D/WVs4meVfn5dV/XP6TxVqt9rVx8gPLX+Lf53b3SYP5mMZvD3TrhBL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9jvMxQAAAN4AAAAPAAAAAAAAAAAAAAAAAJgCAABkcnMv&#10;ZG93bnJldi54bWxQSwUGAAAAAAQABAD1AAAAigMAAAAA&#10;" filled="f" stroked="f" strokeweight=".5pt">
                        <v:textbox>
                          <w:txbxContent>
                            <w:p w:rsidR="000A0C6F" w:rsidRDefault="000A0C6F" w:rsidP="007549A1">
                              <w:pPr>
                                <w:ind w:firstLine="0"/>
                                <w:rPr>
                                  <w:b/>
                                  <w:i/>
                                  <w:color w:val="FFFFFF" w:themeColor="background1"/>
                                  <w:sz w:val="16"/>
                                  <w:szCs w:val="16"/>
                                  <w:highlight w:val="black"/>
                                </w:rPr>
                              </w:pPr>
                              <w:r w:rsidRPr="00C05F1F">
                                <w:rPr>
                                  <w:b/>
                                  <w:i/>
                                  <w:color w:val="FFFFFF" w:themeColor="background1"/>
                                  <w:sz w:val="16"/>
                                  <w:szCs w:val="16"/>
                                  <w:highlight w:val="black"/>
                                </w:rPr>
                                <w:t>Kaja/</w:t>
                              </w:r>
                            </w:p>
                            <w:p w:rsidR="000A0C6F" w:rsidRPr="00C05F1F" w:rsidRDefault="000A0C6F" w:rsidP="007549A1">
                              <w:pPr>
                                <w:ind w:firstLine="0"/>
                                <w:rPr>
                                  <w:b/>
                                  <w:i/>
                                  <w:color w:val="FFFFFF" w:themeColor="background1"/>
                                  <w:sz w:val="16"/>
                                  <w:szCs w:val="16"/>
                                  <w:highlight w:val="black"/>
                                </w:rPr>
                              </w:pPr>
                              <w:r w:rsidRPr="00C05F1F">
                                <w:rPr>
                                  <w:b/>
                                  <w:i/>
                                  <w:color w:val="FFFFFF" w:themeColor="background1"/>
                                  <w:sz w:val="16"/>
                                  <w:szCs w:val="16"/>
                                  <w:highlight w:val="black"/>
                                </w:rPr>
                                <w:t>Hulu</w:t>
                              </w:r>
                            </w:p>
                          </w:txbxContent>
                        </v:textbox>
                      </v:shape>
                      <v:shape id="Text Box 13317" o:spid="_x0000_s1144" type="#_x0000_t202" style="position:absolute;top:20046;width:5179;height:4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qeV8YA&#10;AADeAAAADwAAAGRycy9kb3ducmV2LnhtbERPTWvCQBC9F/oflin01mxUbCVmFQlIS7EHrRdvY3ZM&#10;gtnZNLtNor++WxC8zeN9TrocTC06al1lWcEoikEQ51ZXXCjYf69fZiCcR9ZYWyYFF3KwXDw+pJho&#10;2/OWup0vRAhhl6CC0vsmkdLlJRl0kW2IA3eyrUEfYFtI3WIfwk0tx3H8Kg1WHBpKbCgrKT/vfo2C&#10;z2z9hdvj2Myudfa+Oa2an/1hqtTz07Cag/A0+Lv45v7QYf5kMnqD/3fCDXLx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LqeV8YAAADeAAAADwAAAAAAAAAAAAAAAACYAgAAZHJz&#10;L2Rvd25yZXYueG1sUEsFBgAAAAAEAAQA9QAAAIsDAAAAAA==&#10;" filled="f" stroked="f" strokeweight=".5pt">
                        <v:textbox>
                          <w:txbxContent>
                            <w:p w:rsidR="000A0C6F" w:rsidRDefault="000A0C6F" w:rsidP="00B659F9">
                              <w:pPr>
                                <w:ind w:firstLine="0"/>
                                <w:rPr>
                                  <w:b/>
                                  <w:i/>
                                  <w:color w:val="FFFFFF" w:themeColor="background1"/>
                                  <w:sz w:val="16"/>
                                  <w:szCs w:val="16"/>
                                  <w:highlight w:val="black"/>
                                </w:rPr>
                              </w:pPr>
                              <w:r w:rsidRPr="00C05F1F">
                                <w:rPr>
                                  <w:b/>
                                  <w:i/>
                                  <w:color w:val="FFFFFF" w:themeColor="background1"/>
                                  <w:sz w:val="16"/>
                                  <w:szCs w:val="16"/>
                                  <w:highlight w:val="black"/>
                                </w:rPr>
                                <w:t>Kelod/</w:t>
                              </w:r>
                            </w:p>
                            <w:p w:rsidR="000A0C6F" w:rsidRPr="00C05F1F" w:rsidRDefault="000A0C6F" w:rsidP="00B659F9">
                              <w:pPr>
                                <w:ind w:firstLine="0"/>
                                <w:rPr>
                                  <w:b/>
                                  <w:i/>
                                  <w:color w:val="FFFFFF" w:themeColor="background1"/>
                                  <w:sz w:val="16"/>
                                  <w:szCs w:val="16"/>
                                  <w:highlight w:val="black"/>
                                </w:rPr>
                              </w:pPr>
                              <w:r w:rsidRPr="00C05F1F">
                                <w:rPr>
                                  <w:b/>
                                  <w:i/>
                                  <w:color w:val="FFFFFF" w:themeColor="background1"/>
                                  <w:sz w:val="16"/>
                                  <w:szCs w:val="16"/>
                                  <w:highlight w:val="black"/>
                                </w:rPr>
                                <w:t>Teben</w:t>
                              </w:r>
                            </w:p>
                            <w:p w:rsidR="000A0C6F" w:rsidRPr="00C05F1F" w:rsidRDefault="000A0C6F" w:rsidP="007549A1">
                              <w:pPr>
                                <w:ind w:firstLine="0"/>
                                <w:rPr>
                                  <w:b/>
                                  <w:i/>
                                  <w:color w:val="FFFFFF" w:themeColor="background1"/>
                                  <w:sz w:val="16"/>
                                  <w:szCs w:val="16"/>
                                  <w:highlight w:val="black"/>
                                </w:rPr>
                              </w:pPr>
                            </w:p>
                          </w:txbxContent>
                        </v:textbox>
                      </v:shape>
                      <v:line id="Straight Connector 13318" o:spid="_x0000_s1145" style="position:absolute;visibility:visible;mso-wrap-style:square" from="4220,22015" to="16321,221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szWNckAAADeAAAADwAAAGRycy9kb3ducmV2LnhtbESPzW7CQAyE75X6DitX4lLBhiAhFFgQ&#10;tKI/FxA/D2BlTRLIeqPsNqR9+vpQqTdbM575vFj1rlYdtaHybGA8SkAR595WXBg4n7bDGagQkS3W&#10;nsnANwVYLR8fFphZf+cDdcdYKAnhkKGBMsYm0zrkJTkMI98Qi3bxrcMoa1to2+Jdwl2t0ySZaocV&#10;S0OJDb2UlN+OX87Ac7dLih9/Td9fP/fTzWGTprfLmzGDp349BxWpj//mv+sPK/iTyVh45R2ZQS9/&#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GLM1jXJAAAA3gAAAA8AAAAA&#10;AAAAAAAAAAAAoQIAAGRycy9kb3ducmV2LnhtbFBLBQYAAAAABAAEAPkAAACXAwAAAAA=&#10;" strokecolor="red" strokeweight="1pt">
                        <v:stroke dashstyle="3 1" startarrow="open" startarrowwidth="wide" startarrowlength="short" endarrow="open" endarrowwidth="wide" endarrowlength="short" joinstyle="miter"/>
                      </v:line>
                      <v:shape id="Text Box 13320" o:spid="_x0000_s1146" type="#_x0000_t202" style="position:absolute;left:17654;width:12388;height:116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tHnsYA&#10;AADeAAAADwAAAGRycy9kb3ducmV2LnhtbESPQWsCMRCF7wX/QxihF6lZFUpZjVKFhd5K1dLruJnu&#10;riaTJYm6/fedQ6G3GebNe+9bbQbv1I1i6gIbmE0LUMR1sB03Bo6H6ukFVMrIFl1gMvBDCTbr0cMK&#10;Sxvu/EG3fW6UmHAq0UCbc19qneqWPKZp6Inl9h2ixyxrbLSNeBdz7/S8KJ61x44locWedi3Vl/3V&#10;G5iE8+w9bNNhd5l8nc7Vp/MuVsY8jofXJahMQ/4X/32/Wam/WMwFQHBkBr3+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ZtHnsYAAADeAAAADwAAAAAAAAAAAAAAAACYAgAAZHJz&#10;L2Rvd25yZXYueG1sUEsFBgAAAAAEAAQA9QAAAIsDAAAAAA==&#10;" filled="f" strokecolor="black [3213]">
                        <v:stroke dashstyle="1 1"/>
                        <v:textbox>
                          <w:txbxContent>
                            <w:p w:rsidR="000A0C6F" w:rsidRPr="00C05F1F" w:rsidRDefault="000A0C6F" w:rsidP="00B60F1E">
                              <w:pPr>
                                <w:numPr>
                                  <w:ilvl w:val="0"/>
                                  <w:numId w:val="7"/>
                                </w:numPr>
                                <w:ind w:left="142" w:hanging="142"/>
                                <w:jc w:val="left"/>
                                <w:rPr>
                                  <w:sz w:val="16"/>
                                  <w:szCs w:val="16"/>
                                </w:rPr>
                              </w:pPr>
                              <w:r>
                                <w:rPr>
                                  <w:sz w:val="16"/>
                                  <w:szCs w:val="16"/>
                                </w:rPr>
                                <w:t>Ruang Kosong</w:t>
                              </w:r>
                              <w:r w:rsidRPr="00C05F1F">
                                <w:rPr>
                                  <w:sz w:val="16"/>
                                  <w:szCs w:val="16"/>
                                </w:rPr>
                                <w:t xml:space="preserve"> (</w:t>
                              </w:r>
                              <w:r w:rsidRPr="002B2F7A">
                                <w:rPr>
                                  <w:i/>
                                  <w:sz w:val="16"/>
                                  <w:szCs w:val="16"/>
                                </w:rPr>
                                <w:t>natah</w:t>
                              </w:r>
                              <w:r w:rsidRPr="00C05F1F">
                                <w:rPr>
                                  <w:sz w:val="16"/>
                                  <w:szCs w:val="16"/>
                                </w:rPr>
                                <w:t xml:space="preserve">) yang membentuk pola </w:t>
                              </w:r>
                              <w:r>
                                <w:rPr>
                                  <w:sz w:val="16"/>
                                  <w:szCs w:val="16"/>
                                </w:rPr>
                                <w:t>memusat</w:t>
                              </w:r>
                              <w:r w:rsidRPr="00C05F1F">
                                <w:rPr>
                                  <w:sz w:val="16"/>
                                  <w:szCs w:val="16"/>
                                </w:rPr>
                                <w:t xml:space="preserve"> dari unit-unit </w:t>
                              </w:r>
                              <w:r>
                                <w:rPr>
                                  <w:sz w:val="16"/>
                                  <w:szCs w:val="16"/>
                                </w:rPr>
                                <w:t>masa bangunan</w:t>
                              </w:r>
                              <w:r w:rsidRPr="00C05F1F">
                                <w:rPr>
                                  <w:sz w:val="16"/>
                                  <w:szCs w:val="16"/>
                                </w:rPr>
                                <w:t xml:space="preserve"> yang berhadapan. </w:t>
                              </w:r>
                            </w:p>
                            <w:p w:rsidR="000A0C6F" w:rsidRPr="00C05F1F" w:rsidRDefault="000A0C6F" w:rsidP="00B60F1E">
                              <w:pPr>
                                <w:numPr>
                                  <w:ilvl w:val="0"/>
                                  <w:numId w:val="7"/>
                                </w:numPr>
                                <w:ind w:left="142" w:hanging="142"/>
                                <w:jc w:val="left"/>
                                <w:rPr>
                                  <w:sz w:val="16"/>
                                  <w:szCs w:val="16"/>
                                </w:rPr>
                              </w:pPr>
                              <w:r w:rsidRPr="002B2F7A">
                                <w:rPr>
                                  <w:i/>
                                  <w:sz w:val="16"/>
                                  <w:szCs w:val="16"/>
                                </w:rPr>
                                <w:t>Natah</w:t>
                              </w:r>
                              <w:r w:rsidRPr="00C05F1F">
                                <w:rPr>
                                  <w:sz w:val="16"/>
                                  <w:szCs w:val="16"/>
                                </w:rPr>
                                <w:t xml:space="preserve"> menjadi ruang </w:t>
                              </w:r>
                              <w:r>
                                <w:rPr>
                                  <w:sz w:val="16"/>
                                  <w:szCs w:val="16"/>
                                </w:rPr>
                                <w:t xml:space="preserve">sosial, ruang ritual dan ruang </w:t>
                              </w:r>
                              <w:r w:rsidRPr="00C05F1F">
                                <w:rPr>
                                  <w:sz w:val="16"/>
                                  <w:szCs w:val="16"/>
                                </w:rPr>
                                <w:t>kumpul ketika terjadi gempa</w:t>
                              </w:r>
                            </w:p>
                            <w:p w:rsidR="000A0C6F" w:rsidRPr="007549A1" w:rsidRDefault="000A0C6F" w:rsidP="007549A1">
                              <w:pPr>
                                <w:ind w:firstLine="0"/>
                                <w:rPr>
                                  <w:sz w:val="18"/>
                                  <w:szCs w:val="18"/>
                                </w:rPr>
                              </w:pPr>
                            </w:p>
                          </w:txbxContent>
                        </v:textbox>
                      </v:shape>
                      <v:line id="Straight Connector 13321" o:spid="_x0000_s1147" style="position:absolute;flip:y;visibility:visible;mso-wrap-style:square" from="11183,1547" to="17587,7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728WMQAAADeAAAADwAAAGRycy9kb3ducmV2LnhtbERPTWvCQBC9F/wPywi91Y2xlBJdRQwF&#10;oQep9uJtyI7Z1exsyG5N8u/dQqG3ebzPWW0G14g7dcF6VjCfZSCIK68t1wq+Tx8v7yBCRNbYeCYF&#10;IwXYrCdPKyy07/mL7sdYixTCoUAFJsa2kDJUhhyGmW+JE3fxncOYYFdL3WGfwl0j8yx7kw4tpwaD&#10;Le0MVbfjj1PQ7501r3a8lNe6tPnnoS15PCv1PB22SxCRhvgv/nPvdZq/WORz+H0n3S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vbxYxAAAAN4AAAAPAAAAAAAAAAAA&#10;AAAAAKECAABkcnMvZG93bnJldi54bWxQSwUGAAAAAAQABAD5AAAAkgMAAAAA&#10;" strokecolor="black [3213]" strokeweight="1pt">
                        <v:stroke dashstyle="1 1" startarrow="diamond" endarrow="diamond" joinstyle="miter"/>
                      </v:line>
                      <v:rect id="Rectangle 13322" o:spid="_x0000_s1148" style="position:absolute;left:7666;top:5134;width:4074;height:65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W+HsYA&#10;AADeAAAADwAAAGRycy9kb3ducmV2LnhtbESPQWvCQBCF7wX/wzJCb3VjQkuNriKCUJFCq6LXITtm&#10;g9nZmF1j/PfdQqG3Gd773ryZLXpbi45aXzlWMB4lIIgLpysuFRz265d3ED4ga6wdk4IHeVjMB08z&#10;zLW78zd1u1CKGMI+RwUmhCaX0heGLPqRa4ijdnatxRDXtpS6xXsMt7VMk+RNWqw4XjDY0MpQcdnd&#10;bKyBR/2Zdc582e1jf7puA29eJ0o9D/vlFESgPvyb/+gPHbksS1P4fSfOIO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MW+HsYAAADeAAAADwAAAAAAAAAAAAAAAACYAgAAZHJz&#10;L2Rvd25yZXYueG1sUEsFBgAAAAAEAAQA9QAAAIsDAAAAAA==&#10;" filled="f" strokecolor="red" strokeweight="2.25pt">
                        <v:stroke dashstyle="1 1"/>
                      </v:rect>
                      <v:shape id="Text Box 13323" o:spid="_x0000_s1149" type="#_x0000_t202" style="position:absolute;left:19765;top:12168;width:11814;height:9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nZ6cMA&#10;AADeAAAADwAAAGRycy9kb3ducmV2LnhtbERPTWsCMRC9F/wPYYReRLO6UMpqFBUWeitqS6/jZtxd&#10;TSZLkur23zeC4G0e73MWq94acSUfWscKppMMBHHldMu1gq9DOX4HESKyRuOYFPxRgNVy8LLAQrsb&#10;7+i6j7VIIRwKVNDE2BVShqohi2HiOuLEnZy3GBP0tdQebyncGjnLsjdpseXU0GBH24aqy/7XKhi5&#10;8/TTbcJhexn9HM/lt7HGl0q9Dvv1HESkPj7FD/eHTvPzfJbD/Z10g1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UnZ6cMAAADeAAAADwAAAAAAAAAAAAAAAACYAgAAZHJzL2Rv&#10;d25yZXYueG1sUEsFBgAAAAAEAAQA9QAAAIgDAAAAAA==&#10;" filled="f" strokecolor="black [3213]">
                        <v:stroke dashstyle="1 1"/>
                        <v:textbox>
                          <w:txbxContent>
                            <w:p w:rsidR="000A0C6F" w:rsidRPr="00C05F1F" w:rsidRDefault="000A0C6F" w:rsidP="004D0340">
                              <w:pPr>
                                <w:ind w:firstLine="0"/>
                                <w:jc w:val="left"/>
                                <w:rPr>
                                  <w:sz w:val="16"/>
                                  <w:szCs w:val="16"/>
                                </w:rPr>
                              </w:pPr>
                              <w:r w:rsidRPr="002B2F7A">
                                <w:rPr>
                                  <w:i/>
                                  <w:sz w:val="16"/>
                                  <w:szCs w:val="16"/>
                                </w:rPr>
                                <w:t>Lebuh</w:t>
                              </w:r>
                              <w:r>
                                <w:rPr>
                                  <w:sz w:val="16"/>
                                  <w:szCs w:val="16"/>
                                </w:rPr>
                                <w:t xml:space="preserve"> sebagai ruang kosong untuk kegiatan ritual (</w:t>
                              </w:r>
                              <w:r w:rsidRPr="00B60F1E">
                                <w:rPr>
                                  <w:sz w:val="16"/>
                                  <w:szCs w:val="16"/>
                                </w:rPr>
                                <w:t>pecaruan</w:t>
                              </w:r>
                              <w:r>
                                <w:rPr>
                                  <w:sz w:val="16"/>
                                  <w:szCs w:val="16"/>
                                </w:rPr>
                                <w:t xml:space="preserve"> dan dan pemelukatan); hilir dari prosesi upacara di dalam pekarangan; dan ruang kumpul saat gempa</w:t>
                              </w:r>
                            </w:p>
                            <w:p w:rsidR="000A0C6F" w:rsidRPr="007549A1" w:rsidRDefault="000A0C6F" w:rsidP="007549A1">
                              <w:pPr>
                                <w:ind w:firstLine="0"/>
                                <w:rPr>
                                  <w:sz w:val="18"/>
                                  <w:szCs w:val="18"/>
                                </w:rPr>
                              </w:pPr>
                            </w:p>
                          </w:txbxContent>
                        </v:textbox>
                      </v:shape>
                      <v:rect id="Rectangle 13324" o:spid="_x0000_s1150" style="position:absolute;left:4149;top:16459;width:2671;height:20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CD8cYA&#10;AADeAAAADwAAAGRycy9kb3ducmV2LnhtbESP3WrCQBCF7wt9h2WE3ulG04pGVymFgkUK/qG3Q3bM&#10;BrOzaXaN8e27BaF3M5zznTkzX3a2Ei01vnSsYDhIQBDnTpdcKDjsP/sTED4ga6wck4I7eVgunp/m&#10;mGl34y21u1CIGMI+QwUmhDqT0ueGLPqBq4mjdnaNxRDXppC6wVsMt5UcJclYWiw5XjBY04eh/LK7&#10;2lgDj/o7bZ3Z2PV9f/pZB/56myr10uveZyACdeHf/KBXOnJpOnqFv3fiDHLx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GCD8cYAAADeAAAADwAAAAAAAAAAAAAAAACYAgAAZHJz&#10;L2Rvd25yZXYueG1sUEsFBgAAAAAEAAQA9QAAAIsDAAAAAA==&#10;" filled="f" strokecolor="red" strokeweight="2.25pt">
                        <v:stroke dashstyle="1 1"/>
                      </v:rect>
                      <v:line id="Straight Connector 13325" o:spid="_x0000_s1151" style="position:absolute;flip:y;visibility:visible;mso-wrap-style:square" from="6049,14349" to="19737,172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a6W8QAAADeAAAADwAAAGRycy9kb3ducmV2LnhtbERPTWvCQBC9F/wPywje6qaxlRJdpTQI&#10;Qg+l6qW3ITtm12ZnQ3Y1yb93C4Xe5vE+Z70dXCNu1AXrWcHTPANBXHltuVZwOu4eX0GEiKyx8UwK&#10;Rgqw3Uwe1lho3/MX3Q6xFimEQ4EKTIxtIWWoDDkMc98SJ+7sO4cxwa6WusM+hbtG5lm2lA4tpwaD&#10;Lb0bqn4OV6eg3ztrnu14Li91afOPz7bk8Vup2XR4W4GINMR/8Z97r9P8xSJ/gd930g1ycw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hrpbxAAAAN4AAAAPAAAAAAAAAAAA&#10;AAAAAKECAABkcnMvZG93bnJldi54bWxQSwUGAAAAAAQABAD5AAAAkgMAAAAA&#10;" strokecolor="black [3213]" strokeweight="1pt">
                        <v:stroke dashstyle="1 1" startarrow="diamond" endarrow="diamond" joinstyle="miter"/>
                      </v:line>
                    </v:group>
                  </w:pict>
                </mc:Fallback>
              </mc:AlternateContent>
            </w:r>
            <w:r>
              <w:rPr>
                <w:noProof/>
              </w:rPr>
              <mc:AlternateContent>
                <mc:Choice Requires="wpg">
                  <w:drawing>
                    <wp:anchor distT="0" distB="0" distL="114300" distR="114300" simplePos="0" relativeHeight="251836416" behindDoc="0" locked="0" layoutInCell="1" allowOverlap="1" wp14:anchorId="07B3A035" wp14:editId="1115B3F3">
                      <wp:simplePos x="0" y="0"/>
                      <wp:positionH relativeFrom="column">
                        <wp:posOffset>17047</wp:posOffset>
                      </wp:positionH>
                      <wp:positionV relativeFrom="paragraph">
                        <wp:posOffset>-1954</wp:posOffset>
                      </wp:positionV>
                      <wp:extent cx="2908447" cy="2516359"/>
                      <wp:effectExtent l="0" t="0" r="25400" b="0"/>
                      <wp:wrapNone/>
                      <wp:docPr id="13326" name="Group 13326"/>
                      <wp:cNvGraphicFramePr/>
                      <a:graphic xmlns:a="http://schemas.openxmlformats.org/drawingml/2006/main">
                        <a:graphicData uri="http://schemas.microsoft.com/office/word/2010/wordprocessingGroup">
                          <wpg:wgp>
                            <wpg:cNvGrpSpPr/>
                            <wpg:grpSpPr>
                              <a:xfrm>
                                <a:off x="0" y="0"/>
                                <a:ext cx="2908447" cy="2516359"/>
                                <a:chOff x="0" y="0"/>
                                <a:chExt cx="2908447" cy="2516359"/>
                              </a:xfrm>
                            </wpg:grpSpPr>
                            <wps:wsp>
                              <wps:cNvPr id="18493" name="Straight Connector 18493"/>
                              <wps:cNvCnPr/>
                              <wps:spPr>
                                <a:xfrm>
                                  <a:off x="196948" y="295422"/>
                                  <a:ext cx="0" cy="682665"/>
                                </a:xfrm>
                                <a:prstGeom prst="line">
                                  <a:avLst/>
                                </a:prstGeom>
                                <a:ln w="12700">
                                  <a:solidFill>
                                    <a:srgbClr val="FF0000"/>
                                  </a:solidFill>
                                  <a:prstDash val="sysDash"/>
                                  <a:headEnd type="arrow" w="lg" len="sm"/>
                                  <a:tailEnd type="arrow" w="lg" len="sm"/>
                                </a:ln>
                              </wps:spPr>
                              <wps:style>
                                <a:lnRef idx="1">
                                  <a:schemeClr val="accent1"/>
                                </a:lnRef>
                                <a:fillRef idx="0">
                                  <a:schemeClr val="accent1"/>
                                </a:fillRef>
                                <a:effectRef idx="0">
                                  <a:schemeClr val="accent1"/>
                                </a:effectRef>
                                <a:fontRef idx="minor">
                                  <a:schemeClr val="tx1"/>
                                </a:fontRef>
                              </wps:style>
                              <wps:bodyPr/>
                            </wps:wsp>
                            <wps:wsp>
                              <wps:cNvPr id="18494" name="Text Box 18494"/>
                              <wps:cNvSpPr txBox="1"/>
                              <wps:spPr>
                                <a:xfrm>
                                  <a:off x="7034" y="0"/>
                                  <a:ext cx="517984" cy="4343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Default="000A0C6F" w:rsidP="00B659F9">
                                    <w:pPr>
                                      <w:ind w:firstLine="0"/>
                                      <w:rPr>
                                        <w:b/>
                                        <w:i/>
                                        <w:color w:val="FFFFFF" w:themeColor="background1"/>
                                        <w:sz w:val="16"/>
                                        <w:szCs w:val="16"/>
                                        <w:highlight w:val="black"/>
                                      </w:rPr>
                                    </w:pPr>
                                    <w:r w:rsidRPr="00C05F1F">
                                      <w:rPr>
                                        <w:b/>
                                        <w:i/>
                                        <w:color w:val="FFFFFF" w:themeColor="background1"/>
                                        <w:sz w:val="16"/>
                                        <w:szCs w:val="16"/>
                                        <w:highlight w:val="black"/>
                                      </w:rPr>
                                      <w:t>Kelod/</w:t>
                                    </w:r>
                                  </w:p>
                                  <w:p w:rsidR="000A0C6F" w:rsidRPr="00C05F1F" w:rsidRDefault="000A0C6F" w:rsidP="00B659F9">
                                    <w:pPr>
                                      <w:ind w:firstLine="0"/>
                                      <w:rPr>
                                        <w:b/>
                                        <w:i/>
                                        <w:color w:val="FFFFFF" w:themeColor="background1"/>
                                        <w:sz w:val="16"/>
                                        <w:szCs w:val="16"/>
                                        <w:highlight w:val="black"/>
                                      </w:rPr>
                                    </w:pPr>
                                    <w:r w:rsidRPr="00C05F1F">
                                      <w:rPr>
                                        <w:b/>
                                        <w:i/>
                                        <w:color w:val="FFFFFF" w:themeColor="background1"/>
                                        <w:sz w:val="16"/>
                                        <w:szCs w:val="16"/>
                                        <w:highlight w:val="black"/>
                                      </w:rPr>
                                      <w:t>Teben</w:t>
                                    </w:r>
                                  </w:p>
                                  <w:p w:rsidR="000A0C6F" w:rsidRPr="00C05F1F" w:rsidRDefault="000A0C6F" w:rsidP="007549A1">
                                    <w:pPr>
                                      <w:ind w:firstLine="0"/>
                                      <w:rPr>
                                        <w:b/>
                                        <w:i/>
                                        <w:color w:val="FFFFFF" w:themeColor="background1"/>
                                        <w:sz w:val="16"/>
                                        <w:szCs w:val="16"/>
                                        <w:highlight w:val="black"/>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95" name="Text Box 18495"/>
                              <wps:cNvSpPr txBox="1"/>
                              <wps:spPr>
                                <a:xfrm>
                                  <a:off x="0" y="1055077"/>
                                  <a:ext cx="454025" cy="4343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Default="000A0C6F" w:rsidP="007549A1">
                                    <w:pPr>
                                      <w:ind w:firstLine="0"/>
                                      <w:rPr>
                                        <w:b/>
                                        <w:i/>
                                        <w:color w:val="FFFFFF" w:themeColor="background1"/>
                                        <w:sz w:val="16"/>
                                        <w:szCs w:val="16"/>
                                        <w:highlight w:val="black"/>
                                      </w:rPr>
                                    </w:pPr>
                                    <w:r w:rsidRPr="00C05F1F">
                                      <w:rPr>
                                        <w:b/>
                                        <w:i/>
                                        <w:color w:val="FFFFFF" w:themeColor="background1"/>
                                        <w:sz w:val="16"/>
                                        <w:szCs w:val="16"/>
                                        <w:highlight w:val="black"/>
                                      </w:rPr>
                                      <w:t>Kaja/</w:t>
                                    </w:r>
                                  </w:p>
                                  <w:p w:rsidR="000A0C6F" w:rsidRPr="00C05F1F" w:rsidRDefault="000A0C6F" w:rsidP="007549A1">
                                    <w:pPr>
                                      <w:ind w:firstLine="0"/>
                                      <w:rPr>
                                        <w:b/>
                                        <w:i/>
                                        <w:color w:val="FFFFFF" w:themeColor="background1"/>
                                        <w:sz w:val="16"/>
                                        <w:szCs w:val="16"/>
                                        <w:highlight w:val="black"/>
                                      </w:rPr>
                                    </w:pPr>
                                    <w:r w:rsidRPr="00C05F1F">
                                      <w:rPr>
                                        <w:b/>
                                        <w:i/>
                                        <w:color w:val="FFFFFF" w:themeColor="background1"/>
                                        <w:sz w:val="16"/>
                                        <w:szCs w:val="16"/>
                                        <w:highlight w:val="black"/>
                                      </w:rPr>
                                      <w:t>Hul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96" name="Straight Connector 18496"/>
                              <wps:cNvCnPr/>
                              <wps:spPr>
                                <a:xfrm>
                                  <a:off x="196948" y="1406769"/>
                                  <a:ext cx="0" cy="682665"/>
                                </a:xfrm>
                                <a:prstGeom prst="line">
                                  <a:avLst/>
                                </a:prstGeom>
                                <a:ln w="12700">
                                  <a:solidFill>
                                    <a:srgbClr val="FF0000"/>
                                  </a:solidFill>
                                  <a:prstDash val="sysDash"/>
                                  <a:headEnd type="arrow" w="lg" len="sm"/>
                                  <a:tailEnd type="arrow" w="lg" len="sm"/>
                                </a:ln>
                              </wps:spPr>
                              <wps:style>
                                <a:lnRef idx="1">
                                  <a:schemeClr val="accent1"/>
                                </a:lnRef>
                                <a:fillRef idx="0">
                                  <a:schemeClr val="accent1"/>
                                </a:fillRef>
                                <a:effectRef idx="0">
                                  <a:schemeClr val="accent1"/>
                                </a:effectRef>
                                <a:fontRef idx="minor">
                                  <a:schemeClr val="tx1"/>
                                </a:fontRef>
                              </wps:style>
                              <wps:bodyPr/>
                            </wps:wsp>
                            <wps:wsp>
                              <wps:cNvPr id="18497" name="Text Box 18497"/>
                              <wps:cNvSpPr txBox="1"/>
                              <wps:spPr>
                                <a:xfrm>
                                  <a:off x="7034" y="2082019"/>
                                  <a:ext cx="517984" cy="4343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Default="000A0C6F" w:rsidP="00B659F9">
                                    <w:pPr>
                                      <w:ind w:firstLine="0"/>
                                      <w:rPr>
                                        <w:b/>
                                        <w:i/>
                                        <w:color w:val="FFFFFF" w:themeColor="background1"/>
                                        <w:sz w:val="16"/>
                                        <w:szCs w:val="16"/>
                                        <w:highlight w:val="black"/>
                                      </w:rPr>
                                    </w:pPr>
                                    <w:r w:rsidRPr="00C05F1F">
                                      <w:rPr>
                                        <w:b/>
                                        <w:i/>
                                        <w:color w:val="FFFFFF" w:themeColor="background1"/>
                                        <w:sz w:val="16"/>
                                        <w:szCs w:val="16"/>
                                        <w:highlight w:val="black"/>
                                      </w:rPr>
                                      <w:t>Kelod/</w:t>
                                    </w:r>
                                  </w:p>
                                  <w:p w:rsidR="000A0C6F" w:rsidRPr="00C05F1F" w:rsidRDefault="000A0C6F" w:rsidP="00B659F9">
                                    <w:pPr>
                                      <w:ind w:firstLine="0"/>
                                      <w:rPr>
                                        <w:b/>
                                        <w:i/>
                                        <w:color w:val="FFFFFF" w:themeColor="background1"/>
                                        <w:sz w:val="16"/>
                                        <w:szCs w:val="16"/>
                                        <w:highlight w:val="black"/>
                                      </w:rPr>
                                    </w:pPr>
                                    <w:r w:rsidRPr="00C05F1F">
                                      <w:rPr>
                                        <w:b/>
                                        <w:i/>
                                        <w:color w:val="FFFFFF" w:themeColor="background1"/>
                                        <w:sz w:val="16"/>
                                        <w:szCs w:val="16"/>
                                        <w:highlight w:val="black"/>
                                      </w:rPr>
                                      <w:t>Teben</w:t>
                                    </w:r>
                                  </w:p>
                                  <w:p w:rsidR="000A0C6F" w:rsidRPr="00C05F1F" w:rsidRDefault="000A0C6F" w:rsidP="007549A1">
                                    <w:pPr>
                                      <w:ind w:firstLine="0"/>
                                      <w:rPr>
                                        <w:b/>
                                        <w:i/>
                                        <w:color w:val="FFFFFF" w:themeColor="background1"/>
                                        <w:sz w:val="16"/>
                                        <w:szCs w:val="16"/>
                                        <w:highlight w:val="black"/>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98" name="Rectangle 18498"/>
                              <wps:cNvSpPr/>
                              <wps:spPr>
                                <a:xfrm>
                                  <a:off x="407963" y="1062111"/>
                                  <a:ext cx="1370667" cy="248856"/>
                                </a:xfrm>
                                <a:prstGeom prst="rect">
                                  <a:avLst/>
                                </a:prstGeom>
                                <a:noFill/>
                                <a:ln w="28575">
                                  <a:solidFill>
                                    <a:srgbClr val="FF000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99" name="Straight Connector 18499"/>
                              <wps:cNvCnPr/>
                              <wps:spPr>
                                <a:xfrm flipV="1">
                                  <a:off x="1019908" y="626012"/>
                                  <a:ext cx="640321" cy="555014"/>
                                </a:xfrm>
                                <a:prstGeom prst="line">
                                  <a:avLst/>
                                </a:prstGeom>
                                <a:ln w="12700">
                                  <a:solidFill>
                                    <a:schemeClr val="tx1"/>
                                  </a:solidFill>
                                  <a:prstDash val="sysDot"/>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wps:wsp>
                              <wps:cNvPr id="18500" name="Text Box 18500"/>
                              <wps:cNvSpPr txBox="1"/>
                              <wps:spPr>
                                <a:xfrm>
                                  <a:off x="1667022" y="21102"/>
                                  <a:ext cx="1238803" cy="1162685"/>
                                </a:xfrm>
                                <a:prstGeom prst="rect">
                                  <a:avLst/>
                                </a:prstGeom>
                                <a:noFill/>
                                <a:ln w="9525">
                                  <a:solidFill>
                                    <a:schemeClr val="tx1"/>
                                  </a:solidFill>
                                  <a:prstDash val="sysDot"/>
                                </a:ln>
                                <a:effectLst/>
                              </wps:spPr>
                              <wps:style>
                                <a:lnRef idx="0">
                                  <a:schemeClr val="accent1"/>
                                </a:lnRef>
                                <a:fillRef idx="0">
                                  <a:schemeClr val="accent1"/>
                                </a:fillRef>
                                <a:effectRef idx="0">
                                  <a:schemeClr val="accent1"/>
                                </a:effectRef>
                                <a:fontRef idx="minor">
                                  <a:schemeClr val="dk1"/>
                                </a:fontRef>
                              </wps:style>
                              <wps:txbx>
                                <w:txbxContent>
                                  <w:p w:rsidR="000A0C6F" w:rsidRPr="00C05F1F" w:rsidRDefault="000A0C6F" w:rsidP="00B60F1E">
                                    <w:pPr>
                                      <w:numPr>
                                        <w:ilvl w:val="0"/>
                                        <w:numId w:val="7"/>
                                      </w:numPr>
                                      <w:ind w:left="142" w:hanging="142"/>
                                      <w:jc w:val="left"/>
                                      <w:rPr>
                                        <w:sz w:val="16"/>
                                        <w:szCs w:val="16"/>
                                      </w:rPr>
                                    </w:pPr>
                                    <w:r>
                                      <w:rPr>
                                        <w:sz w:val="16"/>
                                        <w:szCs w:val="16"/>
                                      </w:rPr>
                                      <w:t>Ruang Kosong</w:t>
                                    </w:r>
                                    <w:r w:rsidRPr="00C05F1F">
                                      <w:rPr>
                                        <w:sz w:val="16"/>
                                        <w:szCs w:val="16"/>
                                      </w:rPr>
                                      <w:t xml:space="preserve"> (</w:t>
                                    </w:r>
                                    <w:r w:rsidRPr="002B2F7A">
                                      <w:rPr>
                                        <w:i/>
                                        <w:sz w:val="16"/>
                                        <w:szCs w:val="16"/>
                                      </w:rPr>
                                      <w:t>natah</w:t>
                                    </w:r>
                                    <w:r w:rsidRPr="00C05F1F">
                                      <w:rPr>
                                        <w:sz w:val="16"/>
                                        <w:szCs w:val="16"/>
                                      </w:rPr>
                                      <w:t xml:space="preserve">) yang membentuk pola diametral dari unit-unit </w:t>
                                    </w:r>
                                    <w:r>
                                      <w:rPr>
                                        <w:sz w:val="16"/>
                                        <w:szCs w:val="16"/>
                                      </w:rPr>
                                      <w:t>masa bangunan</w:t>
                                    </w:r>
                                    <w:r w:rsidRPr="00C05F1F">
                                      <w:rPr>
                                        <w:sz w:val="16"/>
                                        <w:szCs w:val="16"/>
                                      </w:rPr>
                                      <w:t xml:space="preserve"> yang berhadapan. </w:t>
                                    </w:r>
                                  </w:p>
                                  <w:p w:rsidR="000A0C6F" w:rsidRPr="00C05F1F" w:rsidRDefault="000A0C6F" w:rsidP="00B60F1E">
                                    <w:pPr>
                                      <w:numPr>
                                        <w:ilvl w:val="0"/>
                                        <w:numId w:val="7"/>
                                      </w:numPr>
                                      <w:ind w:left="142" w:hanging="142"/>
                                      <w:jc w:val="left"/>
                                      <w:rPr>
                                        <w:sz w:val="16"/>
                                        <w:szCs w:val="16"/>
                                      </w:rPr>
                                    </w:pPr>
                                    <w:r w:rsidRPr="002B2F7A">
                                      <w:rPr>
                                        <w:i/>
                                        <w:sz w:val="16"/>
                                        <w:szCs w:val="16"/>
                                      </w:rPr>
                                      <w:t>Natah</w:t>
                                    </w:r>
                                    <w:r w:rsidRPr="00C05F1F">
                                      <w:rPr>
                                        <w:sz w:val="16"/>
                                        <w:szCs w:val="16"/>
                                      </w:rPr>
                                      <w:t xml:space="preserve"> menjadi ruang </w:t>
                                    </w:r>
                                    <w:r>
                                      <w:rPr>
                                        <w:sz w:val="16"/>
                                        <w:szCs w:val="16"/>
                                      </w:rPr>
                                      <w:t xml:space="preserve">social, ruang ritual dan ruang </w:t>
                                    </w:r>
                                    <w:r w:rsidRPr="00C05F1F">
                                      <w:rPr>
                                        <w:sz w:val="16"/>
                                        <w:szCs w:val="16"/>
                                      </w:rPr>
                                      <w:t>kumpul ketika terjadi gempa</w:t>
                                    </w:r>
                                  </w:p>
                                  <w:p w:rsidR="000A0C6F" w:rsidRPr="007549A1" w:rsidRDefault="000A0C6F" w:rsidP="007549A1">
                                    <w:pPr>
                                      <w:ind w:firstLine="0"/>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01" name="Text Box 18501"/>
                              <wps:cNvSpPr txBox="1"/>
                              <wps:spPr>
                                <a:xfrm>
                                  <a:off x="1667022" y="1448972"/>
                                  <a:ext cx="1241425" cy="914400"/>
                                </a:xfrm>
                                <a:prstGeom prst="rect">
                                  <a:avLst/>
                                </a:prstGeom>
                                <a:noFill/>
                                <a:ln w="9525">
                                  <a:solidFill>
                                    <a:schemeClr val="tx1"/>
                                  </a:solidFill>
                                  <a:prstDash val="sysDot"/>
                                </a:ln>
                                <a:effectLst/>
                              </wps:spPr>
                              <wps:style>
                                <a:lnRef idx="0">
                                  <a:schemeClr val="accent1"/>
                                </a:lnRef>
                                <a:fillRef idx="0">
                                  <a:schemeClr val="accent1"/>
                                </a:fillRef>
                                <a:effectRef idx="0">
                                  <a:schemeClr val="accent1"/>
                                </a:effectRef>
                                <a:fontRef idx="minor">
                                  <a:schemeClr val="dk1"/>
                                </a:fontRef>
                              </wps:style>
                              <wps:txbx>
                                <w:txbxContent>
                                  <w:p w:rsidR="000A0C6F" w:rsidRPr="00C05F1F" w:rsidRDefault="000A0C6F" w:rsidP="004D0340">
                                    <w:pPr>
                                      <w:ind w:firstLine="0"/>
                                      <w:jc w:val="left"/>
                                      <w:rPr>
                                        <w:sz w:val="16"/>
                                        <w:szCs w:val="16"/>
                                      </w:rPr>
                                    </w:pPr>
                                    <w:r w:rsidRPr="002B2F7A">
                                      <w:rPr>
                                        <w:i/>
                                        <w:sz w:val="16"/>
                                        <w:szCs w:val="16"/>
                                      </w:rPr>
                                      <w:t>Lebuh</w:t>
                                    </w:r>
                                    <w:r>
                                      <w:rPr>
                                        <w:sz w:val="16"/>
                                        <w:szCs w:val="16"/>
                                      </w:rPr>
                                      <w:t xml:space="preserve"> sebagai ruang kosong untuk kegiatan ritual (</w:t>
                                    </w:r>
                                    <w:r w:rsidRPr="004D0340">
                                      <w:rPr>
                                        <w:i/>
                                        <w:sz w:val="16"/>
                                        <w:szCs w:val="16"/>
                                      </w:rPr>
                                      <w:t>pecaruan</w:t>
                                    </w:r>
                                    <w:r>
                                      <w:rPr>
                                        <w:sz w:val="16"/>
                                        <w:szCs w:val="16"/>
                                      </w:rPr>
                                      <w:t xml:space="preserve"> dan dan pemelukatan); hilir dari prosesi upacara di dalam pekarangan; dan ruang kumpul saat gempa</w:t>
                                    </w:r>
                                  </w:p>
                                  <w:p w:rsidR="000A0C6F" w:rsidRPr="007549A1" w:rsidRDefault="000A0C6F" w:rsidP="007549A1">
                                    <w:pPr>
                                      <w:ind w:firstLine="0"/>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02" name="Straight Connector 18502"/>
                              <wps:cNvCnPr/>
                              <wps:spPr>
                                <a:xfrm>
                                  <a:off x="1343465" y="1132449"/>
                                  <a:ext cx="321777" cy="787078"/>
                                </a:xfrm>
                                <a:prstGeom prst="line">
                                  <a:avLst/>
                                </a:prstGeom>
                                <a:ln w="12700">
                                  <a:solidFill>
                                    <a:schemeClr val="tx1"/>
                                  </a:solidFill>
                                  <a:prstDash val="sysDot"/>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7B3A035" id="Group 13326" o:spid="_x0000_s1152" style="position:absolute;left:0;text-align:left;margin-left:1.35pt;margin-top:-.15pt;width:229pt;height:198.15pt;z-index:251836416" coordsize="29084,251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">
                      <v:line id="Straight Connector 18493" o:spid="_x0000_s1153" style="position:absolute;visibility:visible;mso-wrap-style:square" from="1969,2954" to="1969,97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7d+pcYAAADeAAAADwAAAGRycy9kb3ducmV2LnhtbERP22rCQBB9F/oPywh9Ed00FdHoKrWl&#10;1r4oXj5gyI5JanY2ZLcx+vVuoeDbHM51ZovWlKKh2hWWFbwMIhDEqdUFZwqOh8/+GITzyBpLy6Tg&#10;Sg4W86fODBNtL7yjZu8zEULYJagg975KpHRpTgbdwFbEgTvZ2qAPsM6krvESwk0p4ygaSYMFh4Yc&#10;K3rPKT3vf42CXrOJspv9ib8+vrej5W4Zx+fTSqnnbvs2BeGp9Q/xv3utw/zxcPIKf++EG+T8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3fqXGAAAA3gAAAA8AAAAAAAAA&#10;AAAAAAAAoQIAAGRycy9kb3ducmV2LnhtbFBLBQYAAAAABAAEAPkAAACUAwAAAAA=&#10;" strokecolor="red" strokeweight="1pt">
                        <v:stroke dashstyle="3 1" startarrow="open" startarrowwidth="wide" startarrowlength="short" endarrow="open" endarrowwidth="wide" endarrowlength="short" joinstyle="miter"/>
                      </v:line>
                      <v:shape id="Text Box 18494" o:spid="_x0000_s1154" type="#_x0000_t202" style="position:absolute;left:70;width:5180;height:4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c6wcUA&#10;AADeAAAADwAAAGRycy9kb3ducmV2LnhtbERPS2vCQBC+F/wPywje6kaxkqauIgFRRA8+Lr1Ns2MS&#10;zM7G7Kqpv75bELzNx/ecyaw1lbhR40rLCgb9CARxZnXJuYLjYfEeg3AeWWNlmRT8koPZtPM2wUTb&#10;O+/otve5CCHsElRQeF8nUrqsIIOub2viwJ1sY9AH2ORSN3gP4aaSwygaS4Mlh4YCa0oLys77q1Gw&#10;Thdb3P0MTfyo0uXmNK8vx+8PpXrddv4FwlPrX+Kne6XD/Hj0OYL/d8INcv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tzrBxQAAAN4AAAAPAAAAAAAAAAAAAAAAAJgCAABkcnMv&#10;ZG93bnJldi54bWxQSwUGAAAAAAQABAD1AAAAigMAAAAA&#10;" filled="f" stroked="f" strokeweight=".5pt">
                        <v:textbox>
                          <w:txbxContent>
                            <w:p w:rsidR="000A0C6F" w:rsidRDefault="000A0C6F" w:rsidP="00B659F9">
                              <w:pPr>
                                <w:ind w:firstLine="0"/>
                                <w:rPr>
                                  <w:b/>
                                  <w:i/>
                                  <w:color w:val="FFFFFF" w:themeColor="background1"/>
                                  <w:sz w:val="16"/>
                                  <w:szCs w:val="16"/>
                                  <w:highlight w:val="black"/>
                                </w:rPr>
                              </w:pPr>
                              <w:r w:rsidRPr="00C05F1F">
                                <w:rPr>
                                  <w:b/>
                                  <w:i/>
                                  <w:color w:val="FFFFFF" w:themeColor="background1"/>
                                  <w:sz w:val="16"/>
                                  <w:szCs w:val="16"/>
                                  <w:highlight w:val="black"/>
                                </w:rPr>
                                <w:t>Kelod/</w:t>
                              </w:r>
                            </w:p>
                            <w:p w:rsidR="000A0C6F" w:rsidRPr="00C05F1F" w:rsidRDefault="000A0C6F" w:rsidP="00B659F9">
                              <w:pPr>
                                <w:ind w:firstLine="0"/>
                                <w:rPr>
                                  <w:b/>
                                  <w:i/>
                                  <w:color w:val="FFFFFF" w:themeColor="background1"/>
                                  <w:sz w:val="16"/>
                                  <w:szCs w:val="16"/>
                                  <w:highlight w:val="black"/>
                                </w:rPr>
                              </w:pPr>
                              <w:r w:rsidRPr="00C05F1F">
                                <w:rPr>
                                  <w:b/>
                                  <w:i/>
                                  <w:color w:val="FFFFFF" w:themeColor="background1"/>
                                  <w:sz w:val="16"/>
                                  <w:szCs w:val="16"/>
                                  <w:highlight w:val="black"/>
                                </w:rPr>
                                <w:t>Teben</w:t>
                              </w:r>
                            </w:p>
                            <w:p w:rsidR="000A0C6F" w:rsidRPr="00C05F1F" w:rsidRDefault="000A0C6F" w:rsidP="007549A1">
                              <w:pPr>
                                <w:ind w:firstLine="0"/>
                                <w:rPr>
                                  <w:b/>
                                  <w:i/>
                                  <w:color w:val="FFFFFF" w:themeColor="background1"/>
                                  <w:sz w:val="16"/>
                                  <w:szCs w:val="16"/>
                                  <w:highlight w:val="black"/>
                                </w:rPr>
                              </w:pPr>
                            </w:p>
                          </w:txbxContent>
                        </v:textbox>
                      </v:shape>
                      <v:shape id="Text Box 18495" o:spid="_x0000_s1155" type="#_x0000_t202" style="position:absolute;top:10550;width:4540;height:43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ufWsUA&#10;AADeAAAADwAAAGRycy9kb3ducmV2LnhtbERPS2vCQBC+C/0PyxS86aaiEqOrSEBapB58XLyN2TEJ&#10;zc6m2a3G/npXELzNx/ec2aI1lbhQ40rLCj76EQjizOqScwWH/aoXg3AeWWNlmRTcyMFi/taZYaLt&#10;lbd02flchBB2CSoovK8TKV1WkEHXtzVx4M62MegDbHKpG7yGcFPJQRSNpcGSQ0OBNaUFZT+7P6Ng&#10;na42uD0NTPxfpZ/f52X9eziOlOq+t8spCE+tf4mf7i8d5sfDyQge74Qb5Pw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59axQAAAN4AAAAPAAAAAAAAAAAAAAAAAJgCAABkcnMv&#10;ZG93bnJldi54bWxQSwUGAAAAAAQABAD1AAAAigMAAAAA&#10;" filled="f" stroked="f" strokeweight=".5pt">
                        <v:textbox>
                          <w:txbxContent>
                            <w:p w:rsidR="000A0C6F" w:rsidRDefault="000A0C6F" w:rsidP="007549A1">
                              <w:pPr>
                                <w:ind w:firstLine="0"/>
                                <w:rPr>
                                  <w:b/>
                                  <w:i/>
                                  <w:color w:val="FFFFFF" w:themeColor="background1"/>
                                  <w:sz w:val="16"/>
                                  <w:szCs w:val="16"/>
                                  <w:highlight w:val="black"/>
                                </w:rPr>
                              </w:pPr>
                              <w:r w:rsidRPr="00C05F1F">
                                <w:rPr>
                                  <w:b/>
                                  <w:i/>
                                  <w:color w:val="FFFFFF" w:themeColor="background1"/>
                                  <w:sz w:val="16"/>
                                  <w:szCs w:val="16"/>
                                  <w:highlight w:val="black"/>
                                </w:rPr>
                                <w:t>Kaja/</w:t>
                              </w:r>
                            </w:p>
                            <w:p w:rsidR="000A0C6F" w:rsidRPr="00C05F1F" w:rsidRDefault="000A0C6F" w:rsidP="007549A1">
                              <w:pPr>
                                <w:ind w:firstLine="0"/>
                                <w:rPr>
                                  <w:b/>
                                  <w:i/>
                                  <w:color w:val="FFFFFF" w:themeColor="background1"/>
                                  <w:sz w:val="16"/>
                                  <w:szCs w:val="16"/>
                                  <w:highlight w:val="black"/>
                                </w:rPr>
                              </w:pPr>
                              <w:r w:rsidRPr="00C05F1F">
                                <w:rPr>
                                  <w:b/>
                                  <w:i/>
                                  <w:color w:val="FFFFFF" w:themeColor="background1"/>
                                  <w:sz w:val="16"/>
                                  <w:szCs w:val="16"/>
                                  <w:highlight w:val="black"/>
                                </w:rPr>
                                <w:t>Hulu</w:t>
                              </w:r>
                            </w:p>
                          </w:txbxContent>
                        </v:textbox>
                      </v:shape>
                      <v:line id="Straight Connector 18496" o:spid="_x0000_s1156" style="position:absolute;visibility:visible;mso-wrap-style:square" from="1969,14067" to="1969,208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8DdPcYAAADeAAAADwAAAGRycy9kb3ducmV2LnhtbERPzWrCQBC+F/oOyxS8lLppkGBTV6lK&#10;q15aYvsAQ3ZMUrOzIbvG6NO7guBtPr7fmcx6U4uOWldZVvA6jEAQ51ZXXCj4+/18GYNwHlljbZkU&#10;nMjBbPr4MMFU2yNn1G19IUIIuxQVlN43qZQuL8mgG9qGOHA72xr0AbaF1C0eQ7ipZRxFiTRYcWgo&#10;saFFSfl+ezAKnrvvqDjb/3i13Pwk82wex/vdl1KDp/7jHYSn3t/FN/dah/nj0VsC13fCDXJ6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A3T3GAAAA3gAAAA8AAAAAAAAA&#10;AAAAAAAAoQIAAGRycy9kb3ducmV2LnhtbFBLBQYAAAAABAAEAPkAAACUAwAAAAA=&#10;" strokecolor="red" strokeweight="1pt">
                        <v:stroke dashstyle="3 1" startarrow="open" startarrowwidth="wide" startarrowlength="short" endarrow="open" endarrowwidth="wide" endarrowlength="short" joinstyle="miter"/>
                      </v:line>
                      <v:shape id="Text Box 18497" o:spid="_x0000_s1157" type="#_x0000_t202" style="position:absolute;left:70;top:20820;width:5180;height:4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WktsYA&#10;AADeAAAADwAAAGRycy9kb3ducmV2LnhtbERPS2vCQBC+C/0PywjedKOojamrSEAqRQ8+Lt7G7JiE&#10;ZmfT7FbT/vquIPQ2H99z5svWVOJGjSstKxgOIhDEmdUl5wpOx3U/BuE8ssbKMin4IQfLxUtnjom2&#10;d97T7eBzEULYJaig8L5OpHRZQQbdwNbEgbvaxqAPsMmlbvAewk0lR1E0lQZLDg0F1pQWlH0evo2C&#10;j3S9w/1lZOLfKn3fXlf11+k8UarXbVdvIDy1/l/8dG90mB+PZ6/weCfc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2WktsYAAADeAAAADwAAAAAAAAAAAAAAAACYAgAAZHJz&#10;L2Rvd25yZXYueG1sUEsFBgAAAAAEAAQA9QAAAIsDAAAAAA==&#10;" filled="f" stroked="f" strokeweight=".5pt">
                        <v:textbox>
                          <w:txbxContent>
                            <w:p w:rsidR="000A0C6F" w:rsidRDefault="000A0C6F" w:rsidP="00B659F9">
                              <w:pPr>
                                <w:ind w:firstLine="0"/>
                                <w:rPr>
                                  <w:b/>
                                  <w:i/>
                                  <w:color w:val="FFFFFF" w:themeColor="background1"/>
                                  <w:sz w:val="16"/>
                                  <w:szCs w:val="16"/>
                                  <w:highlight w:val="black"/>
                                </w:rPr>
                              </w:pPr>
                              <w:r w:rsidRPr="00C05F1F">
                                <w:rPr>
                                  <w:b/>
                                  <w:i/>
                                  <w:color w:val="FFFFFF" w:themeColor="background1"/>
                                  <w:sz w:val="16"/>
                                  <w:szCs w:val="16"/>
                                  <w:highlight w:val="black"/>
                                </w:rPr>
                                <w:t>Kelod/</w:t>
                              </w:r>
                            </w:p>
                            <w:p w:rsidR="000A0C6F" w:rsidRPr="00C05F1F" w:rsidRDefault="000A0C6F" w:rsidP="00B659F9">
                              <w:pPr>
                                <w:ind w:firstLine="0"/>
                                <w:rPr>
                                  <w:b/>
                                  <w:i/>
                                  <w:color w:val="FFFFFF" w:themeColor="background1"/>
                                  <w:sz w:val="16"/>
                                  <w:szCs w:val="16"/>
                                  <w:highlight w:val="black"/>
                                </w:rPr>
                              </w:pPr>
                              <w:r w:rsidRPr="00C05F1F">
                                <w:rPr>
                                  <w:b/>
                                  <w:i/>
                                  <w:color w:val="FFFFFF" w:themeColor="background1"/>
                                  <w:sz w:val="16"/>
                                  <w:szCs w:val="16"/>
                                  <w:highlight w:val="black"/>
                                </w:rPr>
                                <w:t>Teben</w:t>
                              </w:r>
                            </w:p>
                            <w:p w:rsidR="000A0C6F" w:rsidRPr="00C05F1F" w:rsidRDefault="000A0C6F" w:rsidP="007549A1">
                              <w:pPr>
                                <w:ind w:firstLine="0"/>
                                <w:rPr>
                                  <w:b/>
                                  <w:i/>
                                  <w:color w:val="FFFFFF" w:themeColor="background1"/>
                                  <w:sz w:val="16"/>
                                  <w:szCs w:val="16"/>
                                  <w:highlight w:val="black"/>
                                </w:rPr>
                              </w:pPr>
                            </w:p>
                          </w:txbxContent>
                        </v:textbox>
                      </v:shape>
                      <v:rect id="Rectangle 18498" o:spid="_x0000_s1158" style="position:absolute;left:4079;top:10621;width:13707;height:24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55qMYA&#10;AADeAAAADwAAAGRycy9kb3ducmV2LnhtbESPQWvCQBCF7wX/wzKCt7ppq6Kpq5RCQRGhVWmvQ3aa&#10;Dc3Optk1xn/vHAq9zWPe9+bNct37WnXUxiqwgYdxBoq4CLbi0sDp+HY/BxUTssU6MBm4UoT1anC3&#10;xNyGC39Qd0ilkhCOORpwKTW51rFw5DGOQ0Msu+/Qekwi21LbFi8S7mv9mGUz7bFiueCwoVdHxc/h&#10;7KUGftr9Uxfcu99dj1+/u8Tb6cKY0bB/eQaVqE//5j96Y4WbTxbSV96RGfTq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J55qMYAAADeAAAADwAAAAAAAAAAAAAAAACYAgAAZHJz&#10;L2Rvd25yZXYueG1sUEsFBgAAAAAEAAQA9QAAAIsDAAAAAA==&#10;" filled="f" strokecolor="red" strokeweight="2.25pt">
                        <v:stroke dashstyle="1 1"/>
                      </v:rect>
                      <v:line id="Straight Connector 18499" o:spid="_x0000_s1159" style="position:absolute;flip:y;visibility:visible;mso-wrap-style:square" from="10199,6260" to="16602,11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HhAAsQAAADeAAAADwAAAGRycy9kb3ducmV2LnhtbERPS2sCMRC+C/6HMEJvmq2I6NYopUtB&#10;8CA+Lr0Nm3GTdjNZNqm7++9NoeBtPr7nbHa9q8Wd2mA9K3idZSCIS68tVwqul8/pCkSIyBprz6Rg&#10;oAC77Xi0wVz7jk90P8dKpBAOOSowMTa5lKE05DDMfEOcuJtvHcYE20rqFrsU7mo5z7KldGg5NRhs&#10;6MNQ+XP+dQq6vbNmYYdb8V0Vdn44NgUPX0q9TPr3NxCR+vgU/7v3Os1fLdZr+Hsn3SC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eEACxAAAAN4AAAAPAAAAAAAAAAAA&#10;AAAAAKECAABkcnMvZG93bnJldi54bWxQSwUGAAAAAAQABAD5AAAAkgMAAAAA&#10;" strokecolor="black [3213]" strokeweight="1pt">
                        <v:stroke dashstyle="1 1" startarrow="diamond" endarrow="diamond" joinstyle="miter"/>
                      </v:line>
                      <v:shape id="Text Box 18500" o:spid="_x0000_s1160" type="#_x0000_t202" style="position:absolute;left:16670;top:211;width:12388;height:116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Mt2MYA&#10;AADeAAAADwAAAGRycy9kb3ducmV2LnhtbESPQWsCMRCF74X+hzAFL1KzCi2yGsUKC96k2tLruBl3&#10;V5PJkqS6/fedQ6G3GebNe+9brgfv1I1i6gIbmE4KUMR1sB03Bj6O1fMcVMrIFl1gMvBDCdarx4cl&#10;ljbc+Z1uh9woMeFUooE2577UOtUteUyT0BPL7RyixyxrbLSNeBdz7/SsKF61x44locWeti3V18O3&#10;NzAOl+k+vKXj9jr+Ol2qT+ddrIwZPQ2bBahMQ/4X/33vrNSfvxQCIDgyg17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sMt2MYAAADeAAAADwAAAAAAAAAAAAAAAACYAgAAZHJz&#10;L2Rvd25yZXYueG1sUEsFBgAAAAAEAAQA9QAAAIsDAAAAAA==&#10;" filled="f" strokecolor="black [3213]">
                        <v:stroke dashstyle="1 1"/>
                        <v:textbox>
                          <w:txbxContent>
                            <w:p w:rsidR="000A0C6F" w:rsidRPr="00C05F1F" w:rsidRDefault="000A0C6F" w:rsidP="00B60F1E">
                              <w:pPr>
                                <w:numPr>
                                  <w:ilvl w:val="0"/>
                                  <w:numId w:val="7"/>
                                </w:numPr>
                                <w:ind w:left="142" w:hanging="142"/>
                                <w:jc w:val="left"/>
                                <w:rPr>
                                  <w:sz w:val="16"/>
                                  <w:szCs w:val="16"/>
                                </w:rPr>
                              </w:pPr>
                              <w:r>
                                <w:rPr>
                                  <w:sz w:val="16"/>
                                  <w:szCs w:val="16"/>
                                </w:rPr>
                                <w:t>Ruang Kosong</w:t>
                              </w:r>
                              <w:r w:rsidRPr="00C05F1F">
                                <w:rPr>
                                  <w:sz w:val="16"/>
                                  <w:szCs w:val="16"/>
                                </w:rPr>
                                <w:t xml:space="preserve"> (</w:t>
                              </w:r>
                              <w:r w:rsidRPr="002B2F7A">
                                <w:rPr>
                                  <w:i/>
                                  <w:sz w:val="16"/>
                                  <w:szCs w:val="16"/>
                                </w:rPr>
                                <w:t>natah</w:t>
                              </w:r>
                              <w:r w:rsidRPr="00C05F1F">
                                <w:rPr>
                                  <w:sz w:val="16"/>
                                  <w:szCs w:val="16"/>
                                </w:rPr>
                                <w:t xml:space="preserve">) yang membentuk pola diametral dari unit-unit </w:t>
                              </w:r>
                              <w:r>
                                <w:rPr>
                                  <w:sz w:val="16"/>
                                  <w:szCs w:val="16"/>
                                </w:rPr>
                                <w:t>masa bangunan</w:t>
                              </w:r>
                              <w:r w:rsidRPr="00C05F1F">
                                <w:rPr>
                                  <w:sz w:val="16"/>
                                  <w:szCs w:val="16"/>
                                </w:rPr>
                                <w:t xml:space="preserve"> yang berhadapan. </w:t>
                              </w:r>
                            </w:p>
                            <w:p w:rsidR="000A0C6F" w:rsidRPr="00C05F1F" w:rsidRDefault="000A0C6F" w:rsidP="00B60F1E">
                              <w:pPr>
                                <w:numPr>
                                  <w:ilvl w:val="0"/>
                                  <w:numId w:val="7"/>
                                </w:numPr>
                                <w:ind w:left="142" w:hanging="142"/>
                                <w:jc w:val="left"/>
                                <w:rPr>
                                  <w:sz w:val="16"/>
                                  <w:szCs w:val="16"/>
                                </w:rPr>
                              </w:pPr>
                              <w:r w:rsidRPr="002B2F7A">
                                <w:rPr>
                                  <w:i/>
                                  <w:sz w:val="16"/>
                                  <w:szCs w:val="16"/>
                                </w:rPr>
                                <w:t>Natah</w:t>
                              </w:r>
                              <w:r w:rsidRPr="00C05F1F">
                                <w:rPr>
                                  <w:sz w:val="16"/>
                                  <w:szCs w:val="16"/>
                                </w:rPr>
                                <w:t xml:space="preserve"> menjadi ruang </w:t>
                              </w:r>
                              <w:r>
                                <w:rPr>
                                  <w:sz w:val="16"/>
                                  <w:szCs w:val="16"/>
                                </w:rPr>
                                <w:t xml:space="preserve">social, ruang ritual dan ruang </w:t>
                              </w:r>
                              <w:r w:rsidRPr="00C05F1F">
                                <w:rPr>
                                  <w:sz w:val="16"/>
                                  <w:szCs w:val="16"/>
                                </w:rPr>
                                <w:t>kumpul ketika terjadi gempa</w:t>
                              </w:r>
                            </w:p>
                            <w:p w:rsidR="000A0C6F" w:rsidRPr="007549A1" w:rsidRDefault="000A0C6F" w:rsidP="007549A1">
                              <w:pPr>
                                <w:ind w:firstLine="0"/>
                                <w:rPr>
                                  <w:sz w:val="18"/>
                                  <w:szCs w:val="18"/>
                                </w:rPr>
                              </w:pPr>
                            </w:p>
                          </w:txbxContent>
                        </v:textbox>
                      </v:shape>
                      <v:shape id="Text Box 18501" o:spid="_x0000_s1161" type="#_x0000_t202" style="position:absolute;left:16670;top:14489;width:12414;height:9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IQ8MA&#10;AADeAAAADwAAAGRycy9kb3ducmV2LnhtbERPS2sCMRC+C/6HMIIXqdkVFNkaRYWF3kp94HW6me6u&#10;JpMlSXX77xuh0Nt8fM9ZbXprxJ18aB0ryKcZCOLK6ZZrBadj+bIEESKyRuOYFPxQgM16OFhhod2D&#10;P+h+iLVIIRwKVNDE2BVShqohi2HqOuLEfTlvMSboa6k9PlK4NXKWZQtpseXU0GBH+4aq2+HbKpi4&#10;a/7uduG4v00un9fybKzxpVLjUb99BRGpj//iP/ebTvOX8yyH5zvpBr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Y+IQ8MAAADeAAAADwAAAAAAAAAAAAAAAACYAgAAZHJzL2Rv&#10;d25yZXYueG1sUEsFBgAAAAAEAAQA9QAAAIgDAAAAAA==&#10;" filled="f" strokecolor="black [3213]">
                        <v:stroke dashstyle="1 1"/>
                        <v:textbox>
                          <w:txbxContent>
                            <w:p w:rsidR="000A0C6F" w:rsidRPr="00C05F1F" w:rsidRDefault="000A0C6F" w:rsidP="004D0340">
                              <w:pPr>
                                <w:ind w:firstLine="0"/>
                                <w:jc w:val="left"/>
                                <w:rPr>
                                  <w:sz w:val="16"/>
                                  <w:szCs w:val="16"/>
                                </w:rPr>
                              </w:pPr>
                              <w:r w:rsidRPr="002B2F7A">
                                <w:rPr>
                                  <w:i/>
                                  <w:sz w:val="16"/>
                                  <w:szCs w:val="16"/>
                                </w:rPr>
                                <w:t>Lebuh</w:t>
                              </w:r>
                              <w:r>
                                <w:rPr>
                                  <w:sz w:val="16"/>
                                  <w:szCs w:val="16"/>
                                </w:rPr>
                                <w:t xml:space="preserve"> sebagai ruang kosong untuk kegiatan ritual (</w:t>
                              </w:r>
                              <w:r w:rsidRPr="004D0340">
                                <w:rPr>
                                  <w:i/>
                                  <w:sz w:val="16"/>
                                  <w:szCs w:val="16"/>
                                </w:rPr>
                                <w:t>pecaruan</w:t>
                              </w:r>
                              <w:r>
                                <w:rPr>
                                  <w:sz w:val="16"/>
                                  <w:szCs w:val="16"/>
                                </w:rPr>
                                <w:t xml:space="preserve"> dan dan pemelukatan); hilir dari prosesi upacara di dalam pekarangan; dan ruang kumpul saat gempa</w:t>
                              </w:r>
                            </w:p>
                            <w:p w:rsidR="000A0C6F" w:rsidRPr="007549A1" w:rsidRDefault="000A0C6F" w:rsidP="007549A1">
                              <w:pPr>
                                <w:ind w:firstLine="0"/>
                                <w:rPr>
                                  <w:sz w:val="18"/>
                                  <w:szCs w:val="18"/>
                                </w:rPr>
                              </w:pPr>
                            </w:p>
                          </w:txbxContent>
                        </v:textbox>
                      </v:shape>
                      <v:line id="Straight Connector 18502" o:spid="_x0000_s1162" style="position:absolute;visibility:visible;mso-wrap-style:square" from="13434,11324" to="16652,191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AKPacMAAADeAAAADwAAAGRycy9kb3ducmV2LnhtbERP32vCMBB+H+x/CDfwRTRV2CjVKGOg&#10;zMd1BX08kltb11xqktn635vBYG/38f289Xa0nbiSD61jBYt5BoJYO9NyraD63M1yECEiG+wck4Ib&#10;BdhuHh/WWBg38Addy1iLFMKhQAVNjH0hZdANWQxz1xMn7st5izFBX0vjcUjhtpPLLHuRFltODQ32&#10;9NaQ/i5/rIIpD5dzK7U9Vvosp+XhVPn9SanJ0/i6AhFpjP/iP/e7SfPz52wJv++kG+Tm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QCj2nDAAAA3gAAAA8AAAAAAAAAAAAA&#10;AAAAoQIAAGRycy9kb3ducmV2LnhtbFBLBQYAAAAABAAEAPkAAACRAwAAAAA=&#10;" strokecolor="black [3213]" strokeweight="1pt">
                        <v:stroke dashstyle="1 1" startarrow="diamond" endarrow="diamond" joinstyle="miter"/>
                      </v:line>
                    </v:group>
                  </w:pict>
                </mc:Fallback>
              </mc:AlternateContent>
            </w:r>
            <w:r w:rsidR="00B659F9">
              <w:rPr>
                <w:noProof/>
              </w:rPr>
              <mc:AlternateContent>
                <mc:Choice Requires="wps">
                  <w:drawing>
                    <wp:anchor distT="0" distB="0" distL="114300" distR="114300" simplePos="0" relativeHeight="251809792" behindDoc="0" locked="0" layoutInCell="1" allowOverlap="1" wp14:anchorId="08A52894" wp14:editId="43126B31">
                      <wp:simplePos x="0" y="0"/>
                      <wp:positionH relativeFrom="column">
                        <wp:posOffset>2995930</wp:posOffset>
                      </wp:positionH>
                      <wp:positionV relativeFrom="paragraph">
                        <wp:posOffset>-3239770</wp:posOffset>
                      </wp:positionV>
                      <wp:extent cx="803910" cy="334010"/>
                      <wp:effectExtent l="0" t="0" r="0" b="0"/>
                      <wp:wrapNone/>
                      <wp:docPr id="18486" name="Text Box 18486"/>
                      <wp:cNvGraphicFramePr/>
                      <a:graphic xmlns:a="http://schemas.openxmlformats.org/drawingml/2006/main">
                        <a:graphicData uri="http://schemas.microsoft.com/office/word/2010/wordprocessingShape">
                          <wps:wsp>
                            <wps:cNvSpPr txBox="1"/>
                            <wps:spPr>
                              <a:xfrm>
                                <a:off x="0" y="0"/>
                                <a:ext cx="803910" cy="3340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Default="000A0C6F" w:rsidP="00B659F9">
                                  <w:pPr>
                                    <w:ind w:firstLine="0"/>
                                    <w:rPr>
                                      <w:b/>
                                      <w:i/>
                                      <w:color w:val="FFFFFF" w:themeColor="background1"/>
                                      <w:sz w:val="16"/>
                                      <w:szCs w:val="16"/>
                                      <w:highlight w:val="black"/>
                                    </w:rPr>
                                  </w:pPr>
                                  <w:r w:rsidRPr="00C05F1F">
                                    <w:rPr>
                                      <w:b/>
                                      <w:i/>
                                      <w:color w:val="FFFFFF" w:themeColor="background1"/>
                                      <w:sz w:val="16"/>
                                      <w:szCs w:val="16"/>
                                      <w:highlight w:val="black"/>
                                    </w:rPr>
                                    <w:t>Kaja/</w:t>
                                  </w:r>
                                </w:p>
                                <w:p w:rsidR="000A0C6F" w:rsidRPr="00C05F1F" w:rsidRDefault="000A0C6F" w:rsidP="00B659F9">
                                  <w:pPr>
                                    <w:ind w:firstLine="0"/>
                                    <w:rPr>
                                      <w:b/>
                                      <w:i/>
                                      <w:color w:val="FFFFFF" w:themeColor="background1"/>
                                      <w:sz w:val="16"/>
                                      <w:szCs w:val="16"/>
                                      <w:highlight w:val="black"/>
                                    </w:rPr>
                                  </w:pPr>
                                  <w:r w:rsidRPr="00C05F1F">
                                    <w:rPr>
                                      <w:b/>
                                      <w:i/>
                                      <w:color w:val="FFFFFF" w:themeColor="background1"/>
                                      <w:sz w:val="16"/>
                                      <w:szCs w:val="16"/>
                                      <w:highlight w:val="black"/>
                                    </w:rPr>
                                    <w:t>Hulu</w:t>
                                  </w:r>
                                </w:p>
                                <w:p w:rsidR="000A0C6F" w:rsidRPr="00C05F1F" w:rsidRDefault="000A0C6F" w:rsidP="007549A1">
                                  <w:pPr>
                                    <w:ind w:firstLine="0"/>
                                    <w:rPr>
                                      <w:b/>
                                      <w:i/>
                                      <w:color w:val="FFFFFF" w:themeColor="background1"/>
                                      <w:sz w:val="16"/>
                                      <w:szCs w:val="16"/>
                                      <w:highlight w:val="black"/>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A52894" id="Text Box 18486" o:spid="_x0000_s1163" type="#_x0000_t202" style="position:absolute;left:0;text-align:left;margin-left:235.9pt;margin-top:-255.1pt;width:63.3pt;height:26.3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" filled="f" stroked="f" strokeweight=".5pt">
                      <v:textbox>
                        <w:txbxContent>
                          <w:p w:rsidR="000A0C6F" w:rsidRDefault="000A0C6F" w:rsidP="00B659F9">
                            <w:pPr>
                              <w:ind w:firstLine="0"/>
                              <w:rPr>
                                <w:b/>
                                <w:i/>
                                <w:color w:val="FFFFFF" w:themeColor="background1"/>
                                <w:sz w:val="16"/>
                                <w:szCs w:val="16"/>
                                <w:highlight w:val="black"/>
                              </w:rPr>
                            </w:pPr>
                            <w:r w:rsidRPr="00C05F1F">
                              <w:rPr>
                                <w:b/>
                                <w:i/>
                                <w:color w:val="FFFFFF" w:themeColor="background1"/>
                                <w:sz w:val="16"/>
                                <w:szCs w:val="16"/>
                                <w:highlight w:val="black"/>
                              </w:rPr>
                              <w:t>Kaja/</w:t>
                            </w:r>
                          </w:p>
                          <w:p w:rsidR="000A0C6F" w:rsidRPr="00C05F1F" w:rsidRDefault="000A0C6F" w:rsidP="00B659F9">
                            <w:pPr>
                              <w:ind w:firstLine="0"/>
                              <w:rPr>
                                <w:b/>
                                <w:i/>
                                <w:color w:val="FFFFFF" w:themeColor="background1"/>
                                <w:sz w:val="16"/>
                                <w:szCs w:val="16"/>
                                <w:highlight w:val="black"/>
                              </w:rPr>
                            </w:pPr>
                            <w:r w:rsidRPr="00C05F1F">
                              <w:rPr>
                                <w:b/>
                                <w:i/>
                                <w:color w:val="FFFFFF" w:themeColor="background1"/>
                                <w:sz w:val="16"/>
                                <w:szCs w:val="16"/>
                                <w:highlight w:val="black"/>
                              </w:rPr>
                              <w:t>Hulu</w:t>
                            </w:r>
                          </w:p>
                          <w:p w:rsidR="000A0C6F" w:rsidRPr="00C05F1F" w:rsidRDefault="000A0C6F" w:rsidP="007549A1">
                            <w:pPr>
                              <w:ind w:firstLine="0"/>
                              <w:rPr>
                                <w:b/>
                                <w:i/>
                                <w:color w:val="FFFFFF" w:themeColor="background1"/>
                                <w:sz w:val="16"/>
                                <w:szCs w:val="16"/>
                                <w:highlight w:val="black"/>
                              </w:rPr>
                            </w:pPr>
                          </w:p>
                        </w:txbxContent>
                      </v:textbox>
                    </v:shape>
                  </w:pict>
                </mc:Fallback>
              </mc:AlternateContent>
            </w:r>
            <w:r w:rsidR="005A1E84">
              <w:rPr>
                <w:noProof/>
              </w:rPr>
              <w:drawing>
                <wp:inline distT="0" distB="0" distL="0" distR="0" wp14:anchorId="34A6FDD5" wp14:editId="0564B5B7">
                  <wp:extent cx="1625078" cy="2409288"/>
                  <wp:effectExtent l="0" t="0" r="0" b="0"/>
                  <wp:docPr id="18492" name="Picture 18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5043" t="11066" r="56687" b="14423"/>
                          <a:stretch/>
                        </pic:blipFill>
                        <pic:spPr bwMode="auto">
                          <a:xfrm>
                            <a:off x="0" y="0"/>
                            <a:ext cx="1625724" cy="2410246"/>
                          </a:xfrm>
                          <a:prstGeom prst="rect">
                            <a:avLst/>
                          </a:prstGeom>
                          <a:ln>
                            <a:noFill/>
                          </a:ln>
                          <a:extLst>
                            <a:ext uri="{53640926-AAD7-44D8-BBD7-CCE9431645EC}">
                              <a14:shadowObscured xmlns:a14="http://schemas.microsoft.com/office/drawing/2010/main"/>
                            </a:ext>
                          </a:extLst>
                        </pic:spPr>
                      </pic:pic>
                    </a:graphicData>
                  </a:graphic>
                </wp:inline>
              </w:drawing>
            </w:r>
          </w:p>
        </w:tc>
        <w:tc>
          <w:tcPr>
            <w:tcW w:w="4815" w:type="dxa"/>
            <w:tcBorders>
              <w:top w:val="nil"/>
              <w:left w:val="nil"/>
              <w:bottom w:val="nil"/>
              <w:right w:val="nil"/>
            </w:tcBorders>
          </w:tcPr>
          <w:p w:rsidR="00953076" w:rsidRDefault="00B565E7" w:rsidP="00953076">
            <w:pPr>
              <w:ind w:firstLine="0"/>
            </w:pPr>
            <w:r w:rsidRPr="00B565E7">
              <w:rPr>
                <w:noProof/>
              </w:rPr>
              <w:drawing>
                <wp:inline distT="0" distB="0" distL="0" distR="0" wp14:anchorId="039BDF16" wp14:editId="0DCA0BEA">
                  <wp:extent cx="1946340" cy="222269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5" cstate="print">
                            <a:biLevel thresh="75000"/>
                            <a:lum bright="-40000" contrast="-40000"/>
                            <a:extLst>
                              <a:ext uri="{28A0092B-C50C-407E-A947-70E740481C1C}">
                                <a14:useLocalDpi xmlns:a14="http://schemas.microsoft.com/office/drawing/2010/main" val="0"/>
                              </a:ext>
                            </a:extLst>
                          </a:blip>
                          <a:srcRect l="24577" r="43914" b="4907"/>
                          <a:stretch/>
                        </pic:blipFill>
                        <pic:spPr bwMode="auto">
                          <a:xfrm>
                            <a:off x="0" y="0"/>
                            <a:ext cx="1960167" cy="223848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75CFB" w:rsidTr="00B60F1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814" w:type="dxa"/>
            <w:tcBorders>
              <w:top w:val="nil"/>
              <w:left w:val="nil"/>
              <w:bottom w:val="nil"/>
              <w:right w:val="nil"/>
            </w:tcBorders>
          </w:tcPr>
          <w:p w:rsidR="00675CFB" w:rsidRPr="00675CFB" w:rsidRDefault="00675CFB" w:rsidP="00675CFB">
            <w:pPr>
              <w:pStyle w:val="Caption"/>
              <w:ind w:firstLine="0"/>
              <w:jc w:val="center"/>
              <w:rPr>
                <w:i w:val="0"/>
                <w:noProof/>
              </w:rPr>
            </w:pPr>
            <w:r>
              <w:rPr>
                <w:b/>
                <w:i w:val="0"/>
                <w:color w:val="auto"/>
                <w:sz w:val="20"/>
                <w:szCs w:val="20"/>
              </w:rPr>
              <w:t>Gambar 7</w:t>
            </w:r>
            <w:r w:rsidRPr="00953076">
              <w:rPr>
                <w:b/>
                <w:i w:val="0"/>
                <w:color w:val="auto"/>
                <w:sz w:val="20"/>
                <w:szCs w:val="20"/>
              </w:rPr>
              <w:t xml:space="preserve">. </w:t>
            </w:r>
            <w:r w:rsidR="002B2F7A" w:rsidRPr="002B2F7A">
              <w:rPr>
                <w:b/>
                <w:color w:val="auto"/>
                <w:sz w:val="20"/>
                <w:szCs w:val="20"/>
              </w:rPr>
              <w:t>Natah</w:t>
            </w:r>
            <w:r w:rsidRPr="00953076">
              <w:rPr>
                <w:b/>
                <w:i w:val="0"/>
                <w:color w:val="auto"/>
                <w:sz w:val="20"/>
                <w:szCs w:val="20"/>
              </w:rPr>
              <w:t xml:space="preserve"> dan </w:t>
            </w:r>
            <w:r w:rsidR="002B2F7A" w:rsidRPr="002B2F7A">
              <w:rPr>
                <w:b/>
                <w:color w:val="auto"/>
                <w:sz w:val="20"/>
                <w:szCs w:val="20"/>
              </w:rPr>
              <w:t>Lebuh</w:t>
            </w:r>
            <w:r w:rsidRPr="00953076">
              <w:rPr>
                <w:b/>
                <w:i w:val="0"/>
                <w:color w:val="auto"/>
                <w:sz w:val="20"/>
                <w:szCs w:val="20"/>
              </w:rPr>
              <w:t xml:space="preserve"> Unit Pekarangan Rumah Desa </w:t>
            </w:r>
            <w:r>
              <w:rPr>
                <w:b/>
                <w:i w:val="0"/>
                <w:color w:val="auto"/>
                <w:sz w:val="20"/>
                <w:szCs w:val="20"/>
              </w:rPr>
              <w:t>Tenganan</w:t>
            </w:r>
            <w:r w:rsidRPr="00953076">
              <w:rPr>
                <w:b/>
                <w:i w:val="0"/>
                <w:color w:val="auto"/>
                <w:sz w:val="20"/>
                <w:szCs w:val="20"/>
              </w:rPr>
              <w:t xml:space="preserve"> (Sumber: hasil modifikasi dar</w:t>
            </w:r>
            <w:r w:rsidRPr="00675CFB">
              <w:rPr>
                <w:b/>
                <w:i w:val="0"/>
                <w:color w:val="auto"/>
                <w:sz w:val="20"/>
                <w:szCs w:val="20"/>
              </w:rPr>
              <w:t xml:space="preserve">i </w:t>
            </w:r>
            <w:r w:rsidRPr="00675CFB">
              <w:rPr>
                <w:b/>
                <w:i w:val="0"/>
                <w:color w:val="auto"/>
                <w:sz w:val="20"/>
                <w:szCs w:val="20"/>
              </w:rPr>
              <w:fldChar w:fldCharType="begin" w:fldLock="1"/>
            </w:r>
            <w:r w:rsidR="00B547E2">
              <w:rPr>
                <w:b/>
                <w:i w:val="0"/>
                <w:color w:val="auto"/>
                <w:sz w:val="20"/>
                <w:szCs w:val="20"/>
              </w:rPr>
              <w:instrText>ADDIN CSL_CITATION {"citationItems":[{"id":"ITEM-1","itemData":{"abstract":"Desa Tenganan merupakan salah satu desa adat Bali yang termasuk dalam tipe Bali Aga merupakan perumahan penduduk asli Bali yang kurang dipengaruhi oleh Kerajaan Hindu Jawa. Lokasi perumahan ini terletak di daerah pegunungan yang membentang membujur di tangah-tangah Bali, sebagian beralokasi di Bali Utara dan Selatan. Bentuk fisik pola perumahan Bali Aga dicirikan dengan adanya jalan utama berbentuk linear yang berfungsi sebagai ruang terbuka milik komunitas dan sekaligus sebagai sumbu utama desa. Pola pemukiman masyarakat desa Tenganan hingga kini masih terus dipertahankan dan menjadi suatu objek wisata budaya di Pulau Bali.","author":[{"dropping-particle":"","family":"Kumurur","given":"Veronica A.","non-dropping-particle":"","parse-names":false,"suffix":""},{"dropping-particle":"","family":"Setia","given":"Damayanti","non-dropping-particle":"","parse-names":false,"suffix":""}],"container-title":"Jurnal Sabua","id":"ITEM-1","issue":"2","issued":{"date-parts":[["2011"]]},"page":"7-14","title":"Pola Perumahan Dan Pemukiman Desa Tenganan Bali","type":"article-journal","volume":"3"},"uris":["http://www.mendeley.com/documents/?uuid=2ea44b0f-a2c6-4169-8319-1c79ccf61612"]}],"mendeley":{"formattedCitation":"(Kumurur &amp; Setia, 2011)","manualFormatting":"Kumurur &amp; Setia, 2011)","plainTextFormattedCitation":"(Kumurur &amp; Setia, 2011)","previouslyFormattedCitation":"(Kumurur &amp; Setia, 2011)"},"properties":{"noteIndex":0},"schema":"https://github.com/citation-style-language/schema/raw/master/csl-citation.json"}</w:instrText>
            </w:r>
            <w:r w:rsidRPr="00675CFB">
              <w:rPr>
                <w:b/>
                <w:i w:val="0"/>
                <w:color w:val="auto"/>
                <w:sz w:val="20"/>
                <w:szCs w:val="20"/>
              </w:rPr>
              <w:fldChar w:fldCharType="separate"/>
            </w:r>
            <w:r w:rsidRPr="00675CFB">
              <w:rPr>
                <w:b/>
                <w:i w:val="0"/>
                <w:noProof/>
                <w:color w:val="auto"/>
                <w:sz w:val="20"/>
                <w:szCs w:val="20"/>
              </w:rPr>
              <w:t>Kumurur &amp; Setia, 2011)</w:t>
            </w:r>
            <w:r w:rsidRPr="00675CFB">
              <w:rPr>
                <w:b/>
                <w:i w:val="0"/>
                <w:color w:val="auto"/>
                <w:sz w:val="20"/>
                <w:szCs w:val="20"/>
              </w:rPr>
              <w:fldChar w:fldCharType="end"/>
            </w:r>
          </w:p>
        </w:tc>
        <w:tc>
          <w:tcPr>
            <w:tcW w:w="4815" w:type="dxa"/>
            <w:tcBorders>
              <w:top w:val="nil"/>
              <w:left w:val="nil"/>
              <w:bottom w:val="nil"/>
              <w:right w:val="nil"/>
            </w:tcBorders>
          </w:tcPr>
          <w:p w:rsidR="00675CFB" w:rsidRPr="00B565E7" w:rsidRDefault="00675CFB" w:rsidP="00B60F1E">
            <w:pPr>
              <w:ind w:firstLine="0"/>
              <w:jc w:val="center"/>
              <w:rPr>
                <w:rFonts w:cs="Times New Roman"/>
                <w:noProof/>
                <w:color w:val="FF0000"/>
                <w:sz w:val="20"/>
                <w:szCs w:val="20"/>
              </w:rPr>
            </w:pPr>
            <w:r w:rsidRPr="00B60F1E">
              <w:rPr>
                <w:rFonts w:cs="Times New Roman"/>
                <w:b/>
                <w:sz w:val="20"/>
                <w:szCs w:val="20"/>
              </w:rPr>
              <w:t xml:space="preserve">Gambar 8. </w:t>
            </w:r>
            <w:r w:rsidR="002B2F7A" w:rsidRPr="002B2F7A">
              <w:rPr>
                <w:rFonts w:cs="Times New Roman"/>
                <w:b/>
                <w:i/>
                <w:sz w:val="20"/>
                <w:szCs w:val="20"/>
              </w:rPr>
              <w:t>Natah</w:t>
            </w:r>
            <w:r w:rsidRPr="00B60F1E">
              <w:rPr>
                <w:rFonts w:cs="Times New Roman"/>
                <w:b/>
                <w:sz w:val="20"/>
                <w:szCs w:val="20"/>
              </w:rPr>
              <w:t xml:space="preserve"> dan </w:t>
            </w:r>
            <w:r w:rsidR="002B2F7A" w:rsidRPr="002B2F7A">
              <w:rPr>
                <w:rFonts w:cs="Times New Roman"/>
                <w:b/>
                <w:i/>
                <w:sz w:val="20"/>
                <w:szCs w:val="20"/>
              </w:rPr>
              <w:t>Lebuh</w:t>
            </w:r>
            <w:r w:rsidRPr="00B60F1E">
              <w:rPr>
                <w:rFonts w:cs="Times New Roman"/>
                <w:b/>
                <w:sz w:val="20"/>
                <w:szCs w:val="20"/>
              </w:rPr>
              <w:t xml:space="preserve"> Unit Pekarangan Rumah Desa Bugbug (Sumber: hasil </w:t>
            </w:r>
            <w:r w:rsidR="00B60F1E" w:rsidRPr="00B60F1E">
              <w:rPr>
                <w:rFonts w:cs="Times New Roman"/>
                <w:b/>
                <w:i/>
                <w:sz w:val="20"/>
                <w:szCs w:val="20"/>
              </w:rPr>
              <w:t>survey</w:t>
            </w:r>
            <w:r w:rsidR="00B60F1E" w:rsidRPr="00B60F1E">
              <w:rPr>
                <w:rFonts w:cs="Times New Roman"/>
                <w:b/>
                <w:sz w:val="20"/>
                <w:szCs w:val="20"/>
              </w:rPr>
              <w:t>, 2018</w:t>
            </w:r>
            <w:r w:rsidRPr="00B60F1E">
              <w:rPr>
                <w:rFonts w:cs="Times New Roman"/>
                <w:b/>
                <w:sz w:val="20"/>
                <w:szCs w:val="20"/>
              </w:rPr>
              <w:t>)</w:t>
            </w:r>
          </w:p>
        </w:tc>
      </w:tr>
    </w:tbl>
    <w:p w:rsidR="00284857" w:rsidRDefault="00284857" w:rsidP="00953076">
      <w:pPr>
        <w:ind w:firstLine="0"/>
      </w:pPr>
    </w:p>
    <w:p w:rsidR="00A2561D" w:rsidRDefault="00A2561D" w:rsidP="00A2561D">
      <w:r>
        <w:t xml:space="preserve">Selain </w:t>
      </w:r>
      <w:r w:rsidR="002B2F7A" w:rsidRPr="002B2F7A">
        <w:rPr>
          <w:i/>
        </w:rPr>
        <w:t>natah</w:t>
      </w:r>
      <w:r>
        <w:t xml:space="preserve">, terdapat ruang ruang yang memiliki makna sebagai ruang pembebasan atau ruang muara atau ruang </w:t>
      </w:r>
      <w:r w:rsidRPr="007E4777">
        <w:rPr>
          <w:i/>
        </w:rPr>
        <w:t>hulu</w:t>
      </w:r>
      <w:r>
        <w:t xml:space="preserve"> dalam konsepsi </w:t>
      </w:r>
      <w:r w:rsidRPr="007E4777">
        <w:rPr>
          <w:i/>
        </w:rPr>
        <w:t>hulu</w:t>
      </w:r>
      <w:r>
        <w:t>-</w:t>
      </w:r>
      <w:r w:rsidRPr="007E4777">
        <w:rPr>
          <w:i/>
        </w:rPr>
        <w:t>teben</w:t>
      </w:r>
      <w:r>
        <w:t xml:space="preserve"> dan </w:t>
      </w:r>
      <w:r w:rsidRPr="007E4777">
        <w:rPr>
          <w:i/>
        </w:rPr>
        <w:t>utama</w:t>
      </w:r>
      <w:r>
        <w:t>-</w:t>
      </w:r>
      <w:r w:rsidRPr="007E4777">
        <w:rPr>
          <w:i/>
        </w:rPr>
        <w:t>nista</w:t>
      </w:r>
      <w:r>
        <w:t xml:space="preserve">. </w:t>
      </w:r>
      <w:r w:rsidR="002B2F7A" w:rsidRPr="002B2F7A">
        <w:rPr>
          <w:i/>
        </w:rPr>
        <w:t>Lebuh</w:t>
      </w:r>
      <w:r>
        <w:t xml:space="preserve"> umumnya berada pada bagian </w:t>
      </w:r>
      <w:r w:rsidRPr="007E4777">
        <w:rPr>
          <w:i/>
        </w:rPr>
        <w:t>teben</w:t>
      </w:r>
      <w:r>
        <w:t xml:space="preserve"> dari permukiman dataran tinggi yang linier berupa batas tapal desa atau kuburan (setra). Di ruang </w:t>
      </w:r>
      <w:r w:rsidR="002B2F7A" w:rsidRPr="002B2F7A">
        <w:rPr>
          <w:i/>
        </w:rPr>
        <w:t>lebuh</w:t>
      </w:r>
      <w:r>
        <w:t xml:space="preserve"> juga berlangsung upacara pecaruan tingkat desa yang bertujuan untuk pembersihan (secara niskala) batas-batas </w:t>
      </w:r>
      <w:r w:rsidRPr="007E4777">
        <w:rPr>
          <w:i/>
        </w:rPr>
        <w:t>teben</w:t>
      </w:r>
      <w:r>
        <w:t xml:space="preserve"> (hilir) dari desa. Tidak hanya ruang </w:t>
      </w:r>
      <w:r w:rsidRPr="007E4777">
        <w:rPr>
          <w:i/>
        </w:rPr>
        <w:t>hulu</w:t>
      </w:r>
      <w:r>
        <w:t xml:space="preserve"> berupa tempat suci atau pura yang disucikan namun juga ruang </w:t>
      </w:r>
      <w:r w:rsidRPr="007E4777">
        <w:rPr>
          <w:i/>
        </w:rPr>
        <w:t>teben</w:t>
      </w:r>
      <w:r>
        <w:t xml:space="preserve"> perlu dibersihkan. </w:t>
      </w:r>
      <w:r w:rsidR="00F45C0B" w:rsidRPr="00284857">
        <w:t>(</w:t>
      </w:r>
      <w:proofErr w:type="gramStart"/>
      <w:r w:rsidR="00F45C0B" w:rsidRPr="00284857">
        <w:t>lihat</w:t>
      </w:r>
      <w:proofErr w:type="gramEnd"/>
      <w:r w:rsidR="00F45C0B" w:rsidRPr="00284857">
        <w:t xml:space="preserve"> Gambar 1, Gambar 2, Gambar 3 dan Gambar 4)</w:t>
      </w:r>
      <w:r w:rsidR="00F45C0B">
        <w:t xml:space="preserve">. </w:t>
      </w:r>
      <w:r>
        <w:t xml:space="preserve">Pada skala perumahan yang disebut </w:t>
      </w:r>
      <w:r w:rsidR="002B2F7A" w:rsidRPr="002B2F7A">
        <w:rPr>
          <w:i/>
        </w:rPr>
        <w:t>lebuh</w:t>
      </w:r>
      <w:r>
        <w:t xml:space="preserve"> yaitu bagian luar dari pekarangan tepatnya berada di bagian depan dari pintu masuk (angkul-angkul). Ruang ini merupakan ruang luar dari pekarangan rumah yang difungsikan sebagai ruang pelepasan atau peleburan. Konsepsi pelepasan dan peleburan ini yaitu kegiatan pecaruan yang dilakukan di luar gerbang pintu pekarangan rumah, sirkulasi prosesi ritual yang dimulai dari tempat suci dan berakhir di </w:t>
      </w:r>
      <w:r w:rsidR="002B2F7A" w:rsidRPr="002B2F7A">
        <w:rPr>
          <w:i/>
        </w:rPr>
        <w:t>lebuh</w:t>
      </w:r>
      <w:r>
        <w:t xml:space="preserve"> serta kegiatan ritual melukat (membersihkan diri secara ritual) dilakukan di ruang tersebut. Di samping itu juga, </w:t>
      </w:r>
      <w:r w:rsidR="002B2F7A" w:rsidRPr="002B2F7A">
        <w:rPr>
          <w:i/>
        </w:rPr>
        <w:t>lebuh</w:t>
      </w:r>
      <w:r>
        <w:t xml:space="preserve"> kerap kali menjadi pelabuhan akhir atau akses keluar dari pekarangan rumah ketika terjadi bencana gempa bumi. </w:t>
      </w:r>
      <w:r w:rsidR="00F45C0B">
        <w:t>(</w:t>
      </w:r>
      <w:proofErr w:type="gramStart"/>
      <w:r w:rsidR="00F45C0B">
        <w:t>lihat</w:t>
      </w:r>
      <w:proofErr w:type="gramEnd"/>
      <w:r w:rsidR="00F45C0B">
        <w:t xml:space="preserve"> Gambar</w:t>
      </w:r>
      <w:r w:rsidR="007E4777">
        <w:t xml:space="preserve"> </w:t>
      </w:r>
      <w:r w:rsidR="00F45C0B">
        <w:t>5: Gambar 6; Gambar 7; dan Gambar 8).</w:t>
      </w:r>
    </w:p>
    <w:p w:rsidR="00A2561D" w:rsidRDefault="00A2561D" w:rsidP="00E72887"/>
    <w:p w:rsidR="00A2561D" w:rsidRDefault="00A2561D" w:rsidP="00A2561D">
      <w:pPr>
        <w:pStyle w:val="Heading2"/>
        <w:spacing w:after="120"/>
      </w:pPr>
      <w:r>
        <w:t xml:space="preserve">3.2 </w:t>
      </w:r>
      <w:r w:rsidR="002B2F7A" w:rsidRPr="002B2F7A">
        <w:rPr>
          <w:i/>
        </w:rPr>
        <w:t>Natah</w:t>
      </w:r>
      <w:r w:rsidRPr="00A2561D">
        <w:t xml:space="preserve"> dan </w:t>
      </w:r>
      <w:r w:rsidR="002B2F7A" w:rsidRPr="00B81114">
        <w:rPr>
          <w:i/>
        </w:rPr>
        <w:t>Lebuh</w:t>
      </w:r>
      <w:r w:rsidRPr="00B81114">
        <w:t xml:space="preserve"> Permukiman Masyarakat Etnik Bali Dataran Rendah</w:t>
      </w:r>
    </w:p>
    <w:p w:rsidR="00A2561D" w:rsidRDefault="00A2561D" w:rsidP="00A2561D">
      <w:r>
        <w:t xml:space="preserve">Pola permukiman masyarakat Etnik Bali Dataran Rendah berbeda dengan dataran tinggi. Lazimnya pola permukiman dataran tinggi merupakan permukiman penduduk asli Bali (Bali Aga) yang belum terpengaruh oleh kebudayaan Kerajaan Majapahit. Berbeda dengan pola permukiman di dataran rendah yang terkena pengaruh budaya Majapahit, pola permukimannya cenderung berpola memusat pada </w:t>
      </w:r>
      <w:r w:rsidR="00B81114">
        <w:t>“</w:t>
      </w:r>
      <w:r>
        <w:t>ruang luar kosong</w:t>
      </w:r>
      <w:r w:rsidR="00B81114">
        <w:t>”</w:t>
      </w:r>
      <w:r>
        <w:t xml:space="preserve"> yang disebut dengan </w:t>
      </w:r>
      <w:r w:rsidR="002B2F7A" w:rsidRPr="002B2F7A">
        <w:rPr>
          <w:i/>
        </w:rPr>
        <w:t>natah</w:t>
      </w:r>
      <w:r>
        <w:t xml:space="preserve">, dengan orientasi utama pada arah </w:t>
      </w:r>
      <w:r w:rsidRPr="00B81114">
        <w:rPr>
          <w:i/>
        </w:rPr>
        <w:t>kaja</w:t>
      </w:r>
      <w:r w:rsidR="00B81114">
        <w:t xml:space="preserve"> (Gunung A</w:t>
      </w:r>
      <w:r>
        <w:t xml:space="preserve">gung) dan </w:t>
      </w:r>
      <w:r w:rsidRPr="00B81114">
        <w:rPr>
          <w:i/>
        </w:rPr>
        <w:t>kangin</w:t>
      </w:r>
      <w:r>
        <w:t xml:space="preserve"> (matahari terbit). Pola orientasi ini pada umumnya berada di daerah Bali Selatan. </w:t>
      </w:r>
      <w:r w:rsidR="002B2F7A" w:rsidRPr="002B2F7A">
        <w:rPr>
          <w:i/>
        </w:rPr>
        <w:t>Natah</w:t>
      </w:r>
      <w:r>
        <w:t xml:space="preserve"> pada skala permukiman desa berupa </w:t>
      </w:r>
      <w:r w:rsidRPr="00B81114">
        <w:rPr>
          <w:i/>
        </w:rPr>
        <w:t>catus patha</w:t>
      </w:r>
      <w:r>
        <w:t xml:space="preserve"> atau </w:t>
      </w:r>
      <w:r w:rsidRPr="00B81114">
        <w:rPr>
          <w:i/>
        </w:rPr>
        <w:t>perempatan</w:t>
      </w:r>
      <w:r>
        <w:t xml:space="preserve"> </w:t>
      </w:r>
      <w:r w:rsidRPr="00B81114">
        <w:rPr>
          <w:i/>
        </w:rPr>
        <w:t>agung</w:t>
      </w:r>
      <w:r>
        <w:t xml:space="preserve"> (umumnya </w:t>
      </w:r>
      <w:r w:rsidR="00B81114">
        <w:t xml:space="preserve">merupakan </w:t>
      </w:r>
      <w:r>
        <w:t xml:space="preserve">persilangan dua jalan) yang terdiri dari elemen-elemen </w:t>
      </w:r>
      <w:r w:rsidRPr="00B81114">
        <w:rPr>
          <w:i/>
        </w:rPr>
        <w:t>puri</w:t>
      </w:r>
      <w:r>
        <w:t xml:space="preserve"> (kediaman pemimpin</w:t>
      </w:r>
      <w:r w:rsidR="00B81114">
        <w:t>/raja</w:t>
      </w:r>
      <w:r>
        <w:t>), lapangan, pasar dan balai desa (</w:t>
      </w:r>
      <w:r w:rsidRPr="00B81114">
        <w:rPr>
          <w:i/>
        </w:rPr>
        <w:t>wantilan</w:t>
      </w:r>
      <w:r w:rsidR="00B81114">
        <w:t>). Sedangkan skala mikro berupa</w:t>
      </w:r>
      <w:r>
        <w:t xml:space="preserve"> konfigurasi masa-masa bangunan yang terdiri dari </w:t>
      </w:r>
      <w:r w:rsidRPr="00B81114">
        <w:rPr>
          <w:i/>
        </w:rPr>
        <w:t>bale</w:t>
      </w:r>
      <w:r>
        <w:t xml:space="preserve"> </w:t>
      </w:r>
      <w:r w:rsidRPr="00B81114">
        <w:rPr>
          <w:i/>
        </w:rPr>
        <w:t>daje</w:t>
      </w:r>
      <w:r>
        <w:t xml:space="preserve">, </w:t>
      </w:r>
      <w:r w:rsidRPr="00B81114">
        <w:rPr>
          <w:i/>
        </w:rPr>
        <w:t>bale</w:t>
      </w:r>
      <w:r>
        <w:t xml:space="preserve"> </w:t>
      </w:r>
      <w:r w:rsidRPr="00B81114">
        <w:rPr>
          <w:i/>
        </w:rPr>
        <w:t>delod</w:t>
      </w:r>
      <w:r>
        <w:t xml:space="preserve">, </w:t>
      </w:r>
      <w:r w:rsidRPr="00B81114">
        <w:rPr>
          <w:i/>
        </w:rPr>
        <w:t>bale</w:t>
      </w:r>
      <w:r>
        <w:t xml:space="preserve"> </w:t>
      </w:r>
      <w:r w:rsidRPr="00B81114">
        <w:rPr>
          <w:i/>
        </w:rPr>
        <w:t>dangin</w:t>
      </w:r>
      <w:r>
        <w:t xml:space="preserve"> dan </w:t>
      </w:r>
      <w:r w:rsidRPr="00B81114">
        <w:rPr>
          <w:i/>
        </w:rPr>
        <w:t>bale</w:t>
      </w:r>
      <w:r>
        <w:t xml:space="preserve"> </w:t>
      </w:r>
      <w:r w:rsidRPr="00B81114">
        <w:rPr>
          <w:i/>
        </w:rPr>
        <w:t>kauh</w:t>
      </w:r>
      <w:r>
        <w:t xml:space="preserve">, serta elemen tempat suci, </w:t>
      </w:r>
      <w:proofErr w:type="gramStart"/>
      <w:r w:rsidRPr="00B81114">
        <w:rPr>
          <w:i/>
        </w:rPr>
        <w:t>jineng</w:t>
      </w:r>
      <w:proofErr w:type="gramEnd"/>
      <w:r>
        <w:t xml:space="preserve"> (lumbung) dan kandang babi. Konfigurasi tersebut membentuk ruang kosong sebagai orientasi masa-masa bangunan tersebut. Sama hal dengan di daerah dataran tinggi, </w:t>
      </w:r>
      <w:r w:rsidR="002B2F7A" w:rsidRPr="002B2F7A">
        <w:rPr>
          <w:i/>
        </w:rPr>
        <w:t>lebuh</w:t>
      </w:r>
      <w:r>
        <w:t xml:space="preserve"> di daerah dataran rendah menempati posisi arah </w:t>
      </w:r>
      <w:r w:rsidRPr="00B81114">
        <w:rPr>
          <w:i/>
        </w:rPr>
        <w:t>teben</w:t>
      </w:r>
      <w:r>
        <w:t xml:space="preserve"> yaitu batas desa pada skala makro dan ruang di bagian luar dari pintu masuk pekarangan rumah (</w:t>
      </w:r>
      <w:r w:rsidRPr="00B81114">
        <w:rPr>
          <w:i/>
        </w:rPr>
        <w:t>angkul</w:t>
      </w:r>
      <w:r>
        <w:t>-</w:t>
      </w:r>
      <w:r w:rsidRPr="00B81114">
        <w:rPr>
          <w:i/>
        </w:rPr>
        <w:t>angkul</w:t>
      </w:r>
      <w:r>
        <w:t xml:space="preserve">). </w:t>
      </w:r>
    </w:p>
    <w:p w:rsidR="00A2561D" w:rsidRDefault="00A2561D" w:rsidP="00A2561D">
      <w:r>
        <w:tab/>
      </w:r>
      <w:r w:rsidRPr="00B81114">
        <w:rPr>
          <w:i/>
        </w:rPr>
        <w:t>Catus</w:t>
      </w:r>
      <w:r>
        <w:t xml:space="preserve"> </w:t>
      </w:r>
      <w:r w:rsidRPr="00B81114">
        <w:rPr>
          <w:i/>
        </w:rPr>
        <w:t>patha</w:t>
      </w:r>
      <w:r>
        <w:t xml:space="preserve"> atau </w:t>
      </w:r>
      <w:r w:rsidRPr="00B81114">
        <w:rPr>
          <w:i/>
        </w:rPr>
        <w:t>perempatan</w:t>
      </w:r>
      <w:r>
        <w:t xml:space="preserve"> </w:t>
      </w:r>
      <w:r w:rsidRPr="00B81114">
        <w:rPr>
          <w:i/>
        </w:rPr>
        <w:t>agung</w:t>
      </w:r>
      <w:r>
        <w:t xml:space="preserve"> pada pusat desa permukiman etnik Bali Dataran Rendah memiliki fungsi sebagai ruang ritual </w:t>
      </w:r>
      <w:r w:rsidRPr="00B81114">
        <w:rPr>
          <w:i/>
        </w:rPr>
        <w:t>pecaruan</w:t>
      </w:r>
      <w:r>
        <w:t xml:space="preserve"> skala desa. Upacara ini dilakukan pada </w:t>
      </w:r>
      <w:r w:rsidRPr="00B81114">
        <w:rPr>
          <w:i/>
        </w:rPr>
        <w:t>sasih tilem kepitu</w:t>
      </w:r>
      <w:r>
        <w:t xml:space="preserve"> </w:t>
      </w:r>
      <w:r w:rsidR="00B81114">
        <w:t>(sistem pertanggalan Hindu Bali) sebelum upacara hari raya N</w:t>
      </w:r>
      <w:r>
        <w:t xml:space="preserve">yepi yang bertujuan untuk membersihkan alam semesta </w:t>
      </w:r>
      <w:r w:rsidR="00B81114">
        <w:t xml:space="preserve">(desa) dari nilai-nilai negatif. Ruang ini juga digunakan sebagai tempat dalam rangkaian upacara kematian di Bali. Arak-arakan </w:t>
      </w:r>
      <w:r w:rsidR="00B81114" w:rsidRPr="001D3FF9">
        <w:rPr>
          <w:i/>
        </w:rPr>
        <w:t>wadah</w:t>
      </w:r>
      <w:r w:rsidR="00B81114">
        <w:t xml:space="preserve"> atau </w:t>
      </w:r>
      <w:r w:rsidR="00B81114" w:rsidRPr="001D3FF9">
        <w:rPr>
          <w:i/>
        </w:rPr>
        <w:t>bade</w:t>
      </w:r>
      <w:r w:rsidR="00B81114">
        <w:t xml:space="preserve"> (kerandan yang berisi jenazah) diarak memutar berlawanan jarum jam (arah ke kiri) </w:t>
      </w:r>
      <w:r w:rsidR="001D3FF9">
        <w:t xml:space="preserve">sebanyak tiga kali </w:t>
      </w:r>
      <w:r w:rsidR="00B81114">
        <w:t>yang bertujuan me</w:t>
      </w:r>
      <w:r w:rsidR="001D3FF9">
        <w:t>m</w:t>
      </w:r>
      <w:r w:rsidR="00B81114">
        <w:t xml:space="preserve">bebaskan </w:t>
      </w:r>
      <w:r w:rsidR="001D3FF9">
        <w:t xml:space="preserve">jiwa atau roh yang meninggal dari unsur-unsur ragawi dan diharapkan menyatu dengan atau kembali kepada asalNya. </w:t>
      </w:r>
      <w:r>
        <w:t>(</w:t>
      </w:r>
      <w:proofErr w:type="gramStart"/>
      <w:r>
        <w:t>lihat</w:t>
      </w:r>
      <w:proofErr w:type="gramEnd"/>
      <w:r>
        <w:t xml:space="preserve"> </w:t>
      </w:r>
      <w:r w:rsidR="00DF6FAD">
        <w:t>G</w:t>
      </w:r>
      <w:r>
        <w:t xml:space="preserve">ambar </w:t>
      </w:r>
      <w:r w:rsidR="00DF6FAD">
        <w:t>9</w:t>
      </w:r>
      <w:r>
        <w:t xml:space="preserve">) </w:t>
      </w:r>
    </w:p>
    <w:p w:rsidR="00D52A6D" w:rsidRDefault="00D52A6D" w:rsidP="00A2561D"/>
    <w:p w:rsidR="00D52A6D" w:rsidRDefault="00D52A6D" w:rsidP="00A2561D"/>
    <w:p w:rsidR="00D52A6D" w:rsidRDefault="00D52A6D" w:rsidP="00A2561D"/>
    <w:p w:rsidR="00D52A6D" w:rsidRDefault="00D52A6D" w:rsidP="00A2561D"/>
    <w:p w:rsidR="00DF6FAD" w:rsidRDefault="00D52A6D" w:rsidP="00A2561D">
      <w:r>
        <w:rPr>
          <w:noProof/>
        </w:rPr>
        <mc:AlternateContent>
          <mc:Choice Requires="wpg">
            <w:drawing>
              <wp:anchor distT="0" distB="0" distL="114300" distR="114300" simplePos="0" relativeHeight="251868160" behindDoc="0" locked="0" layoutInCell="1" allowOverlap="1">
                <wp:simplePos x="0" y="0"/>
                <wp:positionH relativeFrom="column">
                  <wp:posOffset>787312</wp:posOffset>
                </wp:positionH>
                <wp:positionV relativeFrom="paragraph">
                  <wp:posOffset>26909</wp:posOffset>
                </wp:positionV>
                <wp:extent cx="2958310" cy="1647731"/>
                <wp:effectExtent l="0" t="0" r="13970" b="10160"/>
                <wp:wrapNone/>
                <wp:docPr id="13334" name="Group 13334"/>
                <wp:cNvGraphicFramePr/>
                <a:graphic xmlns:a="http://schemas.openxmlformats.org/drawingml/2006/main">
                  <a:graphicData uri="http://schemas.microsoft.com/office/word/2010/wordprocessingGroup">
                    <wpg:wgp>
                      <wpg:cNvGrpSpPr/>
                      <wpg:grpSpPr>
                        <a:xfrm>
                          <a:off x="0" y="0"/>
                          <a:ext cx="2958310" cy="1647731"/>
                          <a:chOff x="0" y="-1"/>
                          <a:chExt cx="2958310" cy="1647731"/>
                        </a:xfrm>
                      </wpg:grpSpPr>
                      <wps:wsp>
                        <wps:cNvPr id="18515" name="Oval 18515"/>
                        <wps:cNvSpPr/>
                        <wps:spPr>
                          <a:xfrm>
                            <a:off x="2454812" y="907367"/>
                            <a:ext cx="503498" cy="486137"/>
                          </a:xfrm>
                          <a:prstGeom prst="ellipse">
                            <a:avLst/>
                          </a:prstGeom>
                          <a:solidFill>
                            <a:schemeClr val="bg1"/>
                          </a:solidFill>
                          <a:ln w="28575">
                            <a:solidFill>
                              <a:srgbClr val="FF000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16" name="Text Box 18516"/>
                        <wps:cNvSpPr txBox="1"/>
                        <wps:spPr>
                          <a:xfrm>
                            <a:off x="0" y="-1"/>
                            <a:ext cx="1417899" cy="1647731"/>
                          </a:xfrm>
                          <a:prstGeom prst="rect">
                            <a:avLst/>
                          </a:prstGeom>
                          <a:noFill/>
                          <a:ln w="9525">
                            <a:solidFill>
                              <a:schemeClr val="tx1"/>
                            </a:solidFill>
                            <a:prstDash val="sysDot"/>
                          </a:ln>
                          <a:effectLst/>
                        </wps:spPr>
                        <wps:style>
                          <a:lnRef idx="0">
                            <a:schemeClr val="accent1"/>
                          </a:lnRef>
                          <a:fillRef idx="0">
                            <a:schemeClr val="accent1"/>
                          </a:fillRef>
                          <a:effectRef idx="0">
                            <a:schemeClr val="accent1"/>
                          </a:effectRef>
                          <a:fontRef idx="minor">
                            <a:schemeClr val="dk1"/>
                          </a:fontRef>
                        </wps:style>
                        <wps:txbx>
                          <w:txbxContent>
                            <w:p w:rsidR="000A0C6F" w:rsidRPr="00C05F1F" w:rsidRDefault="000A0C6F" w:rsidP="00DF6FAD">
                              <w:pPr>
                                <w:numPr>
                                  <w:ilvl w:val="0"/>
                                  <w:numId w:val="5"/>
                                </w:numPr>
                                <w:ind w:left="142" w:hanging="142"/>
                                <w:jc w:val="left"/>
                                <w:rPr>
                                  <w:sz w:val="16"/>
                                  <w:szCs w:val="16"/>
                                </w:rPr>
                              </w:pPr>
                              <w:r>
                                <w:rPr>
                                  <w:sz w:val="16"/>
                                  <w:szCs w:val="16"/>
                                </w:rPr>
                                <w:t>Ruang Kosong</w:t>
                              </w:r>
                              <w:r w:rsidRPr="00C05F1F">
                                <w:rPr>
                                  <w:sz w:val="16"/>
                                  <w:szCs w:val="16"/>
                                </w:rPr>
                                <w:t xml:space="preserve"> (</w:t>
                              </w:r>
                              <w:r w:rsidRPr="002B2F7A">
                                <w:rPr>
                                  <w:i/>
                                  <w:sz w:val="16"/>
                                  <w:szCs w:val="16"/>
                                </w:rPr>
                                <w:t>natah</w:t>
                              </w:r>
                              <w:r>
                                <w:rPr>
                                  <w:i/>
                                  <w:sz w:val="16"/>
                                  <w:szCs w:val="16"/>
                                </w:rPr>
                                <w:t xml:space="preserve"> desa/catus patha</w:t>
                              </w:r>
                              <w:r w:rsidRPr="00C05F1F">
                                <w:rPr>
                                  <w:sz w:val="16"/>
                                  <w:szCs w:val="16"/>
                                </w:rPr>
                                <w:t xml:space="preserve">) yang membentuk pola </w:t>
                              </w:r>
                              <w:r>
                                <w:rPr>
                                  <w:sz w:val="16"/>
                                  <w:szCs w:val="16"/>
                                </w:rPr>
                                <w:t xml:space="preserve">konsentris </w:t>
                              </w:r>
                              <w:r w:rsidRPr="00C05F1F">
                                <w:rPr>
                                  <w:sz w:val="16"/>
                                  <w:szCs w:val="16"/>
                                </w:rPr>
                                <w:t xml:space="preserve">dari unit-unit </w:t>
                              </w:r>
                              <w:r>
                                <w:rPr>
                                  <w:sz w:val="16"/>
                                  <w:szCs w:val="16"/>
                                </w:rPr>
                                <w:t>masa bangunan</w:t>
                              </w:r>
                              <w:r w:rsidRPr="00C05F1F">
                                <w:rPr>
                                  <w:sz w:val="16"/>
                                  <w:szCs w:val="16"/>
                                </w:rPr>
                                <w:t xml:space="preserve"> yang berhadapan. </w:t>
                              </w:r>
                              <w:r>
                                <w:rPr>
                                  <w:sz w:val="16"/>
                                  <w:szCs w:val="16"/>
                                </w:rPr>
                                <w:t xml:space="preserve"> Sebagai ruang kegiatan ritual: </w:t>
                              </w:r>
                              <w:r w:rsidRPr="001D3FF9">
                                <w:rPr>
                                  <w:i/>
                                  <w:sz w:val="16"/>
                                  <w:szCs w:val="16"/>
                                </w:rPr>
                                <w:t>pecaruan</w:t>
                              </w:r>
                              <w:r>
                                <w:rPr>
                                  <w:sz w:val="16"/>
                                  <w:szCs w:val="16"/>
                                </w:rPr>
                                <w:t xml:space="preserve"> </w:t>
                              </w:r>
                              <w:r>
                                <w:rPr>
                                  <w:i/>
                                  <w:sz w:val="16"/>
                                  <w:szCs w:val="16"/>
                                </w:rPr>
                                <w:t xml:space="preserve">agung </w:t>
                              </w:r>
                              <w:r>
                                <w:rPr>
                                  <w:sz w:val="16"/>
                                  <w:szCs w:val="16"/>
                                </w:rPr>
                                <w:t>dan sirkulasi memutar dalam rangkaian upacara kematian</w:t>
                              </w:r>
                            </w:p>
                            <w:p w:rsidR="000A0C6F" w:rsidRPr="00C05F1F" w:rsidRDefault="000A0C6F" w:rsidP="00DF6FAD">
                              <w:pPr>
                                <w:numPr>
                                  <w:ilvl w:val="0"/>
                                  <w:numId w:val="5"/>
                                </w:numPr>
                                <w:ind w:left="142" w:hanging="142"/>
                                <w:jc w:val="left"/>
                                <w:rPr>
                                  <w:sz w:val="16"/>
                                  <w:szCs w:val="16"/>
                                </w:rPr>
                              </w:pPr>
                              <w:r w:rsidRPr="002B2F7A">
                                <w:rPr>
                                  <w:i/>
                                  <w:sz w:val="16"/>
                                  <w:szCs w:val="16"/>
                                </w:rPr>
                                <w:t>Natah</w:t>
                              </w:r>
                              <w:r w:rsidRPr="00C05F1F">
                                <w:rPr>
                                  <w:sz w:val="16"/>
                                  <w:szCs w:val="16"/>
                                </w:rPr>
                                <w:t xml:space="preserve"> menjadi ruang </w:t>
                              </w:r>
                              <w:r>
                                <w:rPr>
                                  <w:sz w:val="16"/>
                                  <w:szCs w:val="16"/>
                                </w:rPr>
                                <w:t xml:space="preserve">ruang ritual dan ruang </w:t>
                              </w:r>
                              <w:r w:rsidRPr="00C05F1F">
                                <w:rPr>
                                  <w:sz w:val="16"/>
                                  <w:szCs w:val="16"/>
                                </w:rPr>
                                <w:t>kumpul ketika terjadi gempa</w:t>
                              </w:r>
                              <w:r>
                                <w:rPr>
                                  <w:sz w:val="16"/>
                                  <w:szCs w:val="16"/>
                                </w:rPr>
                                <w:t xml:space="preserve"> bumi</w:t>
                              </w:r>
                            </w:p>
                            <w:p w:rsidR="000A0C6F" w:rsidRPr="007549A1" w:rsidRDefault="000A0C6F" w:rsidP="007549A1">
                              <w:pPr>
                                <w:ind w:firstLine="0"/>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17" name="Straight Connector 18517"/>
                        <wps:cNvCnPr/>
                        <wps:spPr>
                          <a:xfrm>
                            <a:off x="1406769" y="562708"/>
                            <a:ext cx="1099595" cy="451413"/>
                          </a:xfrm>
                          <a:prstGeom prst="line">
                            <a:avLst/>
                          </a:prstGeom>
                          <a:ln w="12700">
                            <a:solidFill>
                              <a:schemeClr val="tx1"/>
                            </a:solidFill>
                            <a:prstDash val="sysDot"/>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id="Group 13334" o:spid="_x0000_s1164" style="position:absolute;left:0;text-align:left;margin-left:62pt;margin-top:2.1pt;width:232.95pt;height:129.75pt;z-index:251868160;mso-height-relative:margin" coordorigin="" coordsize="29583,164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">
                <v:oval id="Oval 18515" o:spid="_x0000_s1165" style="position:absolute;left:24548;top:9073;width:5035;height:48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ZNg8kA&#10;AADeAAAADwAAAGRycy9kb3ducmV2LnhtbERPTU/CQBC9k/gfNmPChcgWDKQpLAQNRD2UYFUSbkN3&#10;bCvd2dpdof5718TE27y8z5kvO1OLM7WusqxgNIxAEOdWV1woeH3Z3MQgnEfWWFsmBd/kYLm46s0x&#10;0fbCz3TOfCFCCLsEFZTeN4mULi/JoBvahjhw77Y16ANsC6lbvIRwU8txFE2lwYpDQ4kN3ZeUn7Iv&#10;o2C/ij8OD092sD19ptnxbp3u3m5TpfrX3WoGwlPn/8V/7kcd5seT0QR+3wk3yMUP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mpZNg8kAAADeAAAADwAAAAAAAAAAAAAAAACYAgAA&#10;ZHJzL2Rvd25yZXYueG1sUEsFBgAAAAAEAAQA9QAAAI4DAAAAAA==&#10;" fillcolor="white [3212]" strokecolor="red" strokeweight="2.25pt">
                  <v:stroke dashstyle="1 1" joinstyle="miter"/>
                </v:oval>
                <v:shape id="Text Box 18516" o:spid="_x0000_s1166" type="#_x0000_t202" style="position:absolute;width:14178;height:16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G6sQA&#10;AADeAAAADwAAAGRycy9kb3ducmV2LnhtbERP32vCMBB+F/wfwgl7kZl2MJHaVDahsLcx3djr2dza&#10;anIpSab1vzeDgW/38f28cjNaI87kQ+9YQb7IQBA3TvfcKvjc148rECEiazSOScGVAmyq6aTEQrsL&#10;f9B5F1uRQjgUqKCLcSikDE1HFsPCDcSJ+3HeYkzQt1J7vKRwa+RTli2lxZ5TQ4cDbTtqTrtfq2Du&#10;jvm7ew377Wn+fTjWX8YaXyv1MBtf1iAijfEu/ne/6TR/9Zwv4e+ddIOs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u/hurEAAAA3gAAAA8AAAAAAAAAAAAAAAAAmAIAAGRycy9k&#10;b3ducmV2LnhtbFBLBQYAAAAABAAEAPUAAACJAwAAAAA=&#10;" filled="f" strokecolor="black [3213]">
                  <v:stroke dashstyle="1 1"/>
                  <v:textbox>
                    <w:txbxContent>
                      <w:p w:rsidR="000A0C6F" w:rsidRPr="00C05F1F" w:rsidRDefault="000A0C6F" w:rsidP="00DF6FAD">
                        <w:pPr>
                          <w:numPr>
                            <w:ilvl w:val="0"/>
                            <w:numId w:val="5"/>
                          </w:numPr>
                          <w:ind w:left="142" w:hanging="142"/>
                          <w:jc w:val="left"/>
                          <w:rPr>
                            <w:sz w:val="16"/>
                            <w:szCs w:val="16"/>
                          </w:rPr>
                        </w:pPr>
                        <w:r>
                          <w:rPr>
                            <w:sz w:val="16"/>
                            <w:szCs w:val="16"/>
                          </w:rPr>
                          <w:t>Ruang Kosong</w:t>
                        </w:r>
                        <w:r w:rsidRPr="00C05F1F">
                          <w:rPr>
                            <w:sz w:val="16"/>
                            <w:szCs w:val="16"/>
                          </w:rPr>
                          <w:t xml:space="preserve"> (</w:t>
                        </w:r>
                        <w:r w:rsidRPr="002B2F7A">
                          <w:rPr>
                            <w:i/>
                            <w:sz w:val="16"/>
                            <w:szCs w:val="16"/>
                          </w:rPr>
                          <w:t>natah</w:t>
                        </w:r>
                        <w:r>
                          <w:rPr>
                            <w:i/>
                            <w:sz w:val="16"/>
                            <w:szCs w:val="16"/>
                          </w:rPr>
                          <w:t xml:space="preserve"> desa/catus patha</w:t>
                        </w:r>
                        <w:r w:rsidRPr="00C05F1F">
                          <w:rPr>
                            <w:sz w:val="16"/>
                            <w:szCs w:val="16"/>
                          </w:rPr>
                          <w:t xml:space="preserve">) yang membentuk pola </w:t>
                        </w:r>
                        <w:r>
                          <w:rPr>
                            <w:sz w:val="16"/>
                            <w:szCs w:val="16"/>
                          </w:rPr>
                          <w:t xml:space="preserve">konsentris </w:t>
                        </w:r>
                        <w:r w:rsidRPr="00C05F1F">
                          <w:rPr>
                            <w:sz w:val="16"/>
                            <w:szCs w:val="16"/>
                          </w:rPr>
                          <w:t xml:space="preserve">dari unit-unit </w:t>
                        </w:r>
                        <w:r>
                          <w:rPr>
                            <w:sz w:val="16"/>
                            <w:szCs w:val="16"/>
                          </w:rPr>
                          <w:t>masa bangunan</w:t>
                        </w:r>
                        <w:r w:rsidRPr="00C05F1F">
                          <w:rPr>
                            <w:sz w:val="16"/>
                            <w:szCs w:val="16"/>
                          </w:rPr>
                          <w:t xml:space="preserve"> yang berhadapan. </w:t>
                        </w:r>
                        <w:r>
                          <w:rPr>
                            <w:sz w:val="16"/>
                            <w:szCs w:val="16"/>
                          </w:rPr>
                          <w:t xml:space="preserve"> Sebagai ruang kegiatan ritual: </w:t>
                        </w:r>
                        <w:r w:rsidRPr="001D3FF9">
                          <w:rPr>
                            <w:i/>
                            <w:sz w:val="16"/>
                            <w:szCs w:val="16"/>
                          </w:rPr>
                          <w:t>pecaruan</w:t>
                        </w:r>
                        <w:r>
                          <w:rPr>
                            <w:sz w:val="16"/>
                            <w:szCs w:val="16"/>
                          </w:rPr>
                          <w:t xml:space="preserve"> </w:t>
                        </w:r>
                        <w:r>
                          <w:rPr>
                            <w:i/>
                            <w:sz w:val="16"/>
                            <w:szCs w:val="16"/>
                          </w:rPr>
                          <w:t xml:space="preserve">agung </w:t>
                        </w:r>
                        <w:r>
                          <w:rPr>
                            <w:sz w:val="16"/>
                            <w:szCs w:val="16"/>
                          </w:rPr>
                          <w:t>dan sirkulasi memutar dalam rangkaian upacara kematian</w:t>
                        </w:r>
                      </w:p>
                      <w:p w:rsidR="000A0C6F" w:rsidRPr="00C05F1F" w:rsidRDefault="000A0C6F" w:rsidP="00DF6FAD">
                        <w:pPr>
                          <w:numPr>
                            <w:ilvl w:val="0"/>
                            <w:numId w:val="5"/>
                          </w:numPr>
                          <w:ind w:left="142" w:hanging="142"/>
                          <w:jc w:val="left"/>
                          <w:rPr>
                            <w:sz w:val="16"/>
                            <w:szCs w:val="16"/>
                          </w:rPr>
                        </w:pPr>
                        <w:r w:rsidRPr="002B2F7A">
                          <w:rPr>
                            <w:i/>
                            <w:sz w:val="16"/>
                            <w:szCs w:val="16"/>
                          </w:rPr>
                          <w:t>Natah</w:t>
                        </w:r>
                        <w:r w:rsidRPr="00C05F1F">
                          <w:rPr>
                            <w:sz w:val="16"/>
                            <w:szCs w:val="16"/>
                          </w:rPr>
                          <w:t xml:space="preserve"> menjadi ruang </w:t>
                        </w:r>
                        <w:r>
                          <w:rPr>
                            <w:sz w:val="16"/>
                            <w:szCs w:val="16"/>
                          </w:rPr>
                          <w:t xml:space="preserve">ruang ritual dan ruang </w:t>
                        </w:r>
                        <w:r w:rsidRPr="00C05F1F">
                          <w:rPr>
                            <w:sz w:val="16"/>
                            <w:szCs w:val="16"/>
                          </w:rPr>
                          <w:t>kumpul ketika terjadi gempa</w:t>
                        </w:r>
                        <w:r>
                          <w:rPr>
                            <w:sz w:val="16"/>
                            <w:szCs w:val="16"/>
                          </w:rPr>
                          <w:t xml:space="preserve"> bumi</w:t>
                        </w:r>
                      </w:p>
                      <w:p w:rsidR="000A0C6F" w:rsidRPr="007549A1" w:rsidRDefault="000A0C6F" w:rsidP="007549A1">
                        <w:pPr>
                          <w:ind w:firstLine="0"/>
                          <w:rPr>
                            <w:sz w:val="18"/>
                            <w:szCs w:val="18"/>
                          </w:rPr>
                        </w:pPr>
                      </w:p>
                    </w:txbxContent>
                  </v:textbox>
                </v:shape>
                <v:line id="Straight Connector 18517" o:spid="_x0000_s1167" style="position:absolute;visibility:visible;mso-wrap-style:square" from="14067,5627" to="25063,101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y6LMQAAADeAAAADwAAAGRycy9kb3ducmV2LnhtbERP32vCMBB+F/Y/hBvsRWaqMJXOKENQ&#10;tsfVwnw8kltb11xqEm333y8Dwbf7+H7eajPYVlzJh8axgukkA0GsnWm4UlAeds9LECEiG2wdk4Jf&#10;CrBZP4xWmBvX8yddi1iJFMIhRwV1jF0uZdA1WQwT1xEn7tt5izFBX0njsU/htpWzLJtLiw2nhho7&#10;2takf4qLVTDm/nxqpLZfpT7JcfFxLP3+qNTT4/D2CiLSEO/im/vdpPnLl+kC/t9JN8j1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rLosxAAAAN4AAAAPAAAAAAAAAAAA&#10;AAAAAKECAABkcnMvZG93bnJldi54bWxQSwUGAAAAAAQABAD5AAAAkgMAAAAA&#10;" strokecolor="black [3213]" strokeweight="1pt">
                  <v:stroke dashstyle="1 1" startarrow="diamond" endarrow="diamond" joinstyle="miter"/>
                </v:line>
              </v:group>
            </w:pict>
          </mc:Fallback>
        </mc:AlternateContent>
      </w:r>
    </w:p>
    <w:p w:rsidR="00DF6FAD" w:rsidRDefault="00DF6FAD" w:rsidP="00DF6FAD">
      <w:pPr>
        <w:ind w:left="3969" w:firstLine="0"/>
      </w:pPr>
      <w:r>
        <w:rPr>
          <w:noProof/>
        </w:rPr>
        <w:drawing>
          <wp:inline distT="0" distB="0" distL="0" distR="0" wp14:anchorId="190E5108" wp14:editId="5547558E">
            <wp:extent cx="3179299" cy="1940984"/>
            <wp:effectExtent l="0" t="0" r="2540" b="2540"/>
            <wp:docPr id="18514" name="Picture 18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0900" t="27063" r="22561" b="11574"/>
                    <a:stretch/>
                  </pic:blipFill>
                  <pic:spPr bwMode="auto">
                    <a:xfrm>
                      <a:off x="0" y="0"/>
                      <a:ext cx="3183139" cy="1943329"/>
                    </a:xfrm>
                    <a:prstGeom prst="rect">
                      <a:avLst/>
                    </a:prstGeom>
                    <a:ln>
                      <a:noFill/>
                    </a:ln>
                    <a:extLst>
                      <a:ext uri="{53640926-AAD7-44D8-BBD7-CCE9431645EC}">
                        <a14:shadowObscured xmlns:a14="http://schemas.microsoft.com/office/drawing/2010/main"/>
                      </a:ext>
                    </a:extLst>
                  </pic:spPr>
                </pic:pic>
              </a:graphicData>
            </a:graphic>
          </wp:inline>
        </w:drawing>
      </w:r>
    </w:p>
    <w:p w:rsidR="00DF6FAD" w:rsidRDefault="00DF6FAD" w:rsidP="00A2561D"/>
    <w:p w:rsidR="00DF6FAD" w:rsidRPr="00953076" w:rsidRDefault="00DF6FAD" w:rsidP="00DF6FAD">
      <w:pPr>
        <w:pStyle w:val="Caption"/>
        <w:ind w:firstLine="0"/>
        <w:jc w:val="center"/>
        <w:rPr>
          <w:i w:val="0"/>
          <w:noProof/>
        </w:rPr>
      </w:pPr>
      <w:r>
        <w:rPr>
          <w:b/>
          <w:i w:val="0"/>
          <w:color w:val="auto"/>
          <w:sz w:val="20"/>
          <w:szCs w:val="20"/>
        </w:rPr>
        <w:t>Gambar 9</w:t>
      </w:r>
      <w:r w:rsidRPr="00953076">
        <w:rPr>
          <w:b/>
          <w:i w:val="0"/>
          <w:color w:val="auto"/>
          <w:sz w:val="20"/>
          <w:szCs w:val="20"/>
        </w:rPr>
        <w:t xml:space="preserve">. </w:t>
      </w:r>
      <w:r>
        <w:rPr>
          <w:b/>
          <w:color w:val="auto"/>
          <w:sz w:val="20"/>
          <w:szCs w:val="20"/>
        </w:rPr>
        <w:t>Catus Patha (</w:t>
      </w:r>
      <w:r w:rsidR="002B2F7A" w:rsidRPr="002B2F7A">
        <w:rPr>
          <w:b/>
          <w:color w:val="auto"/>
          <w:sz w:val="20"/>
          <w:szCs w:val="20"/>
        </w:rPr>
        <w:t>Natah</w:t>
      </w:r>
      <w:r>
        <w:rPr>
          <w:b/>
          <w:color w:val="auto"/>
          <w:sz w:val="20"/>
          <w:szCs w:val="20"/>
        </w:rPr>
        <w:t xml:space="preserve"> Desa) </w:t>
      </w:r>
      <w:r>
        <w:rPr>
          <w:b/>
          <w:i w:val="0"/>
          <w:color w:val="auto"/>
          <w:sz w:val="20"/>
          <w:szCs w:val="20"/>
        </w:rPr>
        <w:t>di Desa Tradisional Bali</w:t>
      </w:r>
      <w:r w:rsidRPr="00953076">
        <w:rPr>
          <w:b/>
          <w:i w:val="0"/>
          <w:color w:val="auto"/>
          <w:sz w:val="20"/>
          <w:szCs w:val="20"/>
        </w:rPr>
        <w:t xml:space="preserve"> (Sumber: hasil modifikasi dari</w:t>
      </w:r>
      <w:r w:rsidR="007D3EFB">
        <w:rPr>
          <w:b/>
          <w:i w:val="0"/>
          <w:color w:val="auto"/>
          <w:sz w:val="20"/>
          <w:szCs w:val="20"/>
        </w:rPr>
        <w:t xml:space="preserve"> </w:t>
      </w:r>
      <w:r w:rsidR="007D3EFB" w:rsidRPr="007D3EFB">
        <w:rPr>
          <w:b/>
          <w:i w:val="0"/>
          <w:color w:val="auto"/>
          <w:sz w:val="20"/>
          <w:szCs w:val="20"/>
        </w:rPr>
        <w:fldChar w:fldCharType="begin" w:fldLock="1"/>
      </w:r>
      <w:r w:rsidR="00675CFB">
        <w:rPr>
          <w:b/>
          <w:i w:val="0"/>
          <w:color w:val="auto"/>
          <w:sz w:val="20"/>
          <w:szCs w:val="20"/>
        </w:rPr>
        <w:instrText>ADDIN CSL_CITATION {"citationItems":[{"id":"ITEM-1","itemData":{"author":[{"dropping-particle":"","family":"Budihardjo","given":"Eko","non-dropping-particle":"","parse-names":false,"suffix":""}],"id":"ITEM-1","issued":{"date-parts":[["1991"]]},"publisher":"Gadjah Mada University Press","publisher-place":"Yogyakarta","title":"Architectural Conservation in Bali","type":"book"},"uris":["http://www.mendeley.com/documents/?uuid=b1b184bf-f3d7-4d70-9781-e40d72d2fc7b"]}],"mendeley":{"formattedCitation":"(Budihardjo, 1991)","manualFormatting":"Budihardjo, 1991)","plainTextFormattedCitation":"(Budihardjo, 1991)","previouslyFormattedCitation":"(Budihardjo, 1991)"},"properties":{"noteIndex":0},"schema":"https://github.com/citation-style-language/schema/raw/master/csl-citation.json"}</w:instrText>
      </w:r>
      <w:r w:rsidR="007D3EFB" w:rsidRPr="007D3EFB">
        <w:rPr>
          <w:b/>
          <w:i w:val="0"/>
          <w:color w:val="auto"/>
          <w:sz w:val="20"/>
          <w:szCs w:val="20"/>
        </w:rPr>
        <w:fldChar w:fldCharType="separate"/>
      </w:r>
      <w:r w:rsidR="007D3EFB" w:rsidRPr="007D3EFB">
        <w:rPr>
          <w:b/>
          <w:i w:val="0"/>
          <w:noProof/>
          <w:color w:val="auto"/>
          <w:sz w:val="20"/>
          <w:szCs w:val="20"/>
        </w:rPr>
        <w:t>Budihardjo, 1991)</w:t>
      </w:r>
      <w:r w:rsidR="007D3EFB" w:rsidRPr="007D3EFB">
        <w:rPr>
          <w:b/>
          <w:i w:val="0"/>
          <w:color w:val="auto"/>
          <w:sz w:val="20"/>
          <w:szCs w:val="20"/>
        </w:rPr>
        <w:fldChar w:fldCharType="end"/>
      </w:r>
    </w:p>
    <w:p w:rsidR="00A2561D" w:rsidRDefault="00A2561D" w:rsidP="00A2561D">
      <w:r>
        <w:t xml:space="preserve">Kegiatan ritual pecaruan juga dilaksanakan di tingkat pekarangan rumah yaitu di </w:t>
      </w:r>
      <w:r w:rsidR="002B2F7A" w:rsidRPr="002B2F7A">
        <w:rPr>
          <w:i/>
        </w:rPr>
        <w:t>natah</w:t>
      </w:r>
      <w:r>
        <w:t xml:space="preserve"> rumah penduduk dengan tujuan yang </w:t>
      </w:r>
      <w:proofErr w:type="gramStart"/>
      <w:r>
        <w:t>sama</w:t>
      </w:r>
      <w:proofErr w:type="gramEnd"/>
      <w:r>
        <w:t xml:space="preserve"> yaitu p</w:t>
      </w:r>
      <w:r w:rsidR="001D3FF9">
        <w:t>enetralisir unsur-unsur negatif</w:t>
      </w:r>
      <w:r>
        <w:t xml:space="preserve"> pekarangan rumah. </w:t>
      </w:r>
      <w:r w:rsidR="002B2F7A" w:rsidRPr="002B2F7A">
        <w:rPr>
          <w:i/>
        </w:rPr>
        <w:t>Natah</w:t>
      </w:r>
      <w:r>
        <w:t xml:space="preserve"> rumah juga difungsikan sebagai ruang untuk kegiatan ritual </w:t>
      </w:r>
      <w:r w:rsidRPr="001D3FF9">
        <w:rPr>
          <w:i/>
        </w:rPr>
        <w:t>pemelukatan</w:t>
      </w:r>
      <w:r>
        <w:t xml:space="preserve"> anggota keluarga yang mengalami </w:t>
      </w:r>
      <w:r w:rsidRPr="001D3FF9">
        <w:rPr>
          <w:i/>
        </w:rPr>
        <w:t>kotor</w:t>
      </w:r>
      <w:r>
        <w:t xml:space="preserve"> secara </w:t>
      </w:r>
      <w:r w:rsidRPr="001D3FF9">
        <w:rPr>
          <w:i/>
        </w:rPr>
        <w:t>niskala</w:t>
      </w:r>
      <w:r>
        <w:t xml:space="preserve">; kegiatan upacara </w:t>
      </w:r>
      <w:r w:rsidRPr="001D3FF9">
        <w:rPr>
          <w:i/>
        </w:rPr>
        <w:t>nyiramin</w:t>
      </w:r>
      <w:r>
        <w:t xml:space="preserve"> (membersihkan) jenazah; dan upacara pernikahan anggota keluarga. Di samping fungsi ritual, </w:t>
      </w:r>
      <w:r w:rsidR="002B2F7A" w:rsidRPr="002B2F7A">
        <w:rPr>
          <w:i/>
        </w:rPr>
        <w:t>natah</w:t>
      </w:r>
      <w:r>
        <w:t xml:space="preserve"> juga difungsikan seb</w:t>
      </w:r>
      <w:r w:rsidR="001D3FF9">
        <w:t>agai ruang untuk berkegiatan sos</w:t>
      </w:r>
      <w:r>
        <w:t xml:space="preserve">ial yaitu ruang penerima tamu pada saat kegiatan upacara pernikahan, kematian dan kegiatan </w:t>
      </w:r>
      <w:r w:rsidRPr="001D3FF9">
        <w:rPr>
          <w:i/>
        </w:rPr>
        <w:t>manusa</w:t>
      </w:r>
      <w:r>
        <w:t xml:space="preserve"> </w:t>
      </w:r>
      <w:r w:rsidRPr="001D3FF9">
        <w:rPr>
          <w:i/>
        </w:rPr>
        <w:t>yadnya</w:t>
      </w:r>
      <w:r>
        <w:t xml:space="preserve"> </w:t>
      </w:r>
      <w:r w:rsidR="001D3FF9">
        <w:t xml:space="preserve">(upacara yang diperuntukan untuk manusia) </w:t>
      </w:r>
      <w:r>
        <w:t xml:space="preserve">lainnya. Keberadaan ruang </w:t>
      </w:r>
      <w:r w:rsidR="002B2F7A" w:rsidRPr="002B2F7A">
        <w:rPr>
          <w:i/>
        </w:rPr>
        <w:t>natah</w:t>
      </w:r>
      <w:r>
        <w:t xml:space="preserve"> dalam pekarangan rumah tinggal etnik Bali juga sebagai ruang evakuasi atau titik kumpul ketika terjadi bencana alam gempa bumi. (</w:t>
      </w:r>
      <w:proofErr w:type="gramStart"/>
      <w:r>
        <w:t>lihat</w:t>
      </w:r>
      <w:proofErr w:type="gramEnd"/>
      <w:r>
        <w:t xml:space="preserve"> </w:t>
      </w:r>
      <w:r w:rsidR="005C3D15">
        <w:t>G</w:t>
      </w:r>
      <w:r>
        <w:t xml:space="preserve">ambar </w:t>
      </w:r>
      <w:r w:rsidR="005C3D15">
        <w:t>10)</w:t>
      </w:r>
    </w:p>
    <w:p w:rsidR="005C3D15" w:rsidRDefault="001B73D0" w:rsidP="005C3D15">
      <w:pPr>
        <w:ind w:firstLine="0"/>
      </w:pPr>
      <w:r>
        <w:rPr>
          <w:noProof/>
        </w:rPr>
        <mc:AlternateContent>
          <mc:Choice Requires="wps">
            <w:drawing>
              <wp:anchor distT="0" distB="0" distL="114300" distR="114300" simplePos="0" relativeHeight="251925504" behindDoc="0" locked="0" layoutInCell="1" allowOverlap="1" wp14:anchorId="638979D1" wp14:editId="2C133419">
                <wp:simplePos x="0" y="0"/>
                <wp:positionH relativeFrom="column">
                  <wp:posOffset>389118</wp:posOffset>
                </wp:positionH>
                <wp:positionV relativeFrom="paragraph">
                  <wp:posOffset>1389601</wp:posOffset>
                </wp:positionV>
                <wp:extent cx="135172" cy="352625"/>
                <wp:effectExtent l="19050" t="19050" r="17780" b="28575"/>
                <wp:wrapNone/>
                <wp:docPr id="61" name="Rounded Rectangle 61"/>
                <wp:cNvGraphicFramePr/>
                <a:graphic xmlns:a="http://schemas.openxmlformats.org/drawingml/2006/main">
                  <a:graphicData uri="http://schemas.microsoft.com/office/word/2010/wordprocessingShape">
                    <wps:wsp>
                      <wps:cNvSpPr/>
                      <wps:spPr>
                        <a:xfrm>
                          <a:off x="0" y="0"/>
                          <a:ext cx="135172" cy="352625"/>
                        </a:xfrm>
                        <a:prstGeom prst="roundRect">
                          <a:avLst/>
                        </a:prstGeom>
                        <a:noFill/>
                        <a:ln w="28575">
                          <a:solidFill>
                            <a:srgbClr val="FF000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1A67C91" id="Rounded Rectangle 61" o:spid="_x0000_s1026" style="position:absolute;margin-left:30.65pt;margin-top:109.4pt;width:10.65pt;height:27.75pt;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" filled="f" strokecolor="red" strokeweight="2.25pt">
                <v:stroke dashstyle="1 1" joinstyle="miter"/>
              </v:roundrect>
            </w:pict>
          </mc:Fallback>
        </mc:AlternateContent>
      </w:r>
      <w:r w:rsidR="00D52A6D">
        <w:rPr>
          <w:noProof/>
        </w:rPr>
        <mc:AlternateContent>
          <mc:Choice Requires="wpg">
            <w:drawing>
              <wp:anchor distT="0" distB="0" distL="114300" distR="114300" simplePos="0" relativeHeight="251878400" behindDoc="0" locked="0" layoutInCell="1" allowOverlap="1" wp14:anchorId="4A682472" wp14:editId="184B085A">
                <wp:simplePos x="0" y="0"/>
                <wp:positionH relativeFrom="column">
                  <wp:posOffset>461010</wp:posOffset>
                </wp:positionH>
                <wp:positionV relativeFrom="paragraph">
                  <wp:posOffset>190500</wp:posOffset>
                </wp:positionV>
                <wp:extent cx="3564023" cy="1808341"/>
                <wp:effectExtent l="38100" t="0" r="17780" b="20955"/>
                <wp:wrapNone/>
                <wp:docPr id="13335" name="Group 13335"/>
                <wp:cNvGraphicFramePr/>
                <a:graphic xmlns:a="http://schemas.openxmlformats.org/drawingml/2006/main">
                  <a:graphicData uri="http://schemas.microsoft.com/office/word/2010/wordprocessingGroup">
                    <wpg:wgp>
                      <wpg:cNvGrpSpPr/>
                      <wpg:grpSpPr>
                        <a:xfrm>
                          <a:off x="0" y="0"/>
                          <a:ext cx="3564023" cy="1808341"/>
                          <a:chOff x="-222250" y="-254000"/>
                          <a:chExt cx="3564023" cy="1808341"/>
                        </a:xfrm>
                      </wpg:grpSpPr>
                      <wps:wsp>
                        <wps:cNvPr id="18519" name="Rounded Rectangle 18519"/>
                        <wps:cNvSpPr/>
                        <wps:spPr>
                          <a:xfrm>
                            <a:off x="414997" y="422030"/>
                            <a:ext cx="497711" cy="410902"/>
                          </a:xfrm>
                          <a:prstGeom prst="roundRect">
                            <a:avLst/>
                          </a:prstGeom>
                          <a:noFill/>
                          <a:ln w="28575">
                            <a:solidFill>
                              <a:srgbClr val="FF000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20" name="Text Box 18520"/>
                        <wps:cNvSpPr txBox="1"/>
                        <wps:spPr>
                          <a:xfrm>
                            <a:off x="2253753" y="-254000"/>
                            <a:ext cx="1088020" cy="1284790"/>
                          </a:xfrm>
                          <a:prstGeom prst="rect">
                            <a:avLst/>
                          </a:prstGeom>
                          <a:noFill/>
                          <a:ln w="9525">
                            <a:solidFill>
                              <a:schemeClr val="tx1"/>
                            </a:solidFill>
                            <a:prstDash val="sysDot"/>
                          </a:ln>
                          <a:effectLst/>
                        </wps:spPr>
                        <wps:style>
                          <a:lnRef idx="0">
                            <a:schemeClr val="accent1"/>
                          </a:lnRef>
                          <a:fillRef idx="0">
                            <a:schemeClr val="accent1"/>
                          </a:fillRef>
                          <a:effectRef idx="0">
                            <a:schemeClr val="accent1"/>
                          </a:effectRef>
                          <a:fontRef idx="minor">
                            <a:schemeClr val="dk1"/>
                          </a:fontRef>
                        </wps:style>
                        <wps:txbx>
                          <w:txbxContent>
                            <w:p w:rsidR="000A0C6F" w:rsidRPr="00C05F1F" w:rsidRDefault="000A0C6F" w:rsidP="005C3D15">
                              <w:pPr>
                                <w:numPr>
                                  <w:ilvl w:val="0"/>
                                  <w:numId w:val="6"/>
                                </w:numPr>
                                <w:ind w:left="70" w:hanging="142"/>
                                <w:jc w:val="left"/>
                                <w:rPr>
                                  <w:sz w:val="16"/>
                                  <w:szCs w:val="16"/>
                                </w:rPr>
                              </w:pPr>
                              <w:r>
                                <w:rPr>
                                  <w:sz w:val="16"/>
                                  <w:szCs w:val="16"/>
                                </w:rPr>
                                <w:t>Ruang Kosong</w:t>
                              </w:r>
                              <w:r w:rsidRPr="00C05F1F">
                                <w:rPr>
                                  <w:sz w:val="16"/>
                                  <w:szCs w:val="16"/>
                                </w:rPr>
                                <w:t xml:space="preserve"> (</w:t>
                              </w:r>
                              <w:r w:rsidRPr="002B2F7A">
                                <w:rPr>
                                  <w:i/>
                                  <w:sz w:val="16"/>
                                  <w:szCs w:val="16"/>
                                </w:rPr>
                                <w:t>natah</w:t>
                              </w:r>
                              <w:r w:rsidRPr="00C05F1F">
                                <w:rPr>
                                  <w:sz w:val="16"/>
                                  <w:szCs w:val="16"/>
                                </w:rPr>
                                <w:t xml:space="preserve">) yang membentuk pola </w:t>
                              </w:r>
                              <w:r>
                                <w:rPr>
                                  <w:sz w:val="16"/>
                                  <w:szCs w:val="16"/>
                                </w:rPr>
                                <w:t xml:space="preserve">konsentris </w:t>
                              </w:r>
                              <w:r w:rsidRPr="00C05F1F">
                                <w:rPr>
                                  <w:sz w:val="16"/>
                                  <w:szCs w:val="16"/>
                                </w:rPr>
                                <w:t xml:space="preserve">dari unit-unit </w:t>
                              </w:r>
                              <w:r>
                                <w:rPr>
                                  <w:sz w:val="16"/>
                                  <w:szCs w:val="16"/>
                                </w:rPr>
                                <w:t>masa bangunan</w:t>
                              </w:r>
                              <w:r w:rsidRPr="00C05F1F">
                                <w:rPr>
                                  <w:sz w:val="16"/>
                                  <w:szCs w:val="16"/>
                                </w:rPr>
                                <w:t xml:space="preserve"> yang berhadapan. </w:t>
                              </w:r>
                            </w:p>
                            <w:p w:rsidR="000A0C6F" w:rsidRPr="00C05F1F" w:rsidRDefault="000A0C6F" w:rsidP="005C3D15">
                              <w:pPr>
                                <w:numPr>
                                  <w:ilvl w:val="0"/>
                                  <w:numId w:val="6"/>
                                </w:numPr>
                                <w:ind w:left="70" w:hanging="142"/>
                                <w:jc w:val="left"/>
                                <w:rPr>
                                  <w:sz w:val="16"/>
                                  <w:szCs w:val="16"/>
                                </w:rPr>
                              </w:pPr>
                              <w:r w:rsidRPr="002B2F7A">
                                <w:rPr>
                                  <w:i/>
                                  <w:sz w:val="16"/>
                                  <w:szCs w:val="16"/>
                                </w:rPr>
                                <w:t>Natah</w:t>
                              </w:r>
                              <w:r w:rsidRPr="00C05F1F">
                                <w:rPr>
                                  <w:sz w:val="16"/>
                                  <w:szCs w:val="16"/>
                                </w:rPr>
                                <w:t xml:space="preserve"> menjadi ruang </w:t>
                              </w:r>
                              <w:r>
                                <w:rPr>
                                  <w:sz w:val="16"/>
                                  <w:szCs w:val="16"/>
                                </w:rPr>
                                <w:t xml:space="preserve">ruang ritual dan ruang </w:t>
                              </w:r>
                              <w:r w:rsidRPr="00C05F1F">
                                <w:rPr>
                                  <w:sz w:val="16"/>
                                  <w:szCs w:val="16"/>
                                </w:rPr>
                                <w:t>kumpul ketika terjadi gempa</w:t>
                              </w:r>
                            </w:p>
                            <w:p w:rsidR="000A0C6F" w:rsidRPr="007549A1" w:rsidRDefault="000A0C6F" w:rsidP="007549A1">
                              <w:pPr>
                                <w:ind w:firstLine="0"/>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21" name="Straight Connector 18521"/>
                        <wps:cNvCnPr>
                          <a:endCxn id="18520" idx="1"/>
                        </wps:cNvCnPr>
                        <wps:spPr>
                          <a:xfrm flipV="1">
                            <a:off x="717347" y="388219"/>
                            <a:ext cx="1536126" cy="223487"/>
                          </a:xfrm>
                          <a:prstGeom prst="line">
                            <a:avLst/>
                          </a:prstGeom>
                          <a:ln w="12700">
                            <a:solidFill>
                              <a:schemeClr val="tx1"/>
                            </a:solidFill>
                            <a:prstDash val="sysDot"/>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wps:wsp>
                        <wps:cNvPr id="18522" name="Text Box 18522"/>
                        <wps:cNvSpPr txBox="1"/>
                        <wps:spPr>
                          <a:xfrm>
                            <a:off x="2237152" y="1299698"/>
                            <a:ext cx="509286" cy="254643"/>
                          </a:xfrm>
                          <a:prstGeom prst="rect">
                            <a:avLst/>
                          </a:prstGeom>
                          <a:noFill/>
                          <a:ln w="9525">
                            <a:solidFill>
                              <a:schemeClr val="tx1"/>
                            </a:solidFill>
                            <a:prstDash val="sysDot"/>
                          </a:ln>
                          <a:effectLst/>
                        </wps:spPr>
                        <wps:style>
                          <a:lnRef idx="0">
                            <a:schemeClr val="accent1"/>
                          </a:lnRef>
                          <a:fillRef idx="0">
                            <a:schemeClr val="accent1"/>
                          </a:fillRef>
                          <a:effectRef idx="0">
                            <a:schemeClr val="accent1"/>
                          </a:effectRef>
                          <a:fontRef idx="minor">
                            <a:schemeClr val="dk1"/>
                          </a:fontRef>
                        </wps:style>
                        <wps:txbx>
                          <w:txbxContent>
                            <w:p w:rsidR="000A0C6F" w:rsidRPr="005C3D15" w:rsidRDefault="000A0C6F" w:rsidP="007549A1">
                              <w:pPr>
                                <w:ind w:firstLine="0"/>
                                <w:rPr>
                                  <w:i/>
                                  <w:sz w:val="18"/>
                                  <w:szCs w:val="18"/>
                                </w:rPr>
                              </w:pPr>
                              <w:r w:rsidRPr="002B2F7A">
                                <w:rPr>
                                  <w:i/>
                                  <w:sz w:val="18"/>
                                  <w:szCs w:val="18"/>
                                </w:rPr>
                                <w:t>Lebuh</w:t>
                              </w:r>
                              <w:r>
                                <w:rPr>
                                  <w:i/>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23" name="Straight Connector 18523"/>
                        <wps:cNvCnPr>
                          <a:endCxn id="18522" idx="1"/>
                        </wps:cNvCnPr>
                        <wps:spPr>
                          <a:xfrm>
                            <a:off x="-222250" y="1142617"/>
                            <a:ext cx="2459124" cy="283942"/>
                          </a:xfrm>
                          <a:prstGeom prst="line">
                            <a:avLst/>
                          </a:prstGeom>
                          <a:ln w="12700">
                            <a:solidFill>
                              <a:schemeClr val="tx1"/>
                            </a:solidFill>
                            <a:prstDash val="sysDot"/>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A682472" id="Group 13335" o:spid="_x0000_s1168" style="position:absolute;left:0;text-align:left;margin-left:36.3pt;margin-top:15pt;width:280.65pt;height:142.4pt;z-index:251878400;mso-width-relative:margin;mso-height-relative:margin" coordorigin="-2222,-2540" coordsize="35640,18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">
                <v:roundrect id="Rounded Rectangle 18519" o:spid="_x0000_s1169" style="position:absolute;left:4149;top:4220;width:4978;height:410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oTx8UA&#10;AADeAAAADwAAAGRycy9kb3ducmV2LnhtbERPS2vCQBC+F/wPywje6iZKJY2uon3QgiDU9uJtyI5J&#10;MDsbdtck7a/vFgre5uN7zmozmEZ05HxtWUE6TUAQF1bXXCr4+ny9z0D4gKyxsUwKvsnDZj26W2Gu&#10;bc8f1B1DKWII+xwVVCG0uZS+qMign9qWOHJn6wyGCF0ptcM+hptGzpJkIQ3WHBsqbOmpouJyvBoF&#10;C8Nv+5Cl3fz5cCrdy8+uH+Y7pSbjYbsEEWgIN/G/+13H+dlD+gh/78Qb5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hPHxQAAAN4AAAAPAAAAAAAAAAAAAAAAAJgCAABkcnMv&#10;ZG93bnJldi54bWxQSwUGAAAAAAQABAD1AAAAigMAAAAA&#10;" filled="f" strokecolor="red" strokeweight="2.25pt">
                  <v:stroke dashstyle="1 1" joinstyle="miter"/>
                </v:roundrect>
                <v:shape id="Text Box 18520" o:spid="_x0000_s1170" type="#_x0000_t202" style="position:absolute;left:22537;top:-2540;width:10880;height:128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ZxuMcA&#10;AADeAAAADwAAAGRycy9kb3ducmV2LnhtbESPT2sCMRDF7wW/Q5hCL1KzCi2yGqUKC72V+gev0824&#10;u5pMliTV7bfvHAq9zTBv3nu/5XrwTt0opi6wgemkAEVcB9txY+Cwr57noFJGtugCk4EfSrBejR6W&#10;WNpw50+67XKjxIRTiQbanPtS61S35DFNQk8st3OIHrOssdE24l3MvdOzonjVHjuWhBZ72rZUX3ff&#10;3sA4XKYfYZP22+v49HWpjs67WBnz9Di8LUBlGvK/+O/73Ur9+ctMAARHZtC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V2cbjHAAAA3gAAAA8AAAAAAAAAAAAAAAAAmAIAAGRy&#10;cy9kb3ducmV2LnhtbFBLBQYAAAAABAAEAPUAAACMAwAAAAA=&#10;" filled="f" strokecolor="black [3213]">
                  <v:stroke dashstyle="1 1"/>
                  <v:textbox>
                    <w:txbxContent>
                      <w:p w:rsidR="000A0C6F" w:rsidRPr="00C05F1F" w:rsidRDefault="000A0C6F" w:rsidP="005C3D15">
                        <w:pPr>
                          <w:numPr>
                            <w:ilvl w:val="0"/>
                            <w:numId w:val="6"/>
                          </w:numPr>
                          <w:ind w:left="70" w:hanging="142"/>
                          <w:jc w:val="left"/>
                          <w:rPr>
                            <w:sz w:val="16"/>
                            <w:szCs w:val="16"/>
                          </w:rPr>
                        </w:pPr>
                        <w:r>
                          <w:rPr>
                            <w:sz w:val="16"/>
                            <w:szCs w:val="16"/>
                          </w:rPr>
                          <w:t>Ruang Kosong</w:t>
                        </w:r>
                        <w:r w:rsidRPr="00C05F1F">
                          <w:rPr>
                            <w:sz w:val="16"/>
                            <w:szCs w:val="16"/>
                          </w:rPr>
                          <w:t xml:space="preserve"> (</w:t>
                        </w:r>
                        <w:r w:rsidRPr="002B2F7A">
                          <w:rPr>
                            <w:i/>
                            <w:sz w:val="16"/>
                            <w:szCs w:val="16"/>
                          </w:rPr>
                          <w:t>natah</w:t>
                        </w:r>
                        <w:r w:rsidRPr="00C05F1F">
                          <w:rPr>
                            <w:sz w:val="16"/>
                            <w:szCs w:val="16"/>
                          </w:rPr>
                          <w:t xml:space="preserve">) yang membentuk pola </w:t>
                        </w:r>
                        <w:r>
                          <w:rPr>
                            <w:sz w:val="16"/>
                            <w:szCs w:val="16"/>
                          </w:rPr>
                          <w:t xml:space="preserve">konsentris </w:t>
                        </w:r>
                        <w:r w:rsidRPr="00C05F1F">
                          <w:rPr>
                            <w:sz w:val="16"/>
                            <w:szCs w:val="16"/>
                          </w:rPr>
                          <w:t xml:space="preserve">dari unit-unit </w:t>
                        </w:r>
                        <w:r>
                          <w:rPr>
                            <w:sz w:val="16"/>
                            <w:szCs w:val="16"/>
                          </w:rPr>
                          <w:t>masa bangunan</w:t>
                        </w:r>
                        <w:r w:rsidRPr="00C05F1F">
                          <w:rPr>
                            <w:sz w:val="16"/>
                            <w:szCs w:val="16"/>
                          </w:rPr>
                          <w:t xml:space="preserve"> yang berhadapan. </w:t>
                        </w:r>
                      </w:p>
                      <w:p w:rsidR="000A0C6F" w:rsidRPr="00C05F1F" w:rsidRDefault="000A0C6F" w:rsidP="005C3D15">
                        <w:pPr>
                          <w:numPr>
                            <w:ilvl w:val="0"/>
                            <w:numId w:val="6"/>
                          </w:numPr>
                          <w:ind w:left="70" w:hanging="142"/>
                          <w:jc w:val="left"/>
                          <w:rPr>
                            <w:sz w:val="16"/>
                            <w:szCs w:val="16"/>
                          </w:rPr>
                        </w:pPr>
                        <w:r w:rsidRPr="002B2F7A">
                          <w:rPr>
                            <w:i/>
                            <w:sz w:val="16"/>
                            <w:szCs w:val="16"/>
                          </w:rPr>
                          <w:t>Natah</w:t>
                        </w:r>
                        <w:r w:rsidRPr="00C05F1F">
                          <w:rPr>
                            <w:sz w:val="16"/>
                            <w:szCs w:val="16"/>
                          </w:rPr>
                          <w:t xml:space="preserve"> menjadi ruang </w:t>
                        </w:r>
                        <w:r>
                          <w:rPr>
                            <w:sz w:val="16"/>
                            <w:szCs w:val="16"/>
                          </w:rPr>
                          <w:t xml:space="preserve">ruang ritual dan ruang </w:t>
                        </w:r>
                        <w:r w:rsidRPr="00C05F1F">
                          <w:rPr>
                            <w:sz w:val="16"/>
                            <w:szCs w:val="16"/>
                          </w:rPr>
                          <w:t>kumpul ketika terjadi gempa</w:t>
                        </w:r>
                      </w:p>
                      <w:p w:rsidR="000A0C6F" w:rsidRPr="007549A1" w:rsidRDefault="000A0C6F" w:rsidP="007549A1">
                        <w:pPr>
                          <w:ind w:firstLine="0"/>
                          <w:rPr>
                            <w:sz w:val="18"/>
                            <w:szCs w:val="18"/>
                          </w:rPr>
                        </w:pPr>
                      </w:p>
                    </w:txbxContent>
                  </v:textbox>
                </v:shape>
                <v:line id="Straight Connector 18521" o:spid="_x0000_s1171" style="position:absolute;flip:y;visibility:visible;mso-wrap-style:square" from="7173,3882" to="22534,61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1CKfsQAAADeAAAADwAAAGRycy9kb3ducmV2LnhtbERPTWvCQBC9C/0PyxR6042hFkldRRoK&#10;Qg9S9eJtyI7ZrdnZkN2a5N+7QqG3ebzPWW0G14gbdcF6VjCfZSCIK68t1wpOx8/pEkSIyBobz6Rg&#10;pACb9dNkhYX2PX/T7RBrkUI4FKjAxNgWUobKkMMw8y1x4i6+cxgT7GqpO+xTuGtknmVv0qHl1GCw&#10;pQ9D1fXw6xT0O2fNqx0v5U9d2vxr35Y8npV6eR627yAiDfFf/Ofe6TR/ucjn8Hgn3S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UIp+xAAAAN4AAAAPAAAAAAAAAAAA&#10;AAAAAKECAABkcnMvZG93bnJldi54bWxQSwUGAAAAAAQABAD5AAAAkgMAAAAA&#10;" strokecolor="black [3213]" strokeweight="1pt">
                  <v:stroke dashstyle="1 1" startarrow="diamond" endarrow="diamond" joinstyle="miter"/>
                </v:line>
                <v:shape id="Text Box 18522" o:spid="_x0000_s1172" type="#_x0000_t202" style="position:absolute;left:22371;top:12996;width:5093;height:2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hKVMMA&#10;AADeAAAADwAAAGRycy9kb3ducmV2LnhtbERPTWsCMRC9C/6HMEIvolkXFNkapQoLvZVqi9fpZrq7&#10;mkyWJOr23zeC4G0e73NWm94acSUfWscKZtMMBHHldMu1gq9DOVmCCBFZo3FMCv4owGY9HKyw0O7G&#10;n3Tdx1qkEA4FKmhi7AopQ9WQxTB1HXHifp23GBP0tdQebyncGpln2UJabDk1NNjRrqHqvL9YBWN3&#10;mn24bTjszuPjz6n8Ntb4UqmXUf/2CiJSH5/ih/tdp/nLeZ7D/Z10g1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uhKVMMAAADeAAAADwAAAAAAAAAAAAAAAACYAgAAZHJzL2Rv&#10;d25yZXYueG1sUEsFBgAAAAAEAAQA9QAAAIgDAAAAAA==&#10;" filled="f" strokecolor="black [3213]">
                  <v:stroke dashstyle="1 1"/>
                  <v:textbox>
                    <w:txbxContent>
                      <w:p w:rsidR="000A0C6F" w:rsidRPr="005C3D15" w:rsidRDefault="000A0C6F" w:rsidP="007549A1">
                        <w:pPr>
                          <w:ind w:firstLine="0"/>
                          <w:rPr>
                            <w:i/>
                            <w:sz w:val="18"/>
                            <w:szCs w:val="18"/>
                          </w:rPr>
                        </w:pPr>
                        <w:r w:rsidRPr="002B2F7A">
                          <w:rPr>
                            <w:i/>
                            <w:sz w:val="18"/>
                            <w:szCs w:val="18"/>
                          </w:rPr>
                          <w:t>Lebuh</w:t>
                        </w:r>
                        <w:r>
                          <w:rPr>
                            <w:i/>
                            <w:sz w:val="18"/>
                            <w:szCs w:val="18"/>
                          </w:rPr>
                          <w:t xml:space="preserve"> </w:t>
                        </w:r>
                      </w:p>
                    </w:txbxContent>
                  </v:textbox>
                </v:shape>
                <v:line id="Straight Connector 18523" o:spid="_x0000_s1173" style="position:absolute;visibility:visible;mso-wrap-style:square" from="-2222,11426" to="22368,14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Pt2ksQAAADeAAAADwAAAGRycy9kb3ducmV2LnhtbERP32vCMBB+H/g/hBP2Iprq2JBqFBko&#10;2+O6gj4eydlWm0uXRNv998tgsLf7+H7eejvYVtzJh8axgvksA0GsnWm4UlB+7qdLECEiG2wdk4Jv&#10;CrDdjB7WmBvX8wfdi1iJFMIhRwV1jF0uZdA1WQwz1xEn7uy8xZigr6Tx2Kdw28pFlr1Iiw2nhho7&#10;eq1JX4ubVTDh/uvSSG2Ppb7ISfF+Kv3hpNTjeNitQEQa4r/4z/1m0vzl8+IJft9JN8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3aSxAAAAN4AAAAPAAAAAAAAAAAA&#10;AAAAAKECAABkcnMvZG93bnJldi54bWxQSwUGAAAAAAQABAD5AAAAkgMAAAAA&#10;" strokecolor="black [3213]" strokeweight="1pt">
                  <v:stroke dashstyle="1 1" startarrow="diamond" endarrow="diamond" joinstyle="miter"/>
                </v:line>
              </v:group>
            </w:pict>
          </mc:Fallback>
        </mc:AlternateContent>
      </w:r>
      <w:r w:rsidR="005C3D15">
        <w:rPr>
          <w:noProof/>
        </w:rPr>
        <w:drawing>
          <wp:inline distT="0" distB="0" distL="0" distR="0" wp14:anchorId="030896FF" wp14:editId="7B955C0C">
            <wp:extent cx="6081823" cy="2363551"/>
            <wp:effectExtent l="0" t="0" r="0" b="0"/>
            <wp:docPr id="18518" name="Picture 18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4538" t="29584" r="15640" b="15268"/>
                    <a:stretch/>
                  </pic:blipFill>
                  <pic:spPr bwMode="auto">
                    <a:xfrm>
                      <a:off x="0" y="0"/>
                      <a:ext cx="6135739" cy="2384504"/>
                    </a:xfrm>
                    <a:prstGeom prst="rect">
                      <a:avLst/>
                    </a:prstGeom>
                    <a:ln>
                      <a:noFill/>
                    </a:ln>
                    <a:extLst>
                      <a:ext uri="{53640926-AAD7-44D8-BBD7-CCE9431645EC}">
                        <a14:shadowObscured xmlns:a14="http://schemas.microsoft.com/office/drawing/2010/main"/>
                      </a:ext>
                    </a:extLst>
                  </pic:spPr>
                </pic:pic>
              </a:graphicData>
            </a:graphic>
          </wp:inline>
        </w:drawing>
      </w:r>
    </w:p>
    <w:p w:rsidR="001B73D0" w:rsidRDefault="001B73D0" w:rsidP="005C3D15">
      <w:pPr>
        <w:pStyle w:val="Caption"/>
        <w:ind w:firstLine="0"/>
        <w:jc w:val="center"/>
        <w:rPr>
          <w:b/>
          <w:i w:val="0"/>
          <w:color w:val="auto"/>
          <w:sz w:val="20"/>
          <w:szCs w:val="20"/>
        </w:rPr>
      </w:pPr>
    </w:p>
    <w:p w:rsidR="005C3D15" w:rsidRPr="00953076" w:rsidRDefault="005C3D15" w:rsidP="005C3D15">
      <w:pPr>
        <w:pStyle w:val="Caption"/>
        <w:ind w:firstLine="0"/>
        <w:jc w:val="center"/>
        <w:rPr>
          <w:i w:val="0"/>
          <w:noProof/>
        </w:rPr>
      </w:pPr>
      <w:r>
        <w:rPr>
          <w:b/>
          <w:i w:val="0"/>
          <w:color w:val="auto"/>
          <w:sz w:val="20"/>
          <w:szCs w:val="20"/>
        </w:rPr>
        <w:t>Gambar 10</w:t>
      </w:r>
      <w:r w:rsidRPr="00953076">
        <w:rPr>
          <w:b/>
          <w:i w:val="0"/>
          <w:color w:val="auto"/>
          <w:sz w:val="20"/>
          <w:szCs w:val="20"/>
        </w:rPr>
        <w:t xml:space="preserve">. </w:t>
      </w:r>
      <w:r w:rsidR="002B2F7A" w:rsidRPr="002B2F7A">
        <w:rPr>
          <w:b/>
          <w:color w:val="auto"/>
          <w:sz w:val="20"/>
          <w:szCs w:val="20"/>
        </w:rPr>
        <w:t>Natah</w:t>
      </w:r>
      <w:r>
        <w:rPr>
          <w:b/>
          <w:color w:val="auto"/>
          <w:sz w:val="20"/>
          <w:szCs w:val="20"/>
        </w:rPr>
        <w:t xml:space="preserve"> </w:t>
      </w:r>
      <w:r>
        <w:rPr>
          <w:b/>
          <w:i w:val="0"/>
          <w:color w:val="auto"/>
          <w:sz w:val="20"/>
          <w:szCs w:val="20"/>
        </w:rPr>
        <w:t xml:space="preserve">dan </w:t>
      </w:r>
      <w:r w:rsidR="002B2F7A" w:rsidRPr="002B2F7A">
        <w:rPr>
          <w:b/>
          <w:color w:val="auto"/>
          <w:sz w:val="20"/>
          <w:szCs w:val="20"/>
        </w:rPr>
        <w:t>Lebuh</w:t>
      </w:r>
      <w:r>
        <w:rPr>
          <w:b/>
          <w:color w:val="auto"/>
          <w:sz w:val="20"/>
          <w:szCs w:val="20"/>
        </w:rPr>
        <w:t xml:space="preserve"> </w:t>
      </w:r>
      <w:r>
        <w:rPr>
          <w:b/>
          <w:i w:val="0"/>
          <w:color w:val="auto"/>
          <w:sz w:val="20"/>
          <w:szCs w:val="20"/>
        </w:rPr>
        <w:t xml:space="preserve">di Pekarangan Rumah Tinggal </w:t>
      </w:r>
      <w:r w:rsidRPr="00953076">
        <w:rPr>
          <w:b/>
          <w:i w:val="0"/>
          <w:color w:val="auto"/>
          <w:sz w:val="20"/>
          <w:szCs w:val="20"/>
        </w:rPr>
        <w:t xml:space="preserve">(Sumber: hasil modifikasi dari </w:t>
      </w:r>
      <w:r w:rsidR="007D3EFB" w:rsidRPr="007D3EFB">
        <w:rPr>
          <w:b/>
          <w:i w:val="0"/>
          <w:color w:val="auto"/>
          <w:sz w:val="20"/>
          <w:szCs w:val="20"/>
        </w:rPr>
        <w:fldChar w:fldCharType="begin" w:fldLock="1"/>
      </w:r>
      <w:r w:rsidR="007D3EFB">
        <w:rPr>
          <w:b/>
          <w:i w:val="0"/>
          <w:color w:val="auto"/>
          <w:sz w:val="20"/>
          <w:szCs w:val="20"/>
        </w:rPr>
        <w:instrText>ADDIN CSL_CITATION {"citationItems":[{"id":"ITEM-1","itemData":{"abstract":"Architecture is not just about physical manifestations; more than that architecture is the substance of the physical being. This concept is found in Eastern architecture, one being traditional Balinese architecture in which there are sakala (tangible) spaces and niskala (intangible) spaces for ritual activities and for non-ritual activities. In the ethnic Balinese home there are three zones namely a sacred zone, a residential zone, and an outer space and lebuh. All three zones have tangible spaces in the form of structures and intangible spaces or ‘special’ markers. These two types of spaces are maintained through normative rules. This paper draws from a qualitative naturalistic study about the discourse on the concept of the sakala space and niskala space in the ethnic Balinese home through an approach of local and universal concepts. The results show the existence of balance of sakala and niskala spaces in the dynamics of ethnic Balinese homes in the architectural development for maintaining its characteristic.","author":[{"dropping-particle":"","family":"Wijaya","given":"I Kadek Merta","non-dropping-particle":"","parse-names":false,"suffix":""}],"container-title":"International Seminar Bali Hinduism, Tradition and Interreligious Studies","editor":[{"dropping-particle":"","family":"Ardhana","given":"I Ketut","non-dropping-particle":"","parse-names":false,"suffix":""}],"id":"ITEM-1","issued":{"date-parts":[["2018"]]},"page":"73-80","publisher":"UNHI Press","publisher-place":"Denpasar","title":"Discourse On the Concept of Balance of Sakala and Niskala Spaces in Ethnic Balinese Homes","type":"paper-conference"},"uris":["http://www.mendeley.com/documents/?uuid=46d63d19-b199-45cb-9963-fb6ad2e42b3c"]}],"mendeley":{"formattedCitation":"(Wijaya, 2018)","manualFormatting":"Wijaya, 2018)","plainTextFormattedCitation":"(Wijaya, 2018)","previouslyFormattedCitation":"(Wijaya, 2018)"},"properties":{"noteIndex":0},"schema":"https://github.com/citation-style-language/schema/raw/master/csl-citation.json"}</w:instrText>
      </w:r>
      <w:r w:rsidR="007D3EFB" w:rsidRPr="007D3EFB">
        <w:rPr>
          <w:b/>
          <w:i w:val="0"/>
          <w:color w:val="auto"/>
          <w:sz w:val="20"/>
          <w:szCs w:val="20"/>
        </w:rPr>
        <w:fldChar w:fldCharType="separate"/>
      </w:r>
      <w:r w:rsidR="007D3EFB" w:rsidRPr="007D3EFB">
        <w:rPr>
          <w:b/>
          <w:i w:val="0"/>
          <w:noProof/>
          <w:color w:val="auto"/>
          <w:sz w:val="20"/>
          <w:szCs w:val="20"/>
        </w:rPr>
        <w:t>Wijaya, 2018)</w:t>
      </w:r>
      <w:r w:rsidR="007D3EFB" w:rsidRPr="007D3EFB">
        <w:rPr>
          <w:b/>
          <w:i w:val="0"/>
          <w:color w:val="auto"/>
          <w:sz w:val="20"/>
          <w:szCs w:val="20"/>
        </w:rPr>
        <w:fldChar w:fldCharType="end"/>
      </w:r>
    </w:p>
    <w:p w:rsidR="00A2561D" w:rsidRDefault="00A2561D" w:rsidP="00A2561D">
      <w:r>
        <w:t xml:space="preserve">Konsepsi </w:t>
      </w:r>
      <w:r w:rsidR="002B2F7A" w:rsidRPr="002B2F7A">
        <w:rPr>
          <w:i/>
        </w:rPr>
        <w:t>lebuh</w:t>
      </w:r>
      <w:r>
        <w:t xml:space="preserve"> dalam tata ruang permukiman dan perumahan Bali Dataran Rendah </w:t>
      </w:r>
      <w:r w:rsidR="005C3D15">
        <w:t>memiliki kesamaan</w:t>
      </w:r>
      <w:r>
        <w:t xml:space="preserve"> dengan Dataran Tinggi yaitu berada pada zona atau orientasi </w:t>
      </w:r>
      <w:r w:rsidRPr="001D3FF9">
        <w:rPr>
          <w:i/>
        </w:rPr>
        <w:t>teben</w:t>
      </w:r>
      <w:r>
        <w:t xml:space="preserve"> dalam ta</w:t>
      </w:r>
      <w:r w:rsidR="005C3D15">
        <w:t>ta kosmologi pekarangan rumah. R</w:t>
      </w:r>
      <w:r>
        <w:t xml:space="preserve">uang ini merupakan ruang akhir dari prosesi kegiatan upacara ritual dalam satu pekarangan. Ruang </w:t>
      </w:r>
      <w:r w:rsidR="002B2F7A" w:rsidRPr="002B2F7A">
        <w:rPr>
          <w:i/>
        </w:rPr>
        <w:t>lebuh</w:t>
      </w:r>
      <w:r>
        <w:t xml:space="preserve"> juga menjadi ruang evakuasi bencana gempa bumi, di mana masyarakat </w:t>
      </w:r>
      <w:proofErr w:type="gramStart"/>
      <w:r>
        <w:t>akan</w:t>
      </w:r>
      <w:proofErr w:type="gramEnd"/>
      <w:r>
        <w:t xml:space="preserve"> keluar pakarangan menuju </w:t>
      </w:r>
      <w:r w:rsidR="002B2F7A" w:rsidRPr="002B2F7A">
        <w:rPr>
          <w:i/>
        </w:rPr>
        <w:t>lebuh</w:t>
      </w:r>
      <w:r>
        <w:t xml:space="preserve"> untuk menyelamatkan diri dari antisipasi reruntuhan bangunan. Konsepsi keseimbangan pada </w:t>
      </w:r>
      <w:r w:rsidR="002B2F7A" w:rsidRPr="002B2F7A">
        <w:rPr>
          <w:i/>
        </w:rPr>
        <w:t>lebuh</w:t>
      </w:r>
      <w:r>
        <w:t xml:space="preserve"> ditandai oleh kegiatan ritual </w:t>
      </w:r>
      <w:r w:rsidRPr="001D3FF9">
        <w:rPr>
          <w:i/>
        </w:rPr>
        <w:t>pecaruan</w:t>
      </w:r>
      <w:r>
        <w:t xml:space="preserve"> yang merupakan rangkaian upacara penetralisasi ruang pekarangan. (</w:t>
      </w:r>
      <w:proofErr w:type="gramStart"/>
      <w:r>
        <w:t>lihat</w:t>
      </w:r>
      <w:proofErr w:type="gramEnd"/>
      <w:r>
        <w:t xml:space="preserve"> </w:t>
      </w:r>
      <w:r w:rsidR="00FA1382">
        <w:t>G</w:t>
      </w:r>
      <w:r>
        <w:t xml:space="preserve">ambar </w:t>
      </w:r>
      <w:r w:rsidR="00FA1382">
        <w:t>11</w:t>
      </w:r>
      <w:r>
        <w:t>)</w:t>
      </w:r>
      <w:r w:rsidR="001B73D0">
        <w:t>.</w:t>
      </w:r>
    </w:p>
    <w:p w:rsidR="001B73D0" w:rsidRDefault="001B73D0" w:rsidP="00A2561D"/>
    <w:p w:rsidR="001B73D0" w:rsidRDefault="001B73D0" w:rsidP="00A2561D"/>
    <w:p w:rsidR="001B73D0" w:rsidRDefault="001B73D0" w:rsidP="00A2561D"/>
    <w:p w:rsidR="001B73D0" w:rsidRDefault="001B73D0" w:rsidP="00A2561D"/>
    <w:p w:rsidR="001B73D0" w:rsidRDefault="001B73D0" w:rsidP="00A2561D"/>
    <w:p w:rsidR="001B73D0" w:rsidRDefault="001B73D0" w:rsidP="00A2561D"/>
    <w:p w:rsidR="001B73D0" w:rsidRDefault="001B73D0" w:rsidP="00A2561D"/>
    <w:p w:rsidR="001B73D0" w:rsidRDefault="001B73D0" w:rsidP="00A2561D"/>
    <w:p w:rsidR="005C3D15" w:rsidRDefault="001B73D0" w:rsidP="001B73D0">
      <w:pPr>
        <w:ind w:firstLine="0"/>
      </w:pPr>
      <w:r>
        <w:rPr>
          <w:noProof/>
        </w:rPr>
        <mc:AlternateContent>
          <mc:Choice Requires="wpg">
            <w:drawing>
              <wp:anchor distT="0" distB="0" distL="114300" distR="114300" simplePos="0" relativeHeight="251886592" behindDoc="0" locked="0" layoutInCell="1" allowOverlap="1" wp14:anchorId="24963294" wp14:editId="311F1E6D">
                <wp:simplePos x="0" y="0"/>
                <wp:positionH relativeFrom="column">
                  <wp:posOffset>405325</wp:posOffset>
                </wp:positionH>
                <wp:positionV relativeFrom="paragraph">
                  <wp:posOffset>34778</wp:posOffset>
                </wp:positionV>
                <wp:extent cx="5337544" cy="2211572"/>
                <wp:effectExtent l="0" t="0" r="0" b="55880"/>
                <wp:wrapNone/>
                <wp:docPr id="13336" name="Group 13336"/>
                <wp:cNvGraphicFramePr/>
                <a:graphic xmlns:a="http://schemas.openxmlformats.org/drawingml/2006/main">
                  <a:graphicData uri="http://schemas.microsoft.com/office/word/2010/wordprocessingGroup">
                    <wpg:wgp>
                      <wpg:cNvGrpSpPr/>
                      <wpg:grpSpPr>
                        <a:xfrm>
                          <a:off x="0" y="0"/>
                          <a:ext cx="5337544" cy="2211572"/>
                          <a:chOff x="0" y="0"/>
                          <a:chExt cx="4939253" cy="2146146"/>
                        </a:xfrm>
                      </wpg:grpSpPr>
                      <wpg:grpSp>
                        <wpg:cNvPr id="132" name="Group 132"/>
                        <wpg:cNvGrpSpPr/>
                        <wpg:grpSpPr>
                          <a:xfrm>
                            <a:off x="0" y="161779"/>
                            <a:ext cx="4939253" cy="1984367"/>
                            <a:chOff x="0" y="83127"/>
                            <a:chExt cx="4939253" cy="1984367"/>
                          </a:xfrm>
                        </wpg:grpSpPr>
                        <wps:wsp>
                          <wps:cNvPr id="110" name="Left-Right Arrow 110"/>
                          <wps:cNvSpPr/>
                          <wps:spPr>
                            <a:xfrm>
                              <a:off x="2648197" y="1793174"/>
                              <a:ext cx="1518249" cy="274320"/>
                            </a:xfrm>
                            <a:prstGeom prst="leftRightArrow">
                              <a:avLst>
                                <a:gd name="adj1" fmla="val 50000"/>
                                <a:gd name="adj2" fmla="val 27335"/>
                              </a:avLst>
                            </a:prstGeom>
                            <a:noFill/>
                            <a:ln w="3175">
                              <a:solidFill>
                                <a:schemeClr val="tx1"/>
                              </a:solidFill>
                              <a:prstDash val="sysDot"/>
                            </a:ln>
                          </wps:spPr>
                          <wps:style>
                            <a:lnRef idx="1">
                              <a:schemeClr val="accent1"/>
                            </a:lnRef>
                            <a:fillRef idx="3">
                              <a:schemeClr val="accent1"/>
                            </a:fillRef>
                            <a:effectRef idx="2">
                              <a:schemeClr val="accent1"/>
                            </a:effectRef>
                            <a:fontRef idx="minor">
                              <a:schemeClr val="lt1"/>
                            </a:fontRef>
                          </wps:style>
                          <wps:txbx>
                            <w:txbxContent>
                              <w:p w:rsidR="000A0C6F" w:rsidRPr="00DD6866" w:rsidRDefault="000A0C6F" w:rsidP="005C3D15">
                                <w:pPr>
                                  <w:jc w:val="center"/>
                                  <w:rPr>
                                    <w:b/>
                                    <w:i/>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11" name="Text Box 111"/>
                          <wps:cNvSpPr txBox="1"/>
                          <wps:spPr>
                            <a:xfrm>
                              <a:off x="4120738" y="1805050"/>
                              <a:ext cx="818515" cy="2527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Pr="00DD6866" w:rsidRDefault="000A0C6F" w:rsidP="00FA1382">
                                <w:pPr>
                                  <w:ind w:firstLine="0"/>
                                  <w:rPr>
                                    <w:i/>
                                    <w:noProof/>
                                    <w:sz w:val="18"/>
                                    <w:szCs w:val="18"/>
                                    <w:lang w:val="en-ID"/>
                                  </w:rPr>
                                </w:pPr>
                                <w:r>
                                  <w:rPr>
                                    <w:i/>
                                    <w:noProof/>
                                    <w:sz w:val="18"/>
                                    <w:szCs w:val="18"/>
                                    <w:lang w:val="en-ID"/>
                                  </w:rPr>
                                  <w:t>Utama/Ul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2" name="Text Box 112"/>
                          <wps:cNvSpPr txBox="1"/>
                          <wps:spPr>
                            <a:xfrm>
                              <a:off x="1876301" y="1805050"/>
                              <a:ext cx="818515" cy="2527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Pr="00DD6866" w:rsidRDefault="000A0C6F" w:rsidP="00FA1382">
                                <w:pPr>
                                  <w:ind w:hanging="142"/>
                                  <w:jc w:val="right"/>
                                  <w:rPr>
                                    <w:i/>
                                    <w:noProof/>
                                    <w:sz w:val="18"/>
                                    <w:szCs w:val="18"/>
                                    <w:lang w:val="en-ID"/>
                                  </w:rPr>
                                </w:pPr>
                                <w:r>
                                  <w:rPr>
                                    <w:i/>
                                    <w:noProof/>
                                    <w:sz w:val="18"/>
                                    <w:szCs w:val="18"/>
                                    <w:lang w:val="en-ID"/>
                                  </w:rPr>
                                  <w:t>Nista/Teb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20" name="Group 120"/>
                          <wpg:cNvGrpSpPr/>
                          <wpg:grpSpPr>
                            <a:xfrm>
                              <a:off x="0" y="83127"/>
                              <a:ext cx="818515" cy="914400"/>
                              <a:chOff x="0" y="0"/>
                              <a:chExt cx="818515" cy="914688"/>
                            </a:xfrm>
                          </wpg:grpSpPr>
                          <pic:pic xmlns:pic="http://schemas.openxmlformats.org/drawingml/2006/picture">
                            <pic:nvPicPr>
                              <pic:cNvPr id="121" name="Picture 121" descr="F:\pak kadek merta wijaya\output\1 site plan ok.jpg"/>
                              <pic:cNvPicPr>
                                <a:picLocks noChangeAspect="1"/>
                              </pic:cNvPicPr>
                            </pic:nvPicPr>
                            <pic:blipFill>
                              <a:blip r:embed="rId18" cstate="screen">
                                <a:extLst>
                                  <a:ext uri="{28A0092B-C50C-407E-A947-70E740481C1C}">
                                    <a14:useLocalDpi xmlns:a14="http://schemas.microsoft.com/office/drawing/2010/main"/>
                                  </a:ext>
                                </a:extLst>
                              </a:blip>
                              <a:srcRect/>
                              <a:stretch>
                                <a:fillRect/>
                              </a:stretch>
                            </pic:blipFill>
                            <pic:spPr bwMode="auto">
                              <a:xfrm>
                                <a:off x="67317" y="0"/>
                                <a:ext cx="618490" cy="694690"/>
                              </a:xfrm>
                              <a:prstGeom prst="rect">
                                <a:avLst/>
                              </a:prstGeom>
                              <a:noFill/>
                              <a:ln>
                                <a:noFill/>
                              </a:ln>
                            </pic:spPr>
                          </pic:pic>
                          <wps:wsp>
                            <wps:cNvPr id="122" name="Text Box 122"/>
                            <wps:cNvSpPr txBox="1"/>
                            <wps:spPr>
                              <a:xfrm>
                                <a:off x="0" y="661958"/>
                                <a:ext cx="818515" cy="2527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6F" w:rsidRPr="00DD6866" w:rsidRDefault="000A0C6F" w:rsidP="00FA1382">
                                  <w:pPr>
                                    <w:ind w:firstLine="142"/>
                                    <w:jc w:val="left"/>
                                    <w:rPr>
                                      <w:i/>
                                      <w:noProof/>
                                      <w:sz w:val="18"/>
                                      <w:szCs w:val="18"/>
                                      <w:lang w:val="en-ID"/>
                                    </w:rPr>
                                  </w:pPr>
                                  <w:r>
                                    <w:rPr>
                                      <w:i/>
                                      <w:noProof/>
                                      <w:sz w:val="18"/>
                                      <w:szCs w:val="18"/>
                                      <w:lang w:val="en-ID"/>
                                    </w:rPr>
                                    <w:t>Key pl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4" name="Rectangle 124"/>
                          <wps:cNvSpPr/>
                          <wps:spPr>
                            <a:xfrm>
                              <a:off x="47501" y="510639"/>
                              <a:ext cx="130010" cy="143010"/>
                            </a:xfrm>
                            <a:prstGeom prst="rect">
                              <a:avLst/>
                            </a:prstGeom>
                            <a:noFill/>
                            <a:ln w="19050">
                              <a:solidFill>
                                <a:schemeClr val="tx1"/>
                              </a:solidFill>
                              <a:prstDash val="sysDot"/>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109" name="Picture 109" descr="F:\pak kadek merta wijaya\output\6 potongan angkul-angkul.png"/>
                          <pic:cNvPicPr>
                            <a:picLocks noChangeAspect="1"/>
                          </pic:cNvPicPr>
                        </pic:nvPicPr>
                        <pic:blipFill rotWithShape="1">
                          <a:blip r:embed="rId19" cstate="screen">
                            <a:extLst>
                              <a:ext uri="{28A0092B-C50C-407E-A947-70E740481C1C}">
                                <a14:useLocalDpi xmlns:a14="http://schemas.microsoft.com/office/drawing/2010/main" val="0"/>
                              </a:ext>
                            </a:extLst>
                          </a:blip>
                          <a:srcRect/>
                          <a:stretch/>
                        </pic:blipFill>
                        <pic:spPr bwMode="auto">
                          <a:xfrm flipH="1">
                            <a:off x="1765496" y="0"/>
                            <a:ext cx="2837815" cy="2033905"/>
                          </a:xfrm>
                          <a:prstGeom prst="rect">
                            <a:avLst/>
                          </a:prstGeom>
                          <a:noFill/>
                          <a:ln>
                            <a:noFill/>
                          </a:ln>
                          <a:extLst>
                            <a:ext uri="{53640926-AAD7-44D8-BBD7-CCE9431645EC}">
                              <a14:shadowObscured xmlns:a14="http://schemas.microsoft.com/office/drawing/2010/main"/>
                            </a:ext>
                          </a:extLst>
                        </pic:spPr>
                      </pic:pic>
                      <wps:wsp>
                        <wps:cNvPr id="18524" name="Text Box 18524"/>
                        <wps:cNvSpPr txBox="1"/>
                        <wps:spPr>
                          <a:xfrm>
                            <a:off x="717366" y="668005"/>
                            <a:ext cx="901700" cy="1045262"/>
                          </a:xfrm>
                          <a:prstGeom prst="rect">
                            <a:avLst/>
                          </a:prstGeom>
                          <a:noFill/>
                          <a:ln w="9525">
                            <a:solidFill>
                              <a:schemeClr val="tx1"/>
                            </a:solidFill>
                            <a:prstDash val="sysDot"/>
                          </a:ln>
                          <a:effectLst/>
                        </wps:spPr>
                        <wps:style>
                          <a:lnRef idx="0">
                            <a:schemeClr val="accent1"/>
                          </a:lnRef>
                          <a:fillRef idx="0">
                            <a:schemeClr val="accent1"/>
                          </a:fillRef>
                          <a:effectRef idx="0">
                            <a:schemeClr val="accent1"/>
                          </a:effectRef>
                          <a:fontRef idx="minor">
                            <a:schemeClr val="dk1"/>
                          </a:fontRef>
                        </wps:style>
                        <wps:txbx>
                          <w:txbxContent>
                            <w:p w:rsidR="000A0C6F" w:rsidRPr="005C3D15" w:rsidRDefault="000A0C6F" w:rsidP="005C3D15">
                              <w:pPr>
                                <w:ind w:firstLine="0"/>
                                <w:jc w:val="left"/>
                                <w:rPr>
                                  <w:sz w:val="18"/>
                                  <w:szCs w:val="18"/>
                                </w:rPr>
                              </w:pPr>
                              <w:r w:rsidRPr="002B2F7A">
                                <w:rPr>
                                  <w:i/>
                                  <w:sz w:val="18"/>
                                  <w:szCs w:val="18"/>
                                </w:rPr>
                                <w:t>Lebuh</w:t>
                              </w:r>
                              <w:r>
                                <w:rPr>
                                  <w:i/>
                                  <w:sz w:val="18"/>
                                  <w:szCs w:val="18"/>
                                </w:rPr>
                                <w:t xml:space="preserve"> </w:t>
                              </w:r>
                              <w:r>
                                <w:rPr>
                                  <w:sz w:val="18"/>
                                  <w:szCs w:val="18"/>
                                </w:rPr>
                                <w:t>sebagai ruang kosong untuk kegiatan ritual, dan penyelematan pada saat terjadi gempa bum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25" name="Straight Connector 18525"/>
                        <wps:cNvCnPr/>
                        <wps:spPr>
                          <a:xfrm>
                            <a:off x="1617785" y="1244991"/>
                            <a:ext cx="995045" cy="342900"/>
                          </a:xfrm>
                          <a:prstGeom prst="line">
                            <a:avLst/>
                          </a:prstGeom>
                          <a:ln w="12700">
                            <a:solidFill>
                              <a:schemeClr val="tx1"/>
                            </a:solidFill>
                            <a:prstDash val="sysDot"/>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4963294" id="Group 13336" o:spid="_x0000_s1174" style="position:absolute;left:0;text-align:left;margin-left:31.9pt;margin-top:2.75pt;width:420.3pt;height:174.15pt;z-index:251886592;mso-width-relative:margin;mso-height-relative:margin" coordsize="49392,2146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">
                <v:group id="Group 132" o:spid="_x0000_s1175" style="position:absolute;top:1617;width:49392;height:19844" coordorigin=",831" coordsize="49392,198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rDcIAAADcAAAADwAAAGRycy9kb3ducmV2LnhtbERPTYvCMBC9C/6HMII3&#10;Taso0jWKyK54kAXrwrK3oRnbYjMpTWzrvzcLgrd5vM9Zb3tTiZYaV1pWEE8jEMSZ1SXnCn4uX5MV&#10;COeRNVaWScGDHGw3w8EaE207PlOb+lyEEHYJKii8rxMpXVaQQTe1NXHgrrYx6ANscqkb7EK4qeQs&#10;ipbSYMmhocCa9gVlt/RuFBw67Hbz+LM93a77x99l8f17ikmp8ajffYDw1Pu3+OU+6jB/PoP/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o2aw3CAAAA3AAAAA8A&#10;AAAAAAAAAAAAAAAAqgIAAGRycy9kb3ducmV2LnhtbFBLBQYAAAAABAAEAPoAAACZAwAAAAA=&#10;">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110" o:spid="_x0000_s1176" type="#_x0000_t69" style="position:absolute;left:26481;top:17931;width:15183;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3DDsQA&#10;AADcAAAADwAAAGRycy9kb3ducmV2LnhtbESPQWvCQBCF7wX/wzKCt7pRREzqKlIotj1p1IO3ITtN&#10;gtnZkN3G9N93DoK3Gd6b975ZbwfXqJ66UHs2MJsmoIgLb2suDZxPH68rUCEiW2w8k4E/CrDdjF7W&#10;mFl/5yP1eSyVhHDI0EAVY5tpHYqKHIapb4lF+/GdwyhrV2rb4V3CXaPnSbLUDmuWhgpbeq+ouOW/&#10;zkB6+W6v10X+deH+kDTpns+6ZGMm42H3BirSEJ/mx/WnFfyZ4MszMoHe/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tww7EAAAA3AAAAA8AAAAAAAAAAAAAAAAAmAIAAGRycy9k&#10;b3ducmV2LnhtbFBLBQYAAAAABAAEAPUAAACJAwAAAAA=&#10;" adj="1067" filled="f" strokecolor="black [3213]" strokeweight=".25pt">
                    <v:stroke dashstyle="1 1"/>
                    <v:textbox inset="0,0,0,0">
                      <w:txbxContent>
                        <w:p w:rsidR="000A0C6F" w:rsidRPr="00DD6866" w:rsidRDefault="000A0C6F" w:rsidP="005C3D15">
                          <w:pPr>
                            <w:jc w:val="center"/>
                            <w:rPr>
                              <w:b/>
                              <w:i/>
                              <w:sz w:val="18"/>
                              <w:szCs w:val="18"/>
                            </w:rPr>
                          </w:pPr>
                        </w:p>
                      </w:txbxContent>
                    </v:textbox>
                  </v:shape>
                  <v:shape id="Text Box 111" o:spid="_x0000_s1177" type="#_x0000_t202" style="position:absolute;left:41207;top:18050;width:8185;height:25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E5RcMA&#10;AADcAAAADwAAAGRycy9kb3ducmV2LnhtbERPTYvCMBC9C/sfwgjeNK2gSNcoUhBl0YNuL3ubbca2&#10;2Ey6TVarv94Igrd5vM+ZLztTiwu1rrKsIB5FIIhzqysuFGTf6+EMhPPIGmvLpOBGDpaLj94cE22v&#10;fKDL0RcihLBLUEHpfZNI6fKSDLqRbYgDd7KtQR9gW0jd4jWEm1qOo2gqDVYcGkpsKC0pPx//jYKv&#10;dL3Hw+/YzO51utmdVs1f9jNRatDvVp8gPHX+LX65tzrMj2N4PhMu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wE5RcMAAADcAAAADwAAAAAAAAAAAAAAAACYAgAAZHJzL2Rv&#10;d25yZXYueG1sUEsFBgAAAAAEAAQA9QAAAIgDAAAAAA==&#10;" filled="f" stroked="f" strokeweight=".5pt">
                    <v:textbox>
                      <w:txbxContent>
                        <w:p w:rsidR="000A0C6F" w:rsidRPr="00DD6866" w:rsidRDefault="000A0C6F" w:rsidP="00FA1382">
                          <w:pPr>
                            <w:ind w:firstLine="0"/>
                            <w:rPr>
                              <w:i/>
                              <w:noProof/>
                              <w:sz w:val="18"/>
                              <w:szCs w:val="18"/>
                              <w:lang w:val="en-ID"/>
                            </w:rPr>
                          </w:pPr>
                          <w:r>
                            <w:rPr>
                              <w:i/>
                              <w:noProof/>
                              <w:sz w:val="18"/>
                              <w:szCs w:val="18"/>
                              <w:lang w:val="en-ID"/>
                            </w:rPr>
                            <w:t>Utama/Ulu</w:t>
                          </w:r>
                        </w:p>
                      </w:txbxContent>
                    </v:textbox>
                  </v:shape>
                  <v:shape id="Text Box 112" o:spid="_x0000_s1178" type="#_x0000_t202" style="position:absolute;left:18763;top:18050;width:8185;height:25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OnMsQA&#10;AADcAAAADwAAAGRycy9kb3ducmV2LnhtbERPTWvCQBC9F/wPywi9NRsDLSFmFQlIi7SHqBdvY3ZM&#10;gtnZmF017a/vFgre5vE+J1+OphM3GlxrWcEsikEQV1a3XCvY79YvKQjnkTV2lknBNzlYLiZPOWba&#10;3rmk29bXIoSwy1BB432fSemqhgy6yPbEgTvZwaAPcKilHvAewk0nkzh+kwZbDg0N9lQ0VJ23V6Ng&#10;U6y/sDwmJv3pivfP06q/7A+vSj1Px9UchKfRP8T/7g8d5s8S+HsmXC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PTpzLEAAAA3AAAAA8AAAAAAAAAAAAAAAAAmAIAAGRycy9k&#10;b3ducmV2LnhtbFBLBQYAAAAABAAEAPUAAACJAwAAAAA=&#10;" filled="f" stroked="f" strokeweight=".5pt">
                    <v:textbox>
                      <w:txbxContent>
                        <w:p w:rsidR="000A0C6F" w:rsidRPr="00DD6866" w:rsidRDefault="000A0C6F" w:rsidP="00FA1382">
                          <w:pPr>
                            <w:ind w:hanging="142"/>
                            <w:jc w:val="right"/>
                            <w:rPr>
                              <w:i/>
                              <w:noProof/>
                              <w:sz w:val="18"/>
                              <w:szCs w:val="18"/>
                              <w:lang w:val="en-ID"/>
                            </w:rPr>
                          </w:pPr>
                          <w:r>
                            <w:rPr>
                              <w:i/>
                              <w:noProof/>
                              <w:sz w:val="18"/>
                              <w:szCs w:val="18"/>
                              <w:lang w:val="en-ID"/>
                            </w:rPr>
                            <w:t>Nista/Teben</w:t>
                          </w:r>
                        </w:p>
                      </w:txbxContent>
                    </v:textbox>
                  </v:shape>
                  <v:group id="Group 120" o:spid="_x0000_s1179" style="position:absolute;top:831;width:8185;height:9144" coordsize="8185,91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HHGPMUAAADcAAAADwAAAGRycy9kb3ducmV2LnhtbESPQWvCQBCF74L/YRmh&#10;N93EokjqKiJt6UEEtVB6G7JjEszOhuw2if++cxC8zfDevPfNeju4WnXUhsqzgXSWgCLOva24MPB9&#10;+ZiuQIWIbLH2TAbuFGC7GY/WmFnf84m6cyyUhHDI0EAZY5NpHfKSHIaZb4hFu/rWYZS1LbRtsZdw&#10;V+t5kiy1w4qlocSG9iXlt/OfM/DZY797Td+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BxxjzFAAAA3A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 o:spid="_x0000_s1180" type="#_x0000_t75" style="position:absolute;left:673;width:6185;height:69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ZxEw7AAAAA3AAAAA8AAABkcnMvZG93bnJldi54bWxET02LwjAQvQv+hzAL3jRtDyLVKMvCgp6K&#10;1cN6G5qxLTaT0KRa/70RhL3N433OZjeaTtyp961lBekiAUFcWd1yreB8+p2vQPiArLGzTAqe5GG3&#10;nU42mGv74CPdy1CLGMI+RwVNCC6X0lcNGfQL64gjd7W9wRBhX0vd4yOGm05mSbKUBluODQ06+mmo&#10;upWDUVCcXTIcT6vyb7gs04N310wXhVKzr/F7DSLQGP7FH/dex/lZCu9n4gVy+wI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NnETDsAAAADcAAAADwAAAAAAAAAAAAAAAACfAgAA&#10;ZHJzL2Rvd25yZXYueG1sUEsFBgAAAAAEAAQA9wAAAIwDAAAAAA==&#10;">
                      <v:imagedata r:id="rId20" o:title="1 site plan ok"/>
                      <v:path arrowok="t"/>
                    </v:shape>
                    <v:shape id="Text Box 122" o:spid="_x0000_s1181" type="#_x0000_t202" style="position:absolute;top:6619;width:8185;height:25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9tj8IA&#10;AADcAAAADwAAAGRycy9kb3ducmV2LnhtbERPTYvCMBC9C/6HMII3TS0oUo0iBdlF3IOuF29jM7bF&#10;ZlKbqHV/vRGEvc3jfc582ZpK3KlxpWUFo2EEgjizuuRcweF3PZiCcB5ZY2WZFDzJwXLR7cwx0fbB&#10;O7rvfS5CCLsEFRTe14mULivIoBvamjhwZ9sY9AE2udQNPkK4qWQcRRNpsOTQUGBNaUHZZX8zCjbp&#10;+gd3p9hM/6r0a3te1dfDcaxUv9euZiA8tf5f/HF/6zA/juH9TLhAL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v22PwgAAANwAAAAPAAAAAAAAAAAAAAAAAJgCAABkcnMvZG93&#10;bnJldi54bWxQSwUGAAAAAAQABAD1AAAAhwMAAAAA&#10;" filled="f" stroked="f" strokeweight=".5pt">
                      <v:textbox>
                        <w:txbxContent>
                          <w:p w:rsidR="000A0C6F" w:rsidRPr="00DD6866" w:rsidRDefault="000A0C6F" w:rsidP="00FA1382">
                            <w:pPr>
                              <w:ind w:firstLine="142"/>
                              <w:jc w:val="left"/>
                              <w:rPr>
                                <w:i/>
                                <w:noProof/>
                                <w:sz w:val="18"/>
                                <w:szCs w:val="18"/>
                                <w:lang w:val="en-ID"/>
                              </w:rPr>
                            </w:pPr>
                            <w:r>
                              <w:rPr>
                                <w:i/>
                                <w:noProof/>
                                <w:sz w:val="18"/>
                                <w:szCs w:val="18"/>
                                <w:lang w:val="en-ID"/>
                              </w:rPr>
                              <w:t>Key plan</w:t>
                            </w:r>
                          </w:p>
                        </w:txbxContent>
                      </v:textbox>
                    </v:shape>
                  </v:group>
                  <v:rect id="Rectangle 124" o:spid="_x0000_s1182" style="position:absolute;left:475;top:5106;width:1300;height:14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lzMEA&#10;AADcAAAADwAAAGRycy9kb3ducmV2LnhtbERPTWsCMRC9C/0PYQq9aVYpRVajrKUWLz1UxfO4GTfB&#10;zWRJ4rr++6ZQ6G0e73OW68G1oqcQrWcF00kBgrj22nKj4HjYjucgYkLW2HomBQ+KsF49jZZYan/n&#10;b+r3qRE5hGOJCkxKXSllrA05jBPfEWfu4oPDlGFopA54z+GulbOieJMOLecGgx29G6qv+5tT8OU/&#10;bPWoTDjuNp+bue1PdD6flHp5HqoFiERD+hf/uXc6z5+9wu8z+QK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P+pczBAAAA3AAAAA8AAAAAAAAAAAAAAAAAmAIAAGRycy9kb3du&#10;cmV2LnhtbFBLBQYAAAAABAAEAPUAAACGAwAAAAA=&#10;" filled="f" strokecolor="black [3213]" strokeweight="1.5pt">
                    <v:stroke dashstyle="1 1"/>
                  </v:rect>
                </v:group>
                <v:shape id="Picture 109" o:spid="_x0000_s1183" type="#_x0000_t75" style="position:absolute;left:17654;width:28379;height:20339;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CG+jXCAAAA3AAAAA8AAABkcnMvZG93bnJldi54bWxET01rwkAQvRf6H5YpeKsbeyg2ZiM2NFDo&#10;SSuCtzE7JiHZ2ZDdxvXfdwXB2zze52TrYHox0ehaywoW8wQEcWV1y7WC/W/5ugThPLLG3jIpuJKD&#10;df78lGGq7YW3NO18LWIIuxQVNN4PqZSuasigm9uBOHJnOxr0EY611CNeYrjp5VuSvEuDLceGBgcq&#10;Gqq63Z9RMOBnaI+HbvHV6XJbBvlji+6k1OwlbFYgPAX/EN/d3zrOTz7g9ky8QOb/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Qhvo1wgAAANwAAAAPAAAAAAAAAAAAAAAAAJ8C&#10;AABkcnMvZG93bnJldi54bWxQSwUGAAAAAAQABAD3AAAAjgMAAAAA&#10;">
                  <v:imagedata r:id="rId21" o:title="6 potongan angkul-angkul"/>
                  <v:path arrowok="t"/>
                </v:shape>
                <v:shape id="Text Box 18524" o:spid="_x0000_s1184" type="#_x0000_t202" style="position:absolute;left:7173;top:6680;width:9017;height:104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13u8MA&#10;AADeAAAADwAAAGRycy9kb3ducmV2LnhtbERPTWsCMRC9F/ofwhR6Ec0qVmQ1igoLvUnV0uu4GXdX&#10;k8mSpLr9940geJvH+5z5srNGXMmHxrGC4SADQVw63XCl4LAv+lMQISJrNI5JwR8FWC5eX+aYa3fj&#10;L7ruYiVSCIccFdQxtrmUoazJYhi4ljhxJ+ctxgR9JbXHWwq3Ro6ybCItNpwaamxpU1N52f1aBT13&#10;Hm7dOuw3l97P8Vx8G2t8odT7W7eagYjUxaf44f7Uaf70YzSG+zvpBr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k13u8MAAADeAAAADwAAAAAAAAAAAAAAAACYAgAAZHJzL2Rv&#10;d25yZXYueG1sUEsFBgAAAAAEAAQA9QAAAIgDAAAAAA==&#10;" filled="f" strokecolor="black [3213]">
                  <v:stroke dashstyle="1 1"/>
                  <v:textbox>
                    <w:txbxContent>
                      <w:p w:rsidR="000A0C6F" w:rsidRPr="005C3D15" w:rsidRDefault="000A0C6F" w:rsidP="005C3D15">
                        <w:pPr>
                          <w:ind w:firstLine="0"/>
                          <w:jc w:val="left"/>
                          <w:rPr>
                            <w:sz w:val="18"/>
                            <w:szCs w:val="18"/>
                          </w:rPr>
                        </w:pPr>
                        <w:r w:rsidRPr="002B2F7A">
                          <w:rPr>
                            <w:i/>
                            <w:sz w:val="18"/>
                            <w:szCs w:val="18"/>
                          </w:rPr>
                          <w:t>Lebuh</w:t>
                        </w:r>
                        <w:r>
                          <w:rPr>
                            <w:i/>
                            <w:sz w:val="18"/>
                            <w:szCs w:val="18"/>
                          </w:rPr>
                          <w:t xml:space="preserve"> </w:t>
                        </w:r>
                        <w:r>
                          <w:rPr>
                            <w:sz w:val="18"/>
                            <w:szCs w:val="18"/>
                          </w:rPr>
                          <w:t>sebagai ruang kosong untuk kegiatan ritual, dan penyelematan pada saat terjadi gempa bumi</w:t>
                        </w:r>
                      </w:p>
                    </w:txbxContent>
                  </v:textbox>
                </v:shape>
                <v:line id="Straight Connector 18525" o:spid="_x0000_s1185" style="position:absolute;visibility:visible;mso-wrap-style:square" from="16177,12449" to="26128,158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F5LfcMAAADeAAAADwAAAGRycy9kb3ducmV2LnhtbERP32vCMBB+H/g/hBN8kZlOcEhnlCFM&#10;3ONqYT4eya2tay41ibb77xdB8O0+vp+32gy2FVfyoXGs4GWWgSDWzjRcKSgPH89LECEiG2wdk4I/&#10;CrBZj55WmBvX8xddi1iJFMIhRwV1jF0uZdA1WQwz1xEn7sd5izFBX0njsU/htpXzLHuVFhtODTV2&#10;tK1J/xYXq2DK/fnUSG2/S32S0+LzWPrdUanJeHh/AxFpiA/x3b03af5yMV/A7Z10g1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BeS33DAAAA3gAAAA8AAAAAAAAAAAAA&#10;AAAAoQIAAGRycy9kb3ducmV2LnhtbFBLBQYAAAAABAAEAPkAAACRAwAAAAA=&#10;" strokecolor="black [3213]" strokeweight="1pt">
                  <v:stroke dashstyle="1 1" startarrow="diamond" endarrow="diamond" joinstyle="miter"/>
                </v:line>
              </v:group>
            </w:pict>
          </mc:Fallback>
        </mc:AlternateContent>
      </w:r>
    </w:p>
    <w:p w:rsidR="005C3D15" w:rsidRDefault="005C3D15" w:rsidP="00A2561D"/>
    <w:p w:rsidR="005C3D15" w:rsidRDefault="005C3D15" w:rsidP="00A2561D"/>
    <w:p w:rsidR="005C3D15" w:rsidRDefault="005C3D15" w:rsidP="00A2561D"/>
    <w:p w:rsidR="005C3D15" w:rsidRDefault="005C3D15" w:rsidP="00A2561D"/>
    <w:p w:rsidR="005C3D15" w:rsidRDefault="005C3D15" w:rsidP="00A2561D"/>
    <w:p w:rsidR="005C3D15" w:rsidRDefault="005C3D15" w:rsidP="00A2561D"/>
    <w:p w:rsidR="005C3D15" w:rsidRDefault="005C3D15" w:rsidP="00A2561D"/>
    <w:p w:rsidR="00D52A6D" w:rsidRDefault="00D52A6D" w:rsidP="00A2561D"/>
    <w:p w:rsidR="001B73D0" w:rsidRDefault="001B73D0" w:rsidP="00A2561D"/>
    <w:p w:rsidR="001B73D0" w:rsidRDefault="001B73D0" w:rsidP="00A2561D"/>
    <w:p w:rsidR="001B73D0" w:rsidRDefault="001B73D0" w:rsidP="00A2561D"/>
    <w:p w:rsidR="005C3D15" w:rsidRDefault="005C3D15" w:rsidP="00A2561D"/>
    <w:p w:rsidR="005C3D15" w:rsidRDefault="005C3D15" w:rsidP="00A2561D"/>
    <w:p w:rsidR="001B73D0" w:rsidRDefault="001B73D0" w:rsidP="005C3D15">
      <w:pPr>
        <w:pStyle w:val="Caption"/>
        <w:ind w:firstLine="0"/>
        <w:jc w:val="center"/>
        <w:rPr>
          <w:b/>
          <w:i w:val="0"/>
          <w:color w:val="auto"/>
          <w:sz w:val="20"/>
          <w:szCs w:val="20"/>
        </w:rPr>
      </w:pPr>
    </w:p>
    <w:p w:rsidR="005C3D15" w:rsidRDefault="005C3D15" w:rsidP="005C3D15">
      <w:pPr>
        <w:pStyle w:val="Caption"/>
        <w:ind w:firstLine="0"/>
        <w:jc w:val="center"/>
        <w:rPr>
          <w:b/>
          <w:i w:val="0"/>
          <w:color w:val="auto"/>
          <w:sz w:val="20"/>
          <w:szCs w:val="20"/>
        </w:rPr>
      </w:pPr>
      <w:r>
        <w:rPr>
          <w:b/>
          <w:i w:val="0"/>
          <w:color w:val="auto"/>
          <w:sz w:val="20"/>
          <w:szCs w:val="20"/>
        </w:rPr>
        <w:t>Gambar 11</w:t>
      </w:r>
      <w:r w:rsidRPr="00953076">
        <w:rPr>
          <w:b/>
          <w:i w:val="0"/>
          <w:color w:val="auto"/>
          <w:sz w:val="20"/>
          <w:szCs w:val="20"/>
        </w:rPr>
        <w:t xml:space="preserve">. </w:t>
      </w:r>
      <w:r w:rsidR="002B2F7A" w:rsidRPr="002B2F7A">
        <w:rPr>
          <w:b/>
          <w:color w:val="auto"/>
          <w:sz w:val="20"/>
          <w:szCs w:val="20"/>
        </w:rPr>
        <w:t>Lebuh</w:t>
      </w:r>
      <w:r>
        <w:rPr>
          <w:b/>
          <w:color w:val="auto"/>
          <w:sz w:val="20"/>
          <w:szCs w:val="20"/>
        </w:rPr>
        <w:t xml:space="preserve"> </w:t>
      </w:r>
      <w:r>
        <w:rPr>
          <w:b/>
          <w:i w:val="0"/>
          <w:color w:val="auto"/>
          <w:sz w:val="20"/>
          <w:szCs w:val="20"/>
        </w:rPr>
        <w:t xml:space="preserve">di Luar Pekarangan Rumah Tinggal </w:t>
      </w:r>
      <w:r w:rsidRPr="00953076">
        <w:rPr>
          <w:b/>
          <w:i w:val="0"/>
          <w:color w:val="auto"/>
          <w:sz w:val="20"/>
          <w:szCs w:val="20"/>
        </w:rPr>
        <w:t xml:space="preserve">(Sumber: hasil modifikasi dari </w:t>
      </w:r>
      <w:r w:rsidR="007D3EFB" w:rsidRPr="007D3EFB">
        <w:rPr>
          <w:b/>
          <w:i w:val="0"/>
          <w:color w:val="auto"/>
          <w:sz w:val="20"/>
          <w:szCs w:val="20"/>
        </w:rPr>
        <w:fldChar w:fldCharType="begin" w:fldLock="1"/>
      </w:r>
      <w:r w:rsidR="007D3EFB">
        <w:rPr>
          <w:b/>
          <w:i w:val="0"/>
          <w:color w:val="auto"/>
          <w:sz w:val="20"/>
          <w:szCs w:val="20"/>
        </w:rPr>
        <w:instrText>ADDIN CSL_CITATION {"citationItems":[{"id":"ITEM-1","itemData":{"abstract":"Architecture is not just about physical manifestations; more than that architecture is the substance of the physical being. This concept is found in Eastern architecture, one being traditional Balinese architecture in which there are sakala (tangible) spaces and niskala (intangible) spaces for ritual activities and for non-ritual activities. In the ethnic Balinese home there are three zones namely a sacred zone, a residential zone, and an outer space and lebuh. All three zones have tangible spaces in the form of structures and intangible spaces or ‘special’ markers. These two types of spaces are maintained through normative rules. This paper draws from a qualitative naturalistic study about the discourse on the concept of the sakala space and niskala space in the ethnic Balinese home through an approach of local and universal concepts. The results show the existence of balance of sakala and niskala spaces in the dynamics of ethnic Balinese homes in the architectural development for maintaining its characteristic.","author":[{"dropping-particle":"","family":"Wijaya","given":"I Kadek Merta","non-dropping-particle":"","parse-names":false,"suffix":""}],"container-title":"International Seminar Bali Hinduism, Tradition and Interreligious Studies","editor":[{"dropping-particle":"","family":"Ardhana","given":"I Ketut","non-dropping-particle":"","parse-names":false,"suffix":""}],"id":"ITEM-1","issued":{"date-parts":[["2018"]]},"page":"73-80","publisher":"UNHI Press","publisher-place":"Denpasar","title":"Discourse On the Concept of Balance of Sakala and Niskala Spaces in Ethnic Balinese Homes","type":"paper-conference"},"uris":["http://www.mendeley.com/documents/?uuid=46d63d19-b199-45cb-9963-fb6ad2e42b3c"]}],"mendeley":{"formattedCitation":"(Wijaya, 2018)","manualFormatting":"Wijaya, 2018)","plainTextFormattedCitation":"(Wijaya, 2018)","previouslyFormattedCitation":"(Wijaya, 2018)"},"properties":{"noteIndex":0},"schema":"https://github.com/citation-style-language/schema/raw/master/csl-citation.json"}</w:instrText>
      </w:r>
      <w:r w:rsidR="007D3EFB" w:rsidRPr="007D3EFB">
        <w:rPr>
          <w:b/>
          <w:i w:val="0"/>
          <w:color w:val="auto"/>
          <w:sz w:val="20"/>
          <w:szCs w:val="20"/>
        </w:rPr>
        <w:fldChar w:fldCharType="separate"/>
      </w:r>
      <w:r w:rsidR="007D3EFB" w:rsidRPr="007D3EFB">
        <w:rPr>
          <w:b/>
          <w:i w:val="0"/>
          <w:noProof/>
          <w:color w:val="auto"/>
          <w:sz w:val="20"/>
          <w:szCs w:val="20"/>
        </w:rPr>
        <w:t>Wijaya, 2018)</w:t>
      </w:r>
      <w:r w:rsidR="007D3EFB" w:rsidRPr="007D3EFB">
        <w:rPr>
          <w:b/>
          <w:i w:val="0"/>
          <w:color w:val="auto"/>
          <w:sz w:val="20"/>
          <w:szCs w:val="20"/>
        </w:rPr>
        <w:fldChar w:fldCharType="end"/>
      </w:r>
    </w:p>
    <w:p w:rsidR="001B73D0" w:rsidRPr="001B73D0" w:rsidRDefault="001B73D0" w:rsidP="001B73D0"/>
    <w:p w:rsidR="00A2561D" w:rsidRDefault="00A2561D" w:rsidP="00A2561D">
      <w:pPr>
        <w:pStyle w:val="Heading2"/>
        <w:spacing w:after="120"/>
      </w:pPr>
      <w:r>
        <w:t xml:space="preserve">3.3 </w:t>
      </w:r>
      <w:r w:rsidRPr="00A2561D">
        <w:t xml:space="preserve">Konsepsi Ritual dalam Ruang </w:t>
      </w:r>
      <w:r w:rsidR="002B2F7A" w:rsidRPr="002B2F7A">
        <w:rPr>
          <w:i/>
        </w:rPr>
        <w:t>Natah</w:t>
      </w:r>
      <w:r w:rsidRPr="00A2561D">
        <w:t xml:space="preserve"> dan </w:t>
      </w:r>
      <w:r w:rsidR="002B2F7A" w:rsidRPr="002B2F7A">
        <w:rPr>
          <w:i/>
        </w:rPr>
        <w:t>Lebuh</w:t>
      </w:r>
    </w:p>
    <w:p w:rsidR="00A2561D" w:rsidRDefault="00A2561D" w:rsidP="00A2561D">
      <w:r>
        <w:t xml:space="preserve">Kegiatan ritual yang dilaksanakan pada ruang </w:t>
      </w:r>
      <w:r w:rsidR="002B2F7A" w:rsidRPr="002B2F7A">
        <w:rPr>
          <w:i/>
        </w:rPr>
        <w:t>natah</w:t>
      </w:r>
      <w:r>
        <w:t xml:space="preserve"> dan </w:t>
      </w:r>
      <w:r w:rsidR="002B2F7A" w:rsidRPr="002B2F7A">
        <w:rPr>
          <w:i/>
        </w:rPr>
        <w:t>lebuh</w:t>
      </w:r>
      <w:r>
        <w:t xml:space="preserve"> merupakan interpretasi wujud titik keseimbangan antara ruang </w:t>
      </w:r>
      <w:r w:rsidRPr="001B73D0">
        <w:rPr>
          <w:i/>
        </w:rPr>
        <w:t>sekala</w:t>
      </w:r>
      <w:r>
        <w:t xml:space="preserve"> (lahan pekarangan dan lahan desa) dengan ruang </w:t>
      </w:r>
      <w:r w:rsidRPr="001B73D0">
        <w:rPr>
          <w:i/>
        </w:rPr>
        <w:t>niskala</w:t>
      </w:r>
      <w:r>
        <w:t xml:space="preserve"> (kukuatan abstrak pada tingkatan </w:t>
      </w:r>
      <w:r w:rsidRPr="001B73D0">
        <w:rPr>
          <w:i/>
        </w:rPr>
        <w:t>hulu</w:t>
      </w:r>
      <w:r>
        <w:t>/</w:t>
      </w:r>
      <w:r w:rsidRPr="001B73D0">
        <w:rPr>
          <w:i/>
        </w:rPr>
        <w:t>nista</w:t>
      </w:r>
      <w:r>
        <w:t xml:space="preserve">). Menilik konsep </w:t>
      </w:r>
      <w:r w:rsidRPr="001B73D0">
        <w:rPr>
          <w:i/>
        </w:rPr>
        <w:t>hulu</w:t>
      </w:r>
      <w:r>
        <w:t xml:space="preserve"> dan </w:t>
      </w:r>
      <w:r w:rsidRPr="001B73D0">
        <w:rPr>
          <w:i/>
        </w:rPr>
        <w:t>teben</w:t>
      </w:r>
      <w:r>
        <w:t xml:space="preserve"> sebagai dua kutub orientasi yang dikotomi yang saling menguatkan wal</w:t>
      </w:r>
      <w:r w:rsidR="001B73D0">
        <w:t>a</w:t>
      </w:r>
      <w:r>
        <w:t xml:space="preserve">upun bertentangan dalam bentuk keseimbangan kosmos, bahwa dalam permukiman dan pekarangan rumah tinggal terdapat inti ruang utama yaitu tempat suci (pura) sebagai jiwa (esensi) permukiman dan pekarangan rumah. Jiwa atau esensi tersebut berada pada arah dan orientasi </w:t>
      </w:r>
      <w:r w:rsidRPr="001B73D0">
        <w:rPr>
          <w:i/>
        </w:rPr>
        <w:t>hulu</w:t>
      </w:r>
      <w:r>
        <w:t xml:space="preserve"> (</w:t>
      </w:r>
      <w:r w:rsidRPr="001B73D0">
        <w:rPr>
          <w:i/>
        </w:rPr>
        <w:t>kaja</w:t>
      </w:r>
      <w:r>
        <w:t xml:space="preserve"> atau </w:t>
      </w:r>
      <w:r w:rsidRPr="001B73D0">
        <w:rPr>
          <w:i/>
        </w:rPr>
        <w:t>kangin</w:t>
      </w:r>
      <w:r>
        <w:t xml:space="preserve">), sedangkan </w:t>
      </w:r>
      <w:r w:rsidR="002B2F7A" w:rsidRPr="002B2F7A">
        <w:rPr>
          <w:i/>
        </w:rPr>
        <w:t>natah</w:t>
      </w:r>
      <w:r>
        <w:t xml:space="preserve"> atau </w:t>
      </w:r>
      <w:r w:rsidR="002B2F7A" w:rsidRPr="002B2F7A">
        <w:rPr>
          <w:i/>
        </w:rPr>
        <w:t>lebuh</w:t>
      </w:r>
      <w:r>
        <w:t xml:space="preserve"> yang memiliki makna sebagai ruang yang bernilai rendah menempati arah </w:t>
      </w:r>
      <w:r w:rsidRPr="001B73D0">
        <w:rPr>
          <w:i/>
        </w:rPr>
        <w:t>teben</w:t>
      </w:r>
      <w:r>
        <w:t xml:space="preserve"> (</w:t>
      </w:r>
      <w:r w:rsidRPr="001B73D0">
        <w:rPr>
          <w:i/>
        </w:rPr>
        <w:t>kauh</w:t>
      </w:r>
      <w:r>
        <w:t xml:space="preserve"> dan </w:t>
      </w:r>
      <w:r w:rsidRPr="001B73D0">
        <w:rPr>
          <w:i/>
        </w:rPr>
        <w:t>kelod</w:t>
      </w:r>
      <w:r>
        <w:t xml:space="preserve">). Konsepsi keseimbangan dikotomi </w:t>
      </w:r>
      <w:r w:rsidRPr="001B73D0">
        <w:rPr>
          <w:i/>
        </w:rPr>
        <w:t>hulu</w:t>
      </w:r>
      <w:r>
        <w:t xml:space="preserve"> dan </w:t>
      </w:r>
      <w:r w:rsidRPr="001B73D0">
        <w:rPr>
          <w:i/>
        </w:rPr>
        <w:t>teben</w:t>
      </w:r>
      <w:r>
        <w:t xml:space="preserve"> tersebut ditandai dengan kegiatan ritual untuk menguatkan dan menyeimbangkan unsur-unsur </w:t>
      </w:r>
      <w:r w:rsidRPr="001B73D0">
        <w:rPr>
          <w:i/>
        </w:rPr>
        <w:t>niskala</w:t>
      </w:r>
      <w:r>
        <w:t xml:space="preserve"> pada </w:t>
      </w:r>
      <w:r w:rsidRPr="001B73D0">
        <w:rPr>
          <w:i/>
        </w:rPr>
        <w:t>hulu</w:t>
      </w:r>
      <w:r>
        <w:t xml:space="preserve"> dan </w:t>
      </w:r>
      <w:r w:rsidRPr="001B73D0">
        <w:rPr>
          <w:i/>
        </w:rPr>
        <w:t>teben</w:t>
      </w:r>
      <w:r>
        <w:t xml:space="preserve"> sehingga tercipta suatu keharmonisan antara ruang </w:t>
      </w:r>
      <w:r w:rsidRPr="001B73D0">
        <w:rPr>
          <w:i/>
        </w:rPr>
        <w:t>sekala</w:t>
      </w:r>
      <w:r>
        <w:t xml:space="preserve"> dan </w:t>
      </w:r>
      <w:r w:rsidRPr="001B73D0">
        <w:rPr>
          <w:i/>
        </w:rPr>
        <w:t>niskala</w:t>
      </w:r>
      <w:r>
        <w:t xml:space="preserve">. </w:t>
      </w:r>
    </w:p>
    <w:p w:rsidR="00A2561D" w:rsidRDefault="001B73D0" w:rsidP="00A2561D">
      <w:r>
        <w:t xml:space="preserve">Konsepsi </w:t>
      </w:r>
      <w:r w:rsidRPr="001B73D0">
        <w:rPr>
          <w:i/>
        </w:rPr>
        <w:t>sak</w:t>
      </w:r>
      <w:r w:rsidR="00A2561D" w:rsidRPr="001B73D0">
        <w:rPr>
          <w:i/>
        </w:rPr>
        <w:t>ral</w:t>
      </w:r>
      <w:r>
        <w:t xml:space="preserve"> dan </w:t>
      </w:r>
      <w:r w:rsidRPr="001B73D0">
        <w:rPr>
          <w:i/>
        </w:rPr>
        <w:t>profan</w:t>
      </w:r>
      <w:r w:rsidR="00A2561D">
        <w:t xml:space="preserve"> menjadi kajian yang menarik dalam hubungannya dengan </w:t>
      </w:r>
      <w:r w:rsidR="002B2F7A" w:rsidRPr="002B2F7A">
        <w:rPr>
          <w:i/>
        </w:rPr>
        <w:t>natah</w:t>
      </w:r>
      <w:r w:rsidR="00A2561D">
        <w:t xml:space="preserve"> dan </w:t>
      </w:r>
      <w:r w:rsidR="002B2F7A" w:rsidRPr="002B2F7A">
        <w:rPr>
          <w:i/>
        </w:rPr>
        <w:t>lebuh</w:t>
      </w:r>
      <w:r>
        <w:t xml:space="preserve">. Lazimnya ruang </w:t>
      </w:r>
      <w:r w:rsidRPr="001B73D0">
        <w:t>profan</w:t>
      </w:r>
      <w:r w:rsidR="00A2561D">
        <w:t xml:space="preserve"> memiliki konotasi yang sangat rendah, namun dalam</w:t>
      </w:r>
      <w:r>
        <w:t xml:space="preserve"> budaya Hindu Bali nilai profan</w:t>
      </w:r>
      <w:r w:rsidR="00A2561D">
        <w:t xml:space="preserve"> menjadi hal yang perlu diperhatikan tata keseimbangannya. Keberadaan ruang </w:t>
      </w:r>
      <w:r w:rsidR="002B2F7A" w:rsidRPr="002B2F7A">
        <w:rPr>
          <w:i/>
        </w:rPr>
        <w:t>natah</w:t>
      </w:r>
      <w:r w:rsidR="00A2561D">
        <w:t xml:space="preserve"> dan </w:t>
      </w:r>
      <w:r w:rsidR="002B2F7A" w:rsidRPr="002B2F7A">
        <w:rPr>
          <w:i/>
        </w:rPr>
        <w:t>lebuh</w:t>
      </w:r>
      <w:r w:rsidR="00A2561D">
        <w:t xml:space="preserve"> merupakan ru</w:t>
      </w:r>
      <w:r>
        <w:t>ang atau “wadah dasar</w:t>
      </w:r>
      <w:r w:rsidR="00A2561D">
        <w:t>”</w:t>
      </w:r>
      <w:r>
        <w:t xml:space="preserve"> dalam konsepsi kosmologi vertik</w:t>
      </w:r>
      <w:r w:rsidR="00A2561D">
        <w:t>al (</w:t>
      </w:r>
      <w:r w:rsidR="00A2561D" w:rsidRPr="001B73D0">
        <w:rPr>
          <w:i/>
        </w:rPr>
        <w:t>purusa</w:t>
      </w:r>
      <w:r w:rsidR="00A2561D">
        <w:t>-</w:t>
      </w:r>
      <w:r w:rsidR="00A2561D" w:rsidRPr="001B73D0">
        <w:rPr>
          <w:i/>
        </w:rPr>
        <w:t>perdana</w:t>
      </w:r>
      <w:r w:rsidR="00A2561D">
        <w:t>) dan horizontal (</w:t>
      </w:r>
      <w:r w:rsidR="00A2561D" w:rsidRPr="001B73D0">
        <w:rPr>
          <w:i/>
        </w:rPr>
        <w:t>hulu</w:t>
      </w:r>
      <w:r w:rsidR="00A2561D">
        <w:t>-</w:t>
      </w:r>
      <w:r w:rsidR="00A2561D" w:rsidRPr="001B73D0">
        <w:rPr>
          <w:i/>
        </w:rPr>
        <w:t>teben</w:t>
      </w:r>
      <w:r w:rsidR="00A2561D">
        <w:t xml:space="preserve">). </w:t>
      </w:r>
      <w:r w:rsidR="00A2561D" w:rsidRPr="001B73D0">
        <w:rPr>
          <w:i/>
        </w:rPr>
        <w:t>Purusa</w:t>
      </w:r>
      <w:r w:rsidR="00A2561D">
        <w:t xml:space="preserve"> dan </w:t>
      </w:r>
      <w:r w:rsidR="00A2561D" w:rsidRPr="001B73D0">
        <w:rPr>
          <w:i/>
        </w:rPr>
        <w:t>hulu</w:t>
      </w:r>
      <w:r w:rsidR="00A2561D">
        <w:t xml:space="preserve"> merupakan ruang atau orientasi yang diidentikkan dengan nilai </w:t>
      </w:r>
      <w:r w:rsidR="00A2561D" w:rsidRPr="001B73D0">
        <w:rPr>
          <w:i/>
        </w:rPr>
        <w:t>utama</w:t>
      </w:r>
      <w:r w:rsidR="00A2561D">
        <w:t xml:space="preserve">, jiwa atau spiritual, sedangkan </w:t>
      </w:r>
      <w:r w:rsidR="00A2561D" w:rsidRPr="001B73D0">
        <w:rPr>
          <w:i/>
        </w:rPr>
        <w:t>perdana</w:t>
      </w:r>
      <w:r w:rsidR="00A2561D">
        <w:t xml:space="preserve"> atau </w:t>
      </w:r>
      <w:r w:rsidR="00A2561D" w:rsidRPr="001B73D0">
        <w:rPr>
          <w:i/>
        </w:rPr>
        <w:t>teben</w:t>
      </w:r>
      <w:r w:rsidR="00A2561D">
        <w:t xml:space="preserve"> memiliki </w:t>
      </w:r>
      <w:r>
        <w:t xml:space="preserve">makna </w:t>
      </w:r>
      <w:r w:rsidR="00A2561D" w:rsidRPr="001B73D0">
        <w:rPr>
          <w:i/>
        </w:rPr>
        <w:t>nilai</w:t>
      </w:r>
      <w:r w:rsidR="00A2561D">
        <w:t xml:space="preserve"> </w:t>
      </w:r>
      <w:r w:rsidR="00A2561D" w:rsidRPr="001B73D0">
        <w:rPr>
          <w:i/>
        </w:rPr>
        <w:t>nista</w:t>
      </w:r>
      <w:r w:rsidR="00A2561D">
        <w:t xml:space="preserve">, rendah dan bersifat materiil. Sesuatu yang bersifat </w:t>
      </w:r>
      <w:r w:rsidR="00A2561D" w:rsidRPr="001B73D0">
        <w:rPr>
          <w:i/>
        </w:rPr>
        <w:t>utama</w:t>
      </w:r>
      <w:r>
        <w:t>, jiwa atau spiritual identik</w:t>
      </w:r>
      <w:r w:rsidR="00A2561D">
        <w:t xml:space="preserve"> dengan sakralitas dan yang bernilai rendah atau materi</w:t>
      </w:r>
      <w:r>
        <w:t>il adalah profan</w:t>
      </w:r>
      <w:r w:rsidR="00A2561D">
        <w:t xml:space="preserve"> (duniawi). Untuk menciptakan sua</w:t>
      </w:r>
      <w:r>
        <w:t>tu sinkronisasi antara ruang sakral dan profan</w:t>
      </w:r>
      <w:r w:rsidR="00A2561D">
        <w:t xml:space="preserve">, maka </w:t>
      </w:r>
      <w:r w:rsidR="002B2F7A" w:rsidRPr="002B2F7A">
        <w:rPr>
          <w:i/>
        </w:rPr>
        <w:t>natah</w:t>
      </w:r>
      <w:r w:rsidR="00A2561D">
        <w:t xml:space="preserve"> dan </w:t>
      </w:r>
      <w:r w:rsidR="002B2F7A" w:rsidRPr="002B2F7A">
        <w:rPr>
          <w:i/>
        </w:rPr>
        <w:t>lebuh</w:t>
      </w:r>
      <w:r>
        <w:t xml:space="preserve"> sebagai ruang profan</w:t>
      </w:r>
      <w:r w:rsidR="00A2561D">
        <w:t xml:space="preserve"> dinetralisas</w:t>
      </w:r>
      <w:r>
        <w:t>i dari sifat-sifat yang negatif</w:t>
      </w:r>
      <w:r w:rsidR="00A2561D">
        <w:t xml:space="preserve"> melalui kegiatan ritual </w:t>
      </w:r>
      <w:r w:rsidR="00A2561D" w:rsidRPr="001B73D0">
        <w:rPr>
          <w:i/>
        </w:rPr>
        <w:t>pecaruan</w:t>
      </w:r>
      <w:r w:rsidR="00A2561D">
        <w:t xml:space="preserve">. </w:t>
      </w:r>
    </w:p>
    <w:p w:rsidR="00A2561D" w:rsidRDefault="00A2561D" w:rsidP="00A2561D">
      <w:r>
        <w:t xml:space="preserve">Konsepsi ruang keseimbangan menjadi dasar dalam upacara ritual </w:t>
      </w:r>
      <w:r w:rsidRPr="001B73D0">
        <w:rPr>
          <w:i/>
        </w:rPr>
        <w:t>pemelukatan</w:t>
      </w:r>
      <w:r>
        <w:t xml:space="preserve"> (pembersihan) badan jasmani secara ritual di </w:t>
      </w:r>
      <w:r w:rsidR="002B2F7A" w:rsidRPr="002B2F7A">
        <w:rPr>
          <w:i/>
        </w:rPr>
        <w:t>natah</w:t>
      </w:r>
      <w:r>
        <w:t xml:space="preserve"> atau </w:t>
      </w:r>
      <w:r w:rsidR="002B2F7A" w:rsidRPr="002B2F7A">
        <w:rPr>
          <w:i/>
        </w:rPr>
        <w:t>lebuh</w:t>
      </w:r>
      <w:r w:rsidR="001B73D0">
        <w:t>. Aspek-aspek negatif</w:t>
      </w:r>
      <w:r>
        <w:t xml:space="preserve"> </w:t>
      </w:r>
      <w:proofErr w:type="gramStart"/>
      <w:r>
        <w:t>akan</w:t>
      </w:r>
      <w:proofErr w:type="gramEnd"/>
      <w:r>
        <w:t xml:space="preserve"> turun dan lepas dari badan jasmani </w:t>
      </w:r>
      <w:r w:rsidR="001B73D0">
        <w:t>manusia dan kembali kepada asaln</w:t>
      </w:r>
      <w:r>
        <w:t xml:space="preserve">ya yaitu ruang </w:t>
      </w:r>
      <w:r w:rsidRPr="001B73D0">
        <w:rPr>
          <w:i/>
        </w:rPr>
        <w:t>teben</w:t>
      </w:r>
      <w:r>
        <w:t xml:space="preserve"> (bumi). </w:t>
      </w:r>
      <w:r w:rsidR="001B73D0">
        <w:t>“</w:t>
      </w:r>
      <w:r>
        <w:t>Konsep pembuangan</w:t>
      </w:r>
      <w:r w:rsidR="001B73D0">
        <w:t>”</w:t>
      </w:r>
      <w:r>
        <w:t xml:space="preserve"> atau hilirisasi pada ruang </w:t>
      </w:r>
      <w:r w:rsidRPr="001B73D0">
        <w:rPr>
          <w:i/>
        </w:rPr>
        <w:t>hulu</w:t>
      </w:r>
      <w:r>
        <w:t xml:space="preserve"> termanifestasi dari kegiatan upacara </w:t>
      </w:r>
      <w:r w:rsidRPr="001B73D0">
        <w:rPr>
          <w:i/>
        </w:rPr>
        <w:t>lebar</w:t>
      </w:r>
      <w:r>
        <w:t xml:space="preserve"> setelah kegiatan ritual selesai dilaksanakan pada tingkatan </w:t>
      </w:r>
      <w:r w:rsidRPr="001B73D0">
        <w:rPr>
          <w:i/>
        </w:rPr>
        <w:t>utama</w:t>
      </w:r>
      <w:r>
        <w:t xml:space="preserve">. Dengan demikian fungsi dikotomi </w:t>
      </w:r>
      <w:r w:rsidRPr="001B73D0">
        <w:rPr>
          <w:i/>
        </w:rPr>
        <w:t>hulu</w:t>
      </w:r>
      <w:r>
        <w:t xml:space="preserve"> dan </w:t>
      </w:r>
      <w:r w:rsidRPr="001B73D0">
        <w:rPr>
          <w:i/>
        </w:rPr>
        <w:t>teben</w:t>
      </w:r>
      <w:r w:rsidR="001B73D0">
        <w:t>, sakral dan profan</w:t>
      </w:r>
      <w:r>
        <w:t xml:space="preserve">, </w:t>
      </w:r>
      <w:r w:rsidRPr="001B73D0">
        <w:rPr>
          <w:i/>
        </w:rPr>
        <w:t>utama</w:t>
      </w:r>
      <w:r>
        <w:t xml:space="preserve"> dan </w:t>
      </w:r>
      <w:r w:rsidRPr="001B73D0">
        <w:rPr>
          <w:i/>
        </w:rPr>
        <w:t>nista</w:t>
      </w:r>
      <w:r>
        <w:t xml:space="preserve"> menciptakan suatu harmonisasi ruang melalui kegiatan ritual.</w:t>
      </w:r>
    </w:p>
    <w:p w:rsidR="00A2561D" w:rsidRDefault="00A2561D" w:rsidP="00E72887"/>
    <w:p w:rsidR="00A2561D" w:rsidRDefault="00A2561D" w:rsidP="00A2561D">
      <w:pPr>
        <w:pStyle w:val="Heading2"/>
        <w:spacing w:after="120"/>
      </w:pPr>
      <w:r>
        <w:t xml:space="preserve">3.4 </w:t>
      </w:r>
      <w:r w:rsidRPr="00A2561D">
        <w:t xml:space="preserve">Konsepsi Sosial dalam Ruang </w:t>
      </w:r>
      <w:r w:rsidR="002B2F7A" w:rsidRPr="002B2F7A">
        <w:rPr>
          <w:i/>
        </w:rPr>
        <w:t>Natah</w:t>
      </w:r>
      <w:r w:rsidRPr="00A2561D">
        <w:t xml:space="preserve"> dan </w:t>
      </w:r>
      <w:r w:rsidR="002B2F7A" w:rsidRPr="002B2F7A">
        <w:rPr>
          <w:i/>
        </w:rPr>
        <w:t>Lebuh</w:t>
      </w:r>
    </w:p>
    <w:p w:rsidR="00A2561D" w:rsidRDefault="00A2561D" w:rsidP="00E72887">
      <w:r w:rsidRPr="00A2561D">
        <w:t xml:space="preserve">Dalam tata ruang permukiman masyarakat Hindu-Bali, setiap ruang memiliki esensi inti ruang dan konkret dari ruang tersebut. Sehingga setiap titik ruang terdapat kegiatan ritual untuk menyeimbangkan nilai substansi dan nilai </w:t>
      </w:r>
      <w:r w:rsidR="00F312A1">
        <w:t>fisik</w:t>
      </w:r>
      <w:r w:rsidRPr="00A2561D">
        <w:t xml:space="preserve"> ruang tersebut dengan tiga tingkatan yaitu </w:t>
      </w:r>
      <w:r w:rsidR="00F312A1">
        <w:rPr>
          <w:i/>
        </w:rPr>
        <w:t>ut</w:t>
      </w:r>
      <w:r w:rsidRPr="00F312A1">
        <w:rPr>
          <w:i/>
        </w:rPr>
        <w:t>ama</w:t>
      </w:r>
      <w:r w:rsidRPr="00A2561D">
        <w:t xml:space="preserve">, </w:t>
      </w:r>
      <w:r w:rsidRPr="00F312A1">
        <w:rPr>
          <w:i/>
        </w:rPr>
        <w:t>madya</w:t>
      </w:r>
      <w:r w:rsidRPr="00A2561D">
        <w:t xml:space="preserve"> dan </w:t>
      </w:r>
      <w:r w:rsidRPr="00F312A1">
        <w:rPr>
          <w:i/>
        </w:rPr>
        <w:t>nista</w:t>
      </w:r>
      <w:r w:rsidRPr="00A2561D">
        <w:t xml:space="preserve">. </w:t>
      </w:r>
      <w:r w:rsidR="002B2F7A" w:rsidRPr="002B2F7A">
        <w:rPr>
          <w:i/>
        </w:rPr>
        <w:t>Natah</w:t>
      </w:r>
      <w:r w:rsidRPr="00A2561D">
        <w:t xml:space="preserve"> dan </w:t>
      </w:r>
      <w:r w:rsidR="002B2F7A" w:rsidRPr="002B2F7A">
        <w:rPr>
          <w:i/>
        </w:rPr>
        <w:t>lebuh</w:t>
      </w:r>
      <w:r w:rsidRPr="00A2561D">
        <w:t xml:space="preserve"> berada pada tingkatan </w:t>
      </w:r>
      <w:r w:rsidRPr="00F312A1">
        <w:rPr>
          <w:i/>
        </w:rPr>
        <w:t>nista</w:t>
      </w:r>
      <w:r w:rsidRPr="00A2561D">
        <w:t xml:space="preserve"> sebagai ruang luar yang kosong dalam tata ruang permukiman tradisional Bali. Sifat ruang </w:t>
      </w:r>
      <w:r w:rsidRPr="00F312A1">
        <w:rPr>
          <w:i/>
        </w:rPr>
        <w:t>nista</w:t>
      </w:r>
      <w:r w:rsidR="00F312A1">
        <w:t xml:space="preserve"> atau sek</w:t>
      </w:r>
      <w:r w:rsidRPr="00A2561D">
        <w:t xml:space="preserve">ular pada </w:t>
      </w:r>
      <w:r w:rsidR="002B2F7A" w:rsidRPr="002B2F7A">
        <w:rPr>
          <w:i/>
        </w:rPr>
        <w:t>natah</w:t>
      </w:r>
      <w:r w:rsidRPr="00A2561D">
        <w:t xml:space="preserve"> dan </w:t>
      </w:r>
      <w:r w:rsidR="002B2F7A" w:rsidRPr="002B2F7A">
        <w:rPr>
          <w:i/>
        </w:rPr>
        <w:t>lebuh</w:t>
      </w:r>
      <w:r w:rsidRPr="00A2561D">
        <w:t xml:space="preserve"> memiliki korelasi dengan pemanfaatan ruang-ruang tersebut sebagai ruang berkegiatan so</w:t>
      </w:r>
      <w:r w:rsidR="00F312A1">
        <w:t>s</w:t>
      </w:r>
      <w:r w:rsidRPr="00A2561D">
        <w:t xml:space="preserve">ial seperti (1) menerima tamu pada waktu upacara pernikahan maupun upacara kematian; (2) sebagai ruang berkegiatan adat istiadat oleh warga setempat; dan (3) sebagai ruang </w:t>
      </w:r>
      <w:r w:rsidRPr="00A2561D">
        <w:lastRenderedPageBreak/>
        <w:t xml:space="preserve">perjumpaan antar masyarakat. Oleh karena itu, nilai keseimbangan substansi dan bentuk tidak hanya dipertahankan dalam konteks </w:t>
      </w:r>
      <w:r w:rsidRPr="00F312A1">
        <w:rPr>
          <w:i/>
        </w:rPr>
        <w:t>par</w:t>
      </w:r>
      <w:r w:rsidR="00F312A1" w:rsidRPr="00F312A1">
        <w:rPr>
          <w:i/>
        </w:rPr>
        <w:t>a</w:t>
      </w:r>
      <w:r w:rsidRPr="00F312A1">
        <w:rPr>
          <w:i/>
        </w:rPr>
        <w:t>hyangan</w:t>
      </w:r>
      <w:r w:rsidRPr="00A2561D">
        <w:t xml:space="preserve">, namun juga dalam ruang </w:t>
      </w:r>
      <w:r w:rsidRPr="007F5F66">
        <w:rPr>
          <w:i/>
        </w:rPr>
        <w:t>palemahan</w:t>
      </w:r>
      <w:r w:rsidRPr="00A2561D">
        <w:t xml:space="preserve"> yang</w:t>
      </w:r>
      <w:r w:rsidR="007F5F66">
        <w:t xml:space="preserve"> merupakan wadah kegiatan publik atau sos</w:t>
      </w:r>
      <w:r w:rsidRPr="00A2561D">
        <w:t xml:space="preserve">ial </w:t>
      </w:r>
      <w:r w:rsidR="007F5F66">
        <w:t xml:space="preserve">di mana </w:t>
      </w:r>
      <w:r w:rsidRPr="00A2561D">
        <w:t>keseimbanganya perlu dijaga dalam menjaga keharmonisasian ruang mikro, messo dan makro. Keselarasan yang dimaksud adalah menjaga prosentase ketersediaan luasan ruang luar dan ruang yang terbangun dalam mewadahi aktivi</w:t>
      </w:r>
      <w:r w:rsidR="007F5F66">
        <w:t>tas dan kegaiatan ritual dan sos</w:t>
      </w:r>
      <w:r w:rsidRPr="00A2561D">
        <w:t>ial dalam adat istiadat masyarakat Hindu-Bali.</w:t>
      </w:r>
    </w:p>
    <w:p w:rsidR="00A2561D" w:rsidRDefault="00A2561D" w:rsidP="00E72887"/>
    <w:p w:rsidR="00A2561D" w:rsidRDefault="00A2561D" w:rsidP="00A2561D">
      <w:pPr>
        <w:pStyle w:val="Heading2"/>
        <w:spacing w:after="120"/>
      </w:pPr>
      <w:r>
        <w:t xml:space="preserve">3.5 </w:t>
      </w:r>
      <w:r w:rsidRPr="00A2561D">
        <w:t xml:space="preserve">Konsepsi Keselamatan dalam Ruang </w:t>
      </w:r>
      <w:r w:rsidR="002B2F7A" w:rsidRPr="002B2F7A">
        <w:rPr>
          <w:i/>
        </w:rPr>
        <w:t>Natah</w:t>
      </w:r>
      <w:r w:rsidRPr="00A2561D">
        <w:t xml:space="preserve"> dan </w:t>
      </w:r>
      <w:r w:rsidR="002B2F7A" w:rsidRPr="002B2F7A">
        <w:rPr>
          <w:i/>
        </w:rPr>
        <w:t>Lebuh</w:t>
      </w:r>
    </w:p>
    <w:p w:rsidR="00A2561D" w:rsidRDefault="00A2561D" w:rsidP="00E72887">
      <w:r w:rsidRPr="00A2561D">
        <w:t xml:space="preserve">Tata zonasi ruang permukiman masyarakat Hindu-Bali di dataran rendah dan dataran tinggi menyebutkan bahwa terdapat ruang yang terbangun dan ruang luar kosong dengan rata-rata prosentase seimbang. Dalam skala perumahan maupun permukiman ruang luar selalu hadir dalam tata ruangnya yaitu berupa </w:t>
      </w:r>
      <w:r w:rsidR="002B2F7A" w:rsidRPr="002B2F7A">
        <w:rPr>
          <w:i/>
        </w:rPr>
        <w:t>natah</w:t>
      </w:r>
      <w:r w:rsidRPr="00A2561D">
        <w:t xml:space="preserve"> dan </w:t>
      </w:r>
      <w:r w:rsidR="002B2F7A" w:rsidRPr="002B2F7A">
        <w:rPr>
          <w:i/>
        </w:rPr>
        <w:t>lebuh</w:t>
      </w:r>
      <w:r w:rsidRPr="00A2561D">
        <w:t xml:space="preserve">. </w:t>
      </w:r>
      <w:r w:rsidR="002B2F7A" w:rsidRPr="002B2F7A">
        <w:rPr>
          <w:i/>
        </w:rPr>
        <w:t>Natah</w:t>
      </w:r>
      <w:r w:rsidRPr="00A2561D">
        <w:t xml:space="preserve"> dan </w:t>
      </w:r>
      <w:r w:rsidR="002B2F7A" w:rsidRPr="002B2F7A">
        <w:rPr>
          <w:i/>
        </w:rPr>
        <w:t>lebuh</w:t>
      </w:r>
      <w:r w:rsidRPr="00A2561D">
        <w:t xml:space="preserve"> dalam konteks symbol dan ritual sebagai wadah keseimbangan antara </w:t>
      </w:r>
      <w:r w:rsidRPr="007F5F66">
        <w:rPr>
          <w:i/>
        </w:rPr>
        <w:t>purusa</w:t>
      </w:r>
      <w:r w:rsidRPr="00A2561D">
        <w:t xml:space="preserve"> (langit) dan </w:t>
      </w:r>
      <w:r w:rsidRPr="007F5F66">
        <w:rPr>
          <w:i/>
        </w:rPr>
        <w:t>perdana</w:t>
      </w:r>
      <w:r w:rsidRPr="00A2561D">
        <w:t xml:space="preserve"> (bumi) yang diwujudkan dalam kegiatan ritual </w:t>
      </w:r>
      <w:r w:rsidRPr="007F5F66">
        <w:rPr>
          <w:i/>
        </w:rPr>
        <w:t>pecaruan</w:t>
      </w:r>
      <w:r w:rsidRPr="00A2561D">
        <w:t xml:space="preserve">. Konsep keseimbangan diterjemahkan dalam “penyelamatan diri” atau evakuasi awal terhadap gempa bumi. </w:t>
      </w:r>
      <w:r w:rsidR="002B2F7A" w:rsidRPr="002B2F7A">
        <w:rPr>
          <w:i/>
        </w:rPr>
        <w:t>Natah</w:t>
      </w:r>
      <w:r w:rsidRPr="00A2561D">
        <w:t xml:space="preserve"> dan </w:t>
      </w:r>
      <w:r w:rsidR="002B2F7A" w:rsidRPr="002B2F7A">
        <w:rPr>
          <w:i/>
        </w:rPr>
        <w:t>lebuh</w:t>
      </w:r>
      <w:r w:rsidRPr="00A2561D">
        <w:t xml:space="preserve"> menjadi titik akhir yang dituju atau dicapai ketika terjadi kebencanaan gempa bumi.  Makna keselamatan terlihat dari orientasi masa-masa bangunan dan akses keluar dari masa bangunan yang beriorientasi ke ruang </w:t>
      </w:r>
      <w:r w:rsidR="002B2F7A" w:rsidRPr="002B2F7A">
        <w:rPr>
          <w:i/>
        </w:rPr>
        <w:t>natah</w:t>
      </w:r>
      <w:r w:rsidRPr="00A2561D">
        <w:t>. Hal ini bertujuan untuk mempermudah akses menuju satu titik ketika terjadi kepanikan terhadap gempa bumi. Oleh karena itu, tata ruang arsitektur tradisional Bali tidak hanya mengandung kosmologi yang besumber dari ajaran-ajaran agama Hindu-Bali namun juga mampu beradaptasi dengan kondisi-kondisi kebencanaan.</w:t>
      </w:r>
    </w:p>
    <w:p w:rsidR="00E72887" w:rsidRDefault="00BF3461" w:rsidP="00061AD7">
      <w:pPr>
        <w:pStyle w:val="Heading1"/>
        <w:spacing w:after="120"/>
        <w:ind w:firstLine="0"/>
        <w:rPr>
          <w:lang w:val="sv-SE"/>
        </w:rPr>
      </w:pPr>
      <w:r>
        <w:rPr>
          <w:lang w:val="sv-SE"/>
        </w:rPr>
        <w:t xml:space="preserve">4. </w:t>
      </w:r>
      <w:r w:rsidR="00E72887">
        <w:rPr>
          <w:lang w:val="sv-SE"/>
        </w:rPr>
        <w:t>Kesimpulan</w:t>
      </w:r>
    </w:p>
    <w:p w:rsidR="008B19E1" w:rsidRDefault="00A2561D" w:rsidP="00E72887">
      <w:pPr>
        <w:rPr>
          <w:lang w:val="sv-SE"/>
        </w:rPr>
      </w:pPr>
      <w:r w:rsidRPr="00A2561D">
        <w:rPr>
          <w:lang w:val="sv-SE"/>
        </w:rPr>
        <w:t xml:space="preserve">Titik keseimbangan dalam tata ruang arsitektur Tradisional Bali tercipta apabila mampu menjaga substansi (esensi/abstrak) dan bentuk (wadah/konkret) ruang. Eksistensi nilai substansi terjaga melalui kegiatan ritual dan nilai bentuk melalui eksistensi bentuk tersebut berdasarkan fungsinya masing-masing. </w:t>
      </w:r>
      <w:r w:rsidR="002B2F7A" w:rsidRPr="002B2F7A">
        <w:rPr>
          <w:i/>
          <w:lang w:val="sv-SE"/>
        </w:rPr>
        <w:t>Natah</w:t>
      </w:r>
      <w:r w:rsidRPr="00A2561D">
        <w:rPr>
          <w:lang w:val="sv-SE"/>
        </w:rPr>
        <w:t xml:space="preserve"> dan </w:t>
      </w:r>
      <w:r w:rsidR="002B2F7A" w:rsidRPr="002B2F7A">
        <w:rPr>
          <w:i/>
          <w:lang w:val="sv-SE"/>
        </w:rPr>
        <w:t>lebuh</w:t>
      </w:r>
      <w:r w:rsidRPr="00A2561D">
        <w:rPr>
          <w:lang w:val="sv-SE"/>
        </w:rPr>
        <w:t xml:space="preserve"> memiliki peranan yang sangat penting dalam tata ruang permukiman skala mikro, messo maupun makro. </w:t>
      </w:r>
      <w:r w:rsidR="008B19E1">
        <w:rPr>
          <w:lang w:val="sv-SE"/>
        </w:rPr>
        <w:t>Makna sebagai ”keseimbangan ruang” pada natah atau lebuh memiliki konsepsi yaitu:</w:t>
      </w:r>
    </w:p>
    <w:p w:rsidR="000A0C6F" w:rsidRDefault="00A2561D" w:rsidP="008B19E1">
      <w:pPr>
        <w:pStyle w:val="ListParagraph"/>
        <w:numPr>
          <w:ilvl w:val="0"/>
          <w:numId w:val="8"/>
        </w:numPr>
        <w:rPr>
          <w:lang w:val="sv-SE"/>
        </w:rPr>
      </w:pPr>
      <w:r w:rsidRPr="008B19E1">
        <w:rPr>
          <w:lang w:val="sv-SE"/>
        </w:rPr>
        <w:t xml:space="preserve">Konsepsi ritual </w:t>
      </w:r>
      <w:r w:rsidR="008B19E1">
        <w:rPr>
          <w:lang w:val="sv-SE"/>
        </w:rPr>
        <w:t>yaitu menetralisasi pengaruh-pengaruh negatif pada r</w:t>
      </w:r>
      <w:r w:rsidR="000A0C6F">
        <w:rPr>
          <w:lang w:val="sv-SE"/>
        </w:rPr>
        <w:t xml:space="preserve">uang tersebut dalam rangka menciptakan ”ruang kosong” sebagai wadah pertemuan antara </w:t>
      </w:r>
      <w:r w:rsidR="000A0C6F" w:rsidRPr="000A0C6F">
        <w:rPr>
          <w:i/>
          <w:lang w:val="sv-SE"/>
        </w:rPr>
        <w:t>purusa</w:t>
      </w:r>
      <w:r w:rsidR="000A0C6F">
        <w:rPr>
          <w:lang w:val="sv-SE"/>
        </w:rPr>
        <w:t xml:space="preserve"> (langit) dan </w:t>
      </w:r>
      <w:r w:rsidR="000A0C6F" w:rsidRPr="000A0C6F">
        <w:rPr>
          <w:i/>
          <w:lang w:val="sv-SE"/>
        </w:rPr>
        <w:t>perdana</w:t>
      </w:r>
      <w:r w:rsidR="000A0C6F">
        <w:rPr>
          <w:lang w:val="sv-SE"/>
        </w:rPr>
        <w:t xml:space="preserve"> (bumi) yang berarti ”penciptaan yang seimbang”. Membebaskan unsur jiwa dari raga untuk kembali kepada asalnya dalam upaya membersihkan unsur-unsur jiwa dari kontaminasi unsur-unsur raga sehingga kembali kepada titik keseimbangan.</w:t>
      </w:r>
    </w:p>
    <w:p w:rsidR="000A0C6F" w:rsidRDefault="000A0C6F" w:rsidP="008B19E1">
      <w:pPr>
        <w:pStyle w:val="ListParagraph"/>
        <w:numPr>
          <w:ilvl w:val="0"/>
          <w:numId w:val="8"/>
        </w:numPr>
        <w:rPr>
          <w:lang w:val="sv-SE"/>
        </w:rPr>
      </w:pPr>
      <w:r>
        <w:rPr>
          <w:lang w:val="sv-SE"/>
        </w:rPr>
        <w:t>K</w:t>
      </w:r>
      <w:r w:rsidR="007F5F66" w:rsidRPr="008B19E1">
        <w:rPr>
          <w:lang w:val="sv-SE"/>
        </w:rPr>
        <w:t>onsepsi sos</w:t>
      </w:r>
      <w:r w:rsidR="00A2561D" w:rsidRPr="008B19E1">
        <w:rPr>
          <w:lang w:val="sv-SE"/>
        </w:rPr>
        <w:t>ial menciptakan suatu keseimb</w:t>
      </w:r>
      <w:r w:rsidR="007F5F66" w:rsidRPr="008B19E1">
        <w:rPr>
          <w:lang w:val="sv-SE"/>
        </w:rPr>
        <w:t>angan dalam konteks hubungan sos</w:t>
      </w:r>
      <w:r w:rsidR="00A2561D" w:rsidRPr="008B19E1">
        <w:rPr>
          <w:lang w:val="sv-SE"/>
        </w:rPr>
        <w:t>ial masyarakat dan kegiatan ad</w:t>
      </w:r>
      <w:r>
        <w:rPr>
          <w:lang w:val="sv-SE"/>
        </w:rPr>
        <w:t xml:space="preserve">at istiadat masyarakat setempat. Keseimbangan memiliki makna keharmonisan dari unsur-unsur (sosial masyarakat) dalam bentuk kegiatan ”pertemuan dan kebersamaan” </w:t>
      </w:r>
    </w:p>
    <w:p w:rsidR="000A0C6F" w:rsidRDefault="000A0C6F" w:rsidP="009756E4">
      <w:pPr>
        <w:pStyle w:val="ListParagraph"/>
        <w:numPr>
          <w:ilvl w:val="0"/>
          <w:numId w:val="8"/>
        </w:numPr>
        <w:rPr>
          <w:lang w:val="sv-SE"/>
        </w:rPr>
      </w:pPr>
      <w:r>
        <w:rPr>
          <w:lang w:val="sv-SE"/>
        </w:rPr>
        <w:t>K</w:t>
      </w:r>
      <w:r w:rsidR="00A2561D" w:rsidRPr="008B19E1">
        <w:rPr>
          <w:lang w:val="sv-SE"/>
        </w:rPr>
        <w:t>onsepsi keselamatan sebagai ruang “penyelamatan diri” atau evakuasi dini terhadap kebencanaan gempa bum</w:t>
      </w:r>
      <w:r w:rsidR="007F5F66" w:rsidRPr="008B19E1">
        <w:rPr>
          <w:lang w:val="sv-SE"/>
        </w:rPr>
        <w:t xml:space="preserve">i. </w:t>
      </w:r>
      <w:r>
        <w:rPr>
          <w:lang w:val="sv-SE"/>
        </w:rPr>
        <w:t xml:space="preserve">Konsepsi keseimbangan yaitu natah dan lebuh sebagai ruang atau titik penyelamatan diri (unsur </w:t>
      </w:r>
      <w:r w:rsidRPr="000A0C6F">
        <w:rPr>
          <w:i/>
          <w:lang w:val="sv-SE"/>
        </w:rPr>
        <w:t>bhuana</w:t>
      </w:r>
      <w:r>
        <w:rPr>
          <w:lang w:val="sv-SE"/>
        </w:rPr>
        <w:t xml:space="preserve"> </w:t>
      </w:r>
      <w:r w:rsidRPr="000A0C6F">
        <w:rPr>
          <w:i/>
          <w:lang w:val="sv-SE"/>
        </w:rPr>
        <w:t>alit</w:t>
      </w:r>
      <w:r w:rsidR="00D82054">
        <w:rPr>
          <w:lang w:val="sv-SE"/>
        </w:rPr>
        <w:t>) dari ketidak</w:t>
      </w:r>
      <w:r>
        <w:rPr>
          <w:lang w:val="sv-SE"/>
        </w:rPr>
        <w:t xml:space="preserve">seimbangan (bencana) yang melanda </w:t>
      </w:r>
      <w:r w:rsidRPr="00D82054">
        <w:rPr>
          <w:i/>
          <w:lang w:val="sv-SE"/>
        </w:rPr>
        <w:t>bhuana</w:t>
      </w:r>
      <w:r>
        <w:rPr>
          <w:lang w:val="sv-SE"/>
        </w:rPr>
        <w:t xml:space="preserve"> </w:t>
      </w:r>
      <w:r w:rsidRPr="00D82054">
        <w:rPr>
          <w:i/>
          <w:lang w:val="sv-SE"/>
        </w:rPr>
        <w:t>agung</w:t>
      </w:r>
      <w:r>
        <w:rPr>
          <w:lang w:val="sv-SE"/>
        </w:rPr>
        <w:t xml:space="preserve"> (alam semesta)</w:t>
      </w:r>
      <w:r w:rsidR="009756E4" w:rsidRPr="009756E4">
        <w:rPr>
          <w:noProof/>
        </w:rPr>
        <w:t xml:space="preserve"> </w:t>
      </w:r>
    </w:p>
    <w:p w:rsidR="00D82054" w:rsidRDefault="00F50731" w:rsidP="00471508">
      <w:pPr>
        <w:ind w:firstLine="0"/>
        <w:jc w:val="center"/>
        <w:rPr>
          <w:lang w:val="sv-SE"/>
        </w:rPr>
      </w:pPr>
      <w:r>
        <w:rPr>
          <w:noProof/>
        </w:rPr>
        <mc:AlternateContent>
          <mc:Choice Requires="wpg">
            <w:drawing>
              <wp:anchor distT="0" distB="0" distL="114300" distR="114300" simplePos="0" relativeHeight="251954176" behindDoc="0" locked="0" layoutInCell="1" allowOverlap="1">
                <wp:simplePos x="0" y="0"/>
                <wp:positionH relativeFrom="column">
                  <wp:posOffset>707781</wp:posOffset>
                </wp:positionH>
                <wp:positionV relativeFrom="paragraph">
                  <wp:posOffset>248822</wp:posOffset>
                </wp:positionV>
                <wp:extent cx="5472664" cy="2147918"/>
                <wp:effectExtent l="0" t="0" r="13970" b="24130"/>
                <wp:wrapNone/>
                <wp:docPr id="115" name="Group 115"/>
                <wp:cNvGraphicFramePr/>
                <a:graphic xmlns:a="http://schemas.openxmlformats.org/drawingml/2006/main">
                  <a:graphicData uri="http://schemas.microsoft.com/office/word/2010/wordprocessingGroup">
                    <wpg:wgp>
                      <wpg:cNvGrpSpPr/>
                      <wpg:grpSpPr>
                        <a:xfrm>
                          <a:off x="0" y="0"/>
                          <a:ext cx="5472664" cy="2147918"/>
                          <a:chOff x="0" y="0"/>
                          <a:chExt cx="5472664" cy="2147918"/>
                        </a:xfrm>
                      </wpg:grpSpPr>
                      <wps:wsp>
                        <wps:cNvPr id="13340" name="Text Box 13340"/>
                        <wps:cNvSpPr txBox="1"/>
                        <wps:spPr>
                          <a:xfrm>
                            <a:off x="4199206" y="0"/>
                            <a:ext cx="1268132" cy="243135"/>
                          </a:xfrm>
                          <a:prstGeom prst="rect">
                            <a:avLst/>
                          </a:prstGeom>
                          <a:noFill/>
                          <a:ln w="9525">
                            <a:solidFill>
                              <a:schemeClr val="tx1"/>
                            </a:solidFill>
                            <a:prstDash val="sysDot"/>
                          </a:ln>
                          <a:effectLst/>
                        </wps:spPr>
                        <wps:style>
                          <a:lnRef idx="0">
                            <a:schemeClr val="accent1"/>
                          </a:lnRef>
                          <a:fillRef idx="0">
                            <a:schemeClr val="accent1"/>
                          </a:fillRef>
                          <a:effectRef idx="0">
                            <a:schemeClr val="accent1"/>
                          </a:effectRef>
                          <a:fontRef idx="minor">
                            <a:schemeClr val="dk1"/>
                          </a:fontRef>
                        </wps:style>
                        <wps:txbx>
                          <w:txbxContent>
                            <w:p w:rsidR="009756E4" w:rsidRPr="009756E4" w:rsidRDefault="00F50731" w:rsidP="009756E4">
                              <w:pPr>
                                <w:ind w:firstLine="0"/>
                                <w:jc w:val="left"/>
                                <w:rPr>
                                  <w:sz w:val="16"/>
                                  <w:szCs w:val="16"/>
                                </w:rPr>
                              </w:pPr>
                              <w:r>
                                <w:rPr>
                                  <w:i/>
                                  <w:sz w:val="16"/>
                                  <w:szCs w:val="16"/>
                                </w:rPr>
                                <w:t>Shu</w:t>
                              </w:r>
                              <w:r w:rsidR="009756E4" w:rsidRPr="009756E4">
                                <w:rPr>
                                  <w:i/>
                                  <w:sz w:val="16"/>
                                  <w:szCs w:val="16"/>
                                </w:rPr>
                                <w:t xml:space="preserve">ah Loka </w:t>
                              </w:r>
                              <w:r w:rsidR="009756E4" w:rsidRPr="009756E4">
                                <w:rPr>
                                  <w:sz w:val="16"/>
                                  <w:szCs w:val="16"/>
                                </w:rPr>
                                <w:t>(alam atas)</w:t>
                              </w:r>
                            </w:p>
                            <w:p w:rsidR="009756E4" w:rsidRPr="009756E4" w:rsidRDefault="009756E4" w:rsidP="009756E4">
                              <w:pPr>
                                <w:ind w:firstLine="0"/>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342" name="Text Box 13342"/>
                        <wps:cNvSpPr txBox="1"/>
                        <wps:spPr>
                          <a:xfrm>
                            <a:off x="4171071" y="998806"/>
                            <a:ext cx="1300245" cy="237850"/>
                          </a:xfrm>
                          <a:prstGeom prst="rect">
                            <a:avLst/>
                          </a:prstGeom>
                          <a:noFill/>
                          <a:ln w="9525">
                            <a:solidFill>
                              <a:schemeClr val="tx1"/>
                            </a:solidFill>
                            <a:prstDash val="sysDot"/>
                          </a:ln>
                          <a:effectLst/>
                        </wps:spPr>
                        <wps:style>
                          <a:lnRef idx="0">
                            <a:schemeClr val="accent1"/>
                          </a:lnRef>
                          <a:fillRef idx="0">
                            <a:schemeClr val="accent1"/>
                          </a:fillRef>
                          <a:effectRef idx="0">
                            <a:schemeClr val="accent1"/>
                          </a:effectRef>
                          <a:fontRef idx="minor">
                            <a:schemeClr val="dk1"/>
                          </a:fontRef>
                        </wps:style>
                        <wps:txbx>
                          <w:txbxContent>
                            <w:p w:rsidR="009756E4" w:rsidRPr="009756E4" w:rsidRDefault="009756E4" w:rsidP="009756E4">
                              <w:pPr>
                                <w:ind w:firstLine="0"/>
                                <w:jc w:val="left"/>
                                <w:rPr>
                                  <w:sz w:val="16"/>
                                  <w:szCs w:val="16"/>
                                </w:rPr>
                              </w:pPr>
                              <w:r>
                                <w:rPr>
                                  <w:i/>
                                  <w:sz w:val="16"/>
                                  <w:szCs w:val="16"/>
                                </w:rPr>
                                <w:t>Bhuah</w:t>
                              </w:r>
                              <w:r w:rsidRPr="009756E4">
                                <w:rPr>
                                  <w:i/>
                                  <w:sz w:val="16"/>
                                  <w:szCs w:val="16"/>
                                </w:rPr>
                                <w:t xml:space="preserve"> Loka </w:t>
                              </w:r>
                              <w:r>
                                <w:rPr>
                                  <w:sz w:val="16"/>
                                  <w:szCs w:val="16"/>
                                </w:rPr>
                                <w:t>(alam tengah</w:t>
                              </w:r>
                              <w:r w:rsidRPr="009756E4">
                                <w:rPr>
                                  <w:sz w:val="16"/>
                                  <w:szCs w:val="16"/>
                                </w:rPr>
                                <w:t>)</w:t>
                              </w:r>
                            </w:p>
                            <w:p w:rsidR="009756E4" w:rsidRPr="009756E4" w:rsidRDefault="009756E4" w:rsidP="009756E4">
                              <w:pPr>
                                <w:ind w:firstLine="0"/>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Text Box 96"/>
                        <wps:cNvSpPr txBox="1"/>
                        <wps:spPr>
                          <a:xfrm>
                            <a:off x="4178104" y="1821766"/>
                            <a:ext cx="1294560" cy="232564"/>
                          </a:xfrm>
                          <a:prstGeom prst="rect">
                            <a:avLst/>
                          </a:prstGeom>
                          <a:noFill/>
                          <a:ln w="9525">
                            <a:solidFill>
                              <a:schemeClr val="tx1"/>
                            </a:solidFill>
                            <a:prstDash val="sysDot"/>
                          </a:ln>
                          <a:effectLst/>
                        </wps:spPr>
                        <wps:style>
                          <a:lnRef idx="0">
                            <a:schemeClr val="accent1"/>
                          </a:lnRef>
                          <a:fillRef idx="0">
                            <a:schemeClr val="accent1"/>
                          </a:fillRef>
                          <a:effectRef idx="0">
                            <a:schemeClr val="accent1"/>
                          </a:effectRef>
                          <a:fontRef idx="minor">
                            <a:schemeClr val="dk1"/>
                          </a:fontRef>
                        </wps:style>
                        <wps:txbx>
                          <w:txbxContent>
                            <w:p w:rsidR="009756E4" w:rsidRPr="009756E4" w:rsidRDefault="009756E4" w:rsidP="009756E4">
                              <w:pPr>
                                <w:ind w:firstLine="0"/>
                                <w:jc w:val="left"/>
                                <w:rPr>
                                  <w:sz w:val="16"/>
                                  <w:szCs w:val="16"/>
                                </w:rPr>
                              </w:pPr>
                              <w:r>
                                <w:rPr>
                                  <w:i/>
                                  <w:sz w:val="16"/>
                                  <w:szCs w:val="16"/>
                                </w:rPr>
                                <w:t>Bhur</w:t>
                              </w:r>
                              <w:r w:rsidRPr="009756E4">
                                <w:rPr>
                                  <w:i/>
                                  <w:sz w:val="16"/>
                                  <w:szCs w:val="16"/>
                                </w:rPr>
                                <w:t xml:space="preserve"> Loka </w:t>
                              </w:r>
                              <w:r>
                                <w:rPr>
                                  <w:sz w:val="16"/>
                                  <w:szCs w:val="16"/>
                                </w:rPr>
                                <w:t>(alam bawah</w:t>
                              </w:r>
                              <w:r w:rsidRPr="009756E4">
                                <w:rPr>
                                  <w:sz w:val="16"/>
                                  <w:szCs w:val="16"/>
                                </w:rPr>
                                <w:t>)</w:t>
                              </w:r>
                            </w:p>
                            <w:p w:rsidR="009756E4" w:rsidRPr="009756E4" w:rsidRDefault="009756E4" w:rsidP="009756E4">
                              <w:pPr>
                                <w:ind w:firstLine="0"/>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Elbow Connector 98"/>
                        <wps:cNvCnPr/>
                        <wps:spPr>
                          <a:xfrm flipH="1" flipV="1">
                            <a:off x="1188720" y="752622"/>
                            <a:ext cx="338275" cy="602553"/>
                          </a:xfrm>
                          <a:prstGeom prst="bentConnector3">
                            <a:avLst>
                              <a:gd name="adj1" fmla="val -67"/>
                            </a:avLst>
                          </a:prstGeom>
                          <a:ln w="12700">
                            <a:solidFill>
                              <a:schemeClr val="tx1"/>
                            </a:solidFill>
                            <a:prstDash val="sysDot"/>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wps:wsp>
                        <wps:cNvPr id="99" name="Text Box 99"/>
                        <wps:cNvSpPr txBox="1"/>
                        <wps:spPr>
                          <a:xfrm>
                            <a:off x="0" y="640080"/>
                            <a:ext cx="1183005" cy="355600"/>
                          </a:xfrm>
                          <a:prstGeom prst="rect">
                            <a:avLst/>
                          </a:prstGeom>
                          <a:noFill/>
                          <a:ln w="9525">
                            <a:solidFill>
                              <a:schemeClr val="tx1"/>
                            </a:solidFill>
                            <a:prstDash val="sysDot"/>
                          </a:ln>
                          <a:effectLst/>
                        </wps:spPr>
                        <wps:style>
                          <a:lnRef idx="0">
                            <a:schemeClr val="accent1"/>
                          </a:lnRef>
                          <a:fillRef idx="0">
                            <a:schemeClr val="accent1"/>
                          </a:fillRef>
                          <a:effectRef idx="0">
                            <a:schemeClr val="accent1"/>
                          </a:effectRef>
                          <a:fontRef idx="minor">
                            <a:schemeClr val="dk1"/>
                          </a:fontRef>
                        </wps:style>
                        <wps:txbx>
                          <w:txbxContent>
                            <w:p w:rsidR="00A74D12" w:rsidRDefault="00A74D12" w:rsidP="009756E4">
                              <w:pPr>
                                <w:ind w:firstLine="0"/>
                                <w:jc w:val="left"/>
                                <w:rPr>
                                  <w:i/>
                                  <w:sz w:val="16"/>
                                  <w:szCs w:val="16"/>
                                </w:rPr>
                              </w:pPr>
                              <w:r>
                                <w:rPr>
                                  <w:i/>
                                  <w:sz w:val="16"/>
                                  <w:szCs w:val="16"/>
                                </w:rPr>
                                <w:t>Natah, Lebuh Hunian</w:t>
                              </w:r>
                            </w:p>
                            <w:p w:rsidR="00631D1B" w:rsidRPr="00631D1B" w:rsidRDefault="00631D1B" w:rsidP="009756E4">
                              <w:pPr>
                                <w:ind w:firstLine="0"/>
                                <w:jc w:val="left"/>
                                <w:rPr>
                                  <w:b/>
                                  <w:sz w:val="16"/>
                                  <w:szCs w:val="16"/>
                                </w:rPr>
                              </w:pPr>
                              <w:r w:rsidRPr="00631D1B">
                                <w:rPr>
                                  <w:b/>
                                  <w:i/>
                                  <w:sz w:val="16"/>
                                  <w:szCs w:val="16"/>
                                </w:rPr>
                                <w:t>Titik Keseimbangan</w:t>
                              </w:r>
                            </w:p>
                            <w:p w:rsidR="00A74D12" w:rsidRPr="009756E4" w:rsidRDefault="00A74D12" w:rsidP="009756E4">
                              <w:pPr>
                                <w:ind w:firstLine="0"/>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164037" y="1280160"/>
                            <a:ext cx="1299845" cy="323557"/>
                          </a:xfrm>
                          <a:prstGeom prst="rect">
                            <a:avLst/>
                          </a:prstGeom>
                          <a:noFill/>
                          <a:ln w="9525">
                            <a:solidFill>
                              <a:schemeClr val="tx1"/>
                            </a:solidFill>
                            <a:prstDash val="sysDot"/>
                          </a:ln>
                          <a:effectLst/>
                        </wps:spPr>
                        <wps:style>
                          <a:lnRef idx="0">
                            <a:schemeClr val="accent1"/>
                          </a:lnRef>
                          <a:fillRef idx="0">
                            <a:schemeClr val="accent1"/>
                          </a:fillRef>
                          <a:effectRef idx="0">
                            <a:schemeClr val="accent1"/>
                          </a:effectRef>
                          <a:fontRef idx="minor">
                            <a:schemeClr val="dk1"/>
                          </a:fontRef>
                        </wps:style>
                        <wps:txbx>
                          <w:txbxContent>
                            <w:p w:rsidR="00631D1B" w:rsidRPr="00631D1B" w:rsidRDefault="00A74D12" w:rsidP="009756E4">
                              <w:pPr>
                                <w:ind w:firstLine="0"/>
                                <w:jc w:val="left"/>
                                <w:rPr>
                                  <w:b/>
                                  <w:i/>
                                  <w:sz w:val="16"/>
                                  <w:szCs w:val="16"/>
                                </w:rPr>
                              </w:pPr>
                              <w:r w:rsidRPr="00631D1B">
                                <w:rPr>
                                  <w:b/>
                                  <w:i/>
                                  <w:sz w:val="16"/>
                                  <w:szCs w:val="16"/>
                                </w:rPr>
                                <w:t>Natah</w:t>
                              </w:r>
                              <w:r w:rsidR="00631D1B" w:rsidRPr="00631D1B">
                                <w:rPr>
                                  <w:b/>
                                  <w:i/>
                                  <w:sz w:val="16"/>
                                  <w:szCs w:val="16"/>
                                </w:rPr>
                                <w:t xml:space="preserve">: </w:t>
                              </w:r>
                            </w:p>
                            <w:p w:rsidR="00F50731" w:rsidRPr="00F50731" w:rsidRDefault="00631D1B" w:rsidP="009756E4">
                              <w:pPr>
                                <w:ind w:firstLine="0"/>
                                <w:jc w:val="left"/>
                                <w:rPr>
                                  <w:b/>
                                  <w:i/>
                                  <w:sz w:val="16"/>
                                  <w:szCs w:val="16"/>
                                </w:rPr>
                              </w:pPr>
                              <w:r w:rsidRPr="00631D1B">
                                <w:rPr>
                                  <w:b/>
                                  <w:i/>
                                  <w:sz w:val="16"/>
                                  <w:szCs w:val="16"/>
                                </w:rPr>
                                <w:t>Titik Keseimbangan</w:t>
                              </w:r>
                            </w:p>
                            <w:p w:rsidR="00A74D12" w:rsidRPr="009756E4" w:rsidRDefault="00A74D12" w:rsidP="009756E4">
                              <w:pPr>
                                <w:ind w:firstLine="0"/>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Elbow Connector 102"/>
                        <wps:cNvCnPr/>
                        <wps:spPr>
                          <a:xfrm>
                            <a:off x="3749040" y="1111348"/>
                            <a:ext cx="417559" cy="285419"/>
                          </a:xfrm>
                          <a:prstGeom prst="bentConnector3">
                            <a:avLst>
                              <a:gd name="adj1" fmla="val 589"/>
                            </a:avLst>
                          </a:prstGeom>
                          <a:noFill/>
                          <a:ln w="9525">
                            <a:solidFill>
                              <a:schemeClr val="tx1"/>
                            </a:solidFill>
                            <a:prstDash val="sysDot"/>
                          </a:ln>
                          <a:effectLst/>
                        </wps:spPr>
                        <wps:style>
                          <a:lnRef idx="0">
                            <a:schemeClr val="accent1"/>
                          </a:lnRef>
                          <a:fillRef idx="0">
                            <a:schemeClr val="accent1"/>
                          </a:fillRef>
                          <a:effectRef idx="0">
                            <a:schemeClr val="accent1"/>
                          </a:effectRef>
                          <a:fontRef idx="minor">
                            <a:schemeClr val="dk1"/>
                          </a:fontRef>
                        </wps:style>
                        <wps:bodyPr/>
                      </wps:wsp>
                      <wps:wsp>
                        <wps:cNvPr id="105" name="Text Box 105"/>
                        <wps:cNvSpPr txBox="1"/>
                        <wps:spPr>
                          <a:xfrm rot="16200000">
                            <a:off x="2377440" y="295421"/>
                            <a:ext cx="660400" cy="237490"/>
                          </a:xfrm>
                          <a:prstGeom prst="rect">
                            <a:avLst/>
                          </a:prstGeom>
                          <a:noFill/>
                          <a:ln w="9525">
                            <a:noFill/>
                            <a:prstDash val="sysDot"/>
                          </a:ln>
                          <a:effectLst/>
                        </wps:spPr>
                        <wps:style>
                          <a:lnRef idx="0">
                            <a:schemeClr val="accent1"/>
                          </a:lnRef>
                          <a:fillRef idx="0">
                            <a:schemeClr val="accent1"/>
                          </a:fillRef>
                          <a:effectRef idx="0">
                            <a:schemeClr val="accent1"/>
                          </a:effectRef>
                          <a:fontRef idx="minor">
                            <a:schemeClr val="dk1"/>
                          </a:fontRef>
                        </wps:style>
                        <wps:txbx>
                          <w:txbxContent>
                            <w:p w:rsidR="00A74D12" w:rsidRPr="00631D1B" w:rsidRDefault="00631D1B" w:rsidP="009756E4">
                              <w:pPr>
                                <w:ind w:firstLine="0"/>
                                <w:jc w:val="left"/>
                                <w:rPr>
                                  <w:sz w:val="16"/>
                                  <w:szCs w:val="16"/>
                                </w:rPr>
                              </w:pPr>
                              <w:proofErr w:type="gramStart"/>
                              <w:r w:rsidRPr="00631D1B">
                                <w:rPr>
                                  <w:sz w:val="16"/>
                                  <w:szCs w:val="16"/>
                                </w:rPr>
                                <w:t>penciptaan</w:t>
                              </w:r>
                              <w:proofErr w:type="gramEnd"/>
                            </w:p>
                            <w:p w:rsidR="00A74D12" w:rsidRPr="00A74D12" w:rsidRDefault="00A74D12" w:rsidP="009756E4">
                              <w:pPr>
                                <w:ind w:firstLine="0"/>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 name="Text Box 106"/>
                        <wps:cNvSpPr txBox="1"/>
                        <wps:spPr>
                          <a:xfrm rot="16200000">
                            <a:off x="1987061" y="502921"/>
                            <a:ext cx="752571" cy="237490"/>
                          </a:xfrm>
                          <a:prstGeom prst="rect">
                            <a:avLst/>
                          </a:prstGeom>
                          <a:noFill/>
                          <a:ln w="9525">
                            <a:noFill/>
                            <a:prstDash val="sysDot"/>
                          </a:ln>
                          <a:effectLst/>
                        </wps:spPr>
                        <wps:style>
                          <a:lnRef idx="0">
                            <a:schemeClr val="accent1"/>
                          </a:lnRef>
                          <a:fillRef idx="0">
                            <a:schemeClr val="accent1"/>
                          </a:fillRef>
                          <a:effectRef idx="0">
                            <a:schemeClr val="accent1"/>
                          </a:effectRef>
                          <a:fontRef idx="minor">
                            <a:schemeClr val="dk1"/>
                          </a:fontRef>
                        </wps:style>
                        <wps:txbx>
                          <w:txbxContent>
                            <w:p w:rsidR="00631D1B" w:rsidRPr="00631D1B" w:rsidRDefault="00631D1B" w:rsidP="009756E4">
                              <w:pPr>
                                <w:ind w:firstLine="0"/>
                                <w:jc w:val="left"/>
                                <w:rPr>
                                  <w:sz w:val="16"/>
                                  <w:szCs w:val="16"/>
                                </w:rPr>
                              </w:pPr>
                              <w:proofErr w:type="gramStart"/>
                              <w:r>
                                <w:rPr>
                                  <w:sz w:val="16"/>
                                  <w:szCs w:val="16"/>
                                </w:rPr>
                                <w:t>pembebasan</w:t>
                              </w:r>
                              <w:proofErr w:type="gramEnd"/>
                            </w:p>
                            <w:p w:rsidR="00631D1B" w:rsidRPr="00A74D12" w:rsidRDefault="00631D1B" w:rsidP="009756E4">
                              <w:pPr>
                                <w:ind w:firstLine="0"/>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 name="Elbow Connector 108"/>
                        <wps:cNvCnPr/>
                        <wps:spPr>
                          <a:xfrm flipH="1">
                            <a:off x="822960" y="1603717"/>
                            <a:ext cx="357505" cy="419520"/>
                          </a:xfrm>
                          <a:prstGeom prst="bentConnector3">
                            <a:avLst>
                              <a:gd name="adj1" fmla="val -67"/>
                            </a:avLst>
                          </a:prstGeom>
                          <a:ln w="12700">
                            <a:solidFill>
                              <a:schemeClr val="tx1"/>
                            </a:solidFill>
                            <a:prstDash val="sysDot"/>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wps:wsp>
                        <wps:cNvPr id="113" name="Text Box 113"/>
                        <wps:cNvSpPr txBox="1"/>
                        <wps:spPr>
                          <a:xfrm>
                            <a:off x="288387" y="1913206"/>
                            <a:ext cx="529967" cy="234712"/>
                          </a:xfrm>
                          <a:prstGeom prst="rect">
                            <a:avLst/>
                          </a:prstGeom>
                          <a:noFill/>
                          <a:ln w="9525">
                            <a:solidFill>
                              <a:schemeClr val="tx1"/>
                            </a:solidFill>
                            <a:prstDash val="sysDot"/>
                          </a:ln>
                          <a:effectLst/>
                        </wps:spPr>
                        <wps:style>
                          <a:lnRef idx="0">
                            <a:schemeClr val="accent1"/>
                          </a:lnRef>
                          <a:fillRef idx="0">
                            <a:schemeClr val="accent1"/>
                          </a:fillRef>
                          <a:effectRef idx="0">
                            <a:schemeClr val="accent1"/>
                          </a:effectRef>
                          <a:fontRef idx="minor">
                            <a:schemeClr val="dk1"/>
                          </a:fontRef>
                        </wps:style>
                        <wps:txbx>
                          <w:txbxContent>
                            <w:p w:rsidR="00631D1B" w:rsidRPr="00631D1B" w:rsidRDefault="00631D1B" w:rsidP="00631D1B">
                              <w:pPr>
                                <w:ind w:firstLine="0"/>
                                <w:jc w:val="left"/>
                                <w:rPr>
                                  <w:b/>
                                  <w:sz w:val="16"/>
                                  <w:szCs w:val="16"/>
                                </w:rPr>
                              </w:pPr>
                              <w:r>
                                <w:rPr>
                                  <w:b/>
                                  <w:i/>
                                  <w:sz w:val="16"/>
                                  <w:szCs w:val="16"/>
                                </w:rPr>
                                <w:t>Lebuh</w:t>
                              </w:r>
                            </w:p>
                            <w:p w:rsidR="00631D1B" w:rsidRPr="009756E4" w:rsidRDefault="00631D1B" w:rsidP="009756E4">
                              <w:pPr>
                                <w:ind w:firstLine="0"/>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4" name="Rounded Rectangle 114"/>
                        <wps:cNvSpPr/>
                        <wps:spPr>
                          <a:xfrm rot="3536460">
                            <a:off x="1041009" y="1406770"/>
                            <a:ext cx="230505" cy="203200"/>
                          </a:xfrm>
                          <a:prstGeom prst="roundRect">
                            <a:avLst>
                              <a:gd name="adj" fmla="val 50000"/>
                            </a:avLst>
                          </a:prstGeom>
                          <a:noFill/>
                          <a:ln>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15" o:spid="_x0000_s1186" style="position:absolute;left:0;text-align:left;margin-left:55.75pt;margin-top:19.6pt;width:430.9pt;height:169.15pt;z-index:251954176" coordsize="54726,214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">
                <v:shape id="Text Box 13340" o:spid="_x0000_s1187" type="#_x0000_t202" style="position:absolute;left:41992;width:12681;height:24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SiPscA&#10;AADeAAAADwAAAGRycy9kb3ducmV2LnhtbESPT2vDMAzF74N9B6NBL6V1uo4ysrplKwR6G+sfdlVj&#10;LUlry8H22uzbT4fBbhJ6eu/9luvBO3WlmLrABmbTAhRxHWzHjYHDvpo8g0oZ2aILTAZ+KMF6dX+3&#10;xNKGG3/QdZcbJSacSjTQ5tyXWqe6JY9pGnpiuX2F6DHLGhttI97E3Dv9WBQL7bFjSWixp01L9WX3&#10;7Q2Mw3n2Ht7SfnMZf57O1dF5FytjRg/D6wuoTEP+F/99b63Un8+fBEBwZAa9+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BEoj7HAAAA3gAAAA8AAAAAAAAAAAAAAAAAmAIAAGRy&#10;cy9kb3ducmV2LnhtbFBLBQYAAAAABAAEAPUAAACMAwAAAAA=&#10;" filled="f" strokecolor="black [3213]">
                  <v:stroke dashstyle="1 1"/>
                  <v:textbox>
                    <w:txbxContent>
                      <w:p w:rsidR="009756E4" w:rsidRPr="009756E4" w:rsidRDefault="00F50731" w:rsidP="009756E4">
                        <w:pPr>
                          <w:ind w:firstLine="0"/>
                          <w:jc w:val="left"/>
                          <w:rPr>
                            <w:sz w:val="16"/>
                            <w:szCs w:val="16"/>
                          </w:rPr>
                        </w:pPr>
                        <w:r>
                          <w:rPr>
                            <w:i/>
                            <w:sz w:val="16"/>
                            <w:szCs w:val="16"/>
                          </w:rPr>
                          <w:t>Shu</w:t>
                        </w:r>
                        <w:r w:rsidR="009756E4" w:rsidRPr="009756E4">
                          <w:rPr>
                            <w:i/>
                            <w:sz w:val="16"/>
                            <w:szCs w:val="16"/>
                          </w:rPr>
                          <w:t xml:space="preserve">ah Loka </w:t>
                        </w:r>
                        <w:r w:rsidR="009756E4" w:rsidRPr="009756E4">
                          <w:rPr>
                            <w:sz w:val="16"/>
                            <w:szCs w:val="16"/>
                          </w:rPr>
                          <w:t>(alam atas)</w:t>
                        </w:r>
                      </w:p>
                      <w:p w:rsidR="009756E4" w:rsidRPr="009756E4" w:rsidRDefault="009756E4" w:rsidP="009756E4">
                        <w:pPr>
                          <w:ind w:firstLine="0"/>
                          <w:jc w:val="left"/>
                          <w:rPr>
                            <w:sz w:val="16"/>
                            <w:szCs w:val="16"/>
                          </w:rPr>
                        </w:pPr>
                      </w:p>
                    </w:txbxContent>
                  </v:textbox>
                </v:shape>
                <v:shape id="Text Box 13342" o:spid="_x0000_s1188" type="#_x0000_t202" style="position:absolute;left:41710;top:9988;width:13003;height:2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qZ0sMA&#10;AADeAAAADwAAAGRycy9kb3ducmV2LnhtbERPS2sCMRC+F/wPYQq9SM2qRcrWKCos9CY+Sq/TzXR3&#10;NZksSdT13xtB8DYf33Om884acSYfGscKhoMMBHHpdMOVgv2ueP8EESKyRuOYFFwpwHzWe5lirt2F&#10;N3TexkqkEA45KqhjbHMpQ1mTxTBwLXHi/p23GBP0ldQeLyncGjnKsom02HBqqLGlVU3lcXuyCvru&#10;MFy7Zditjv3fv0PxY6zxhVJvr93iC0SkLj7FD/e3TvPH448R3N9JN8jZ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9qZ0sMAAADeAAAADwAAAAAAAAAAAAAAAACYAgAAZHJzL2Rv&#10;d25yZXYueG1sUEsFBgAAAAAEAAQA9QAAAIgDAAAAAA==&#10;" filled="f" strokecolor="black [3213]">
                  <v:stroke dashstyle="1 1"/>
                  <v:textbox>
                    <w:txbxContent>
                      <w:p w:rsidR="009756E4" w:rsidRPr="009756E4" w:rsidRDefault="009756E4" w:rsidP="009756E4">
                        <w:pPr>
                          <w:ind w:firstLine="0"/>
                          <w:jc w:val="left"/>
                          <w:rPr>
                            <w:sz w:val="16"/>
                            <w:szCs w:val="16"/>
                          </w:rPr>
                        </w:pPr>
                        <w:r>
                          <w:rPr>
                            <w:i/>
                            <w:sz w:val="16"/>
                            <w:szCs w:val="16"/>
                          </w:rPr>
                          <w:t>Bhuah</w:t>
                        </w:r>
                        <w:r w:rsidRPr="009756E4">
                          <w:rPr>
                            <w:i/>
                            <w:sz w:val="16"/>
                            <w:szCs w:val="16"/>
                          </w:rPr>
                          <w:t xml:space="preserve"> Loka </w:t>
                        </w:r>
                        <w:r>
                          <w:rPr>
                            <w:sz w:val="16"/>
                            <w:szCs w:val="16"/>
                          </w:rPr>
                          <w:t>(alam tengah</w:t>
                        </w:r>
                        <w:r w:rsidRPr="009756E4">
                          <w:rPr>
                            <w:sz w:val="16"/>
                            <w:szCs w:val="16"/>
                          </w:rPr>
                          <w:t>)</w:t>
                        </w:r>
                      </w:p>
                      <w:p w:rsidR="009756E4" w:rsidRPr="009756E4" w:rsidRDefault="009756E4" w:rsidP="009756E4">
                        <w:pPr>
                          <w:ind w:firstLine="0"/>
                          <w:jc w:val="left"/>
                          <w:rPr>
                            <w:sz w:val="16"/>
                            <w:szCs w:val="16"/>
                          </w:rPr>
                        </w:pPr>
                      </w:p>
                    </w:txbxContent>
                  </v:textbox>
                </v:shape>
                <v:shape id="Text Box 96" o:spid="_x0000_s1189" type="#_x0000_t202" style="position:absolute;left:41781;top:18217;width:12945;height:2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YaSMIA&#10;AADbAAAADwAAAGRycy9kb3ducmV2LnhtbESPQWsCMRSE7wX/Q3hCL6JZe5B2NYoKC72VqsXrc/Pc&#10;XU1eliTq+u9NQfA4zMw3zGzRWSOu5EPjWMF4lIEgLp1uuFKw2xbDTxAhIms0jknBnQIs5r23Geba&#10;3fiXrptYiQThkKOCOsY2lzKUNVkMI9cSJ+/ovMWYpK+k9nhLcGvkR5ZNpMWG00KNLa1rKs+bi1Uw&#10;cKfxj1uF7fo82B9OxZ+xxhdKvfe75RREpC6+ws/2t1bwNYH/L+kH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RhpIwgAAANsAAAAPAAAAAAAAAAAAAAAAAJgCAABkcnMvZG93&#10;bnJldi54bWxQSwUGAAAAAAQABAD1AAAAhwMAAAAA&#10;" filled="f" strokecolor="black [3213]">
                  <v:stroke dashstyle="1 1"/>
                  <v:textbox>
                    <w:txbxContent>
                      <w:p w:rsidR="009756E4" w:rsidRPr="009756E4" w:rsidRDefault="009756E4" w:rsidP="009756E4">
                        <w:pPr>
                          <w:ind w:firstLine="0"/>
                          <w:jc w:val="left"/>
                          <w:rPr>
                            <w:sz w:val="16"/>
                            <w:szCs w:val="16"/>
                          </w:rPr>
                        </w:pPr>
                        <w:r>
                          <w:rPr>
                            <w:i/>
                            <w:sz w:val="16"/>
                            <w:szCs w:val="16"/>
                          </w:rPr>
                          <w:t>Bhur</w:t>
                        </w:r>
                        <w:r w:rsidRPr="009756E4">
                          <w:rPr>
                            <w:i/>
                            <w:sz w:val="16"/>
                            <w:szCs w:val="16"/>
                          </w:rPr>
                          <w:t xml:space="preserve"> Loka </w:t>
                        </w:r>
                        <w:r>
                          <w:rPr>
                            <w:sz w:val="16"/>
                            <w:szCs w:val="16"/>
                          </w:rPr>
                          <w:t>(alam bawah</w:t>
                        </w:r>
                        <w:r w:rsidRPr="009756E4">
                          <w:rPr>
                            <w:sz w:val="16"/>
                            <w:szCs w:val="16"/>
                          </w:rPr>
                          <w:t>)</w:t>
                        </w:r>
                      </w:p>
                      <w:p w:rsidR="009756E4" w:rsidRPr="009756E4" w:rsidRDefault="009756E4" w:rsidP="009756E4">
                        <w:pPr>
                          <w:ind w:firstLine="0"/>
                          <w:jc w:val="left"/>
                          <w:rPr>
                            <w:sz w:val="16"/>
                            <w:szCs w:val="16"/>
                          </w:rPr>
                        </w:pP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98" o:spid="_x0000_s1190" type="#_x0000_t34" style="position:absolute;left:11887;top:7526;width:3382;height:6025;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O8IDcIAAADbAAAADwAAAGRycy9kb3ducmV2LnhtbERPy4rCMBTdC/5DuMLsNJ1ZDFqNojID&#10;gyCiVtDdpbl9OM1NaWKtf28WgsvDec8WnalES40rLSv4HEUgiFOrS84VJMff4RiE88gaK8uk4EEO&#10;FvN+b4axtnfeU3vwuQgh7GJUUHhfx1K6tCCDbmRr4sBltjHoA2xyqRu8h3BTya8o+pYGSw4NBda0&#10;Lij9P9yMgvMl/1ltVrtttrke16dHm1TZOVHqY9AtpyA8df4tfrn/tIJJGBu+hB8g5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O8IDcIAAADbAAAADwAAAAAAAAAAAAAA&#10;AAChAgAAZHJzL2Rvd25yZXYueG1sUEsFBgAAAAAEAAQA+QAAAJADAAAAAA==&#10;" adj="-14" strokecolor="black [3213]" strokeweight="1pt">
                  <v:stroke dashstyle="1 1" startarrow="diamond" endarrow="diamond"/>
                </v:shape>
                <v:shape id="Text Box 99" o:spid="_x0000_s1191" type="#_x0000_t202" style="position:absolute;top:6400;width:11830;height:3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mOOsMA&#10;AADbAAAADwAAAGRycy9kb3ducmV2LnhtbESPT2sCMRTE7wW/Q3iCF9GsHkpdjaLCQm9S/+D1uXnu&#10;riYvS5Lq+u2bQqHHYWZ+wyxWnTXiQT40jhVMxhkI4tLphisFx0Mx+gARIrJG45gUvCjAatl7W2Cu&#10;3ZO/6LGPlUgQDjkqqGNscylDWZPFMHYtcfKuzluMSfpKao/PBLdGTrPsXVpsOC3U2NK2pvK+/7YK&#10;hu422blNOGzvw/PlVpyMNb5QatDv1nMQkbr4H/5rf2oFsxn8fkk/QC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mOOsMAAADbAAAADwAAAAAAAAAAAAAAAACYAgAAZHJzL2Rv&#10;d25yZXYueG1sUEsFBgAAAAAEAAQA9QAAAIgDAAAAAA==&#10;" filled="f" strokecolor="black [3213]">
                  <v:stroke dashstyle="1 1"/>
                  <v:textbox>
                    <w:txbxContent>
                      <w:p w:rsidR="00A74D12" w:rsidRDefault="00A74D12" w:rsidP="009756E4">
                        <w:pPr>
                          <w:ind w:firstLine="0"/>
                          <w:jc w:val="left"/>
                          <w:rPr>
                            <w:i/>
                            <w:sz w:val="16"/>
                            <w:szCs w:val="16"/>
                          </w:rPr>
                        </w:pPr>
                        <w:r>
                          <w:rPr>
                            <w:i/>
                            <w:sz w:val="16"/>
                            <w:szCs w:val="16"/>
                          </w:rPr>
                          <w:t>Natah, Lebuh Hunian</w:t>
                        </w:r>
                      </w:p>
                      <w:p w:rsidR="00631D1B" w:rsidRPr="00631D1B" w:rsidRDefault="00631D1B" w:rsidP="009756E4">
                        <w:pPr>
                          <w:ind w:firstLine="0"/>
                          <w:jc w:val="left"/>
                          <w:rPr>
                            <w:b/>
                            <w:sz w:val="16"/>
                            <w:szCs w:val="16"/>
                          </w:rPr>
                        </w:pPr>
                        <w:r w:rsidRPr="00631D1B">
                          <w:rPr>
                            <w:b/>
                            <w:i/>
                            <w:sz w:val="16"/>
                            <w:szCs w:val="16"/>
                          </w:rPr>
                          <w:t>Titik Keseimbangan</w:t>
                        </w:r>
                      </w:p>
                      <w:p w:rsidR="00A74D12" w:rsidRPr="009756E4" w:rsidRDefault="00A74D12" w:rsidP="009756E4">
                        <w:pPr>
                          <w:ind w:firstLine="0"/>
                          <w:jc w:val="left"/>
                          <w:rPr>
                            <w:sz w:val="16"/>
                            <w:szCs w:val="16"/>
                          </w:rPr>
                        </w:pPr>
                      </w:p>
                    </w:txbxContent>
                  </v:textbox>
                </v:shape>
                <v:shape id="Text Box 101" o:spid="_x0000_s1192" type="#_x0000_t202" style="position:absolute;left:41640;top:12801;width:12998;height:32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IHgsEA&#10;AADcAAAADwAAAGRycy9kb3ducmV2LnhtbERPTYvCMBC9L/gfwgheRNN6WJZqFBUKe1vUFa9jM7bV&#10;ZFKSqPXfbxYW9jaP9zmLVW+NeJAPrWMF+TQDQVw53XKt4PtQTj5AhIis0TgmBS8KsFoO3hZYaPfk&#10;HT32sRYphEOBCpoYu0LKUDVkMUxdR5y4i/MWY4K+ltrjM4VbI2dZ9i4ttpwaGuxo21B129+tgrG7&#10;5l9uEw7b2/h0vpZHY40vlRoN+/UcRKQ+/ov/3J86zc9y+H0mXSCX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wyB4LBAAAA3AAAAA8AAAAAAAAAAAAAAAAAmAIAAGRycy9kb3du&#10;cmV2LnhtbFBLBQYAAAAABAAEAPUAAACGAwAAAAA=&#10;" filled="f" strokecolor="black [3213]">
                  <v:stroke dashstyle="1 1"/>
                  <v:textbox>
                    <w:txbxContent>
                      <w:p w:rsidR="00631D1B" w:rsidRPr="00631D1B" w:rsidRDefault="00A74D12" w:rsidP="009756E4">
                        <w:pPr>
                          <w:ind w:firstLine="0"/>
                          <w:jc w:val="left"/>
                          <w:rPr>
                            <w:b/>
                            <w:i/>
                            <w:sz w:val="16"/>
                            <w:szCs w:val="16"/>
                          </w:rPr>
                        </w:pPr>
                        <w:r w:rsidRPr="00631D1B">
                          <w:rPr>
                            <w:b/>
                            <w:i/>
                            <w:sz w:val="16"/>
                            <w:szCs w:val="16"/>
                          </w:rPr>
                          <w:t>Natah</w:t>
                        </w:r>
                        <w:r w:rsidR="00631D1B" w:rsidRPr="00631D1B">
                          <w:rPr>
                            <w:b/>
                            <w:i/>
                            <w:sz w:val="16"/>
                            <w:szCs w:val="16"/>
                          </w:rPr>
                          <w:t xml:space="preserve">: </w:t>
                        </w:r>
                      </w:p>
                      <w:p w:rsidR="00F50731" w:rsidRPr="00F50731" w:rsidRDefault="00631D1B" w:rsidP="009756E4">
                        <w:pPr>
                          <w:ind w:firstLine="0"/>
                          <w:jc w:val="left"/>
                          <w:rPr>
                            <w:b/>
                            <w:i/>
                            <w:sz w:val="16"/>
                            <w:szCs w:val="16"/>
                          </w:rPr>
                        </w:pPr>
                        <w:r w:rsidRPr="00631D1B">
                          <w:rPr>
                            <w:b/>
                            <w:i/>
                            <w:sz w:val="16"/>
                            <w:szCs w:val="16"/>
                          </w:rPr>
                          <w:t>Titik Keseimbangan</w:t>
                        </w:r>
                      </w:p>
                      <w:p w:rsidR="00A74D12" w:rsidRPr="009756E4" w:rsidRDefault="00A74D12" w:rsidP="009756E4">
                        <w:pPr>
                          <w:ind w:firstLine="0"/>
                          <w:jc w:val="left"/>
                          <w:rPr>
                            <w:sz w:val="16"/>
                            <w:szCs w:val="16"/>
                          </w:rPr>
                        </w:pPr>
                      </w:p>
                    </w:txbxContent>
                  </v:textbox>
                </v:shape>
                <v:shape id="Elbow Connector 102" o:spid="_x0000_s1193" type="#_x0000_t34" style="position:absolute;left:37490;top:11113;width:4175;height:2854;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YBF8MAAADcAAAADwAAAGRycy9kb3ducmV2LnhtbERPS2sCMRC+F/wPYYTearZWpWyNUoqF&#10;ol5ci+dxM/vAzSTdpOvuvzdCobf5+J6zXPemER21vras4HmSgCDOra65VPB9/Hx6BeEDssbGMikY&#10;yMN6NXpYYqrtlQ/UZaEUMYR9igqqEFwqpc8rMugn1hFHrrCtwRBhW0rd4jWGm0ZOk2QhDdYcGyp0&#10;9FFRfsl+jQK7vczOP7vtZl90dXFyGze8DHOlHsf9+xuIQH34F/+5v3Scn0zh/ky8QK5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GmARfDAAAA3AAAAA8AAAAAAAAAAAAA&#10;AAAAoQIAAGRycy9kb3ducmV2LnhtbFBLBQYAAAAABAAEAPkAAACRAwAAAAA=&#10;" adj="127" strokecolor="black [3213]">
                  <v:stroke dashstyle="1 1"/>
                </v:shape>
                <v:shape id="Text Box 105" o:spid="_x0000_s1194" type="#_x0000_t202" style="position:absolute;left:23774;top:2953;width:6604;height:237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fm8MA&#10;AADcAAAADwAAAGRycy9kb3ducmV2LnhtbESPQYvCMBCF74L/IYywF9mmCqvSNYoIRa+tHjwOzWzb&#10;tZnUJtruv98IgrcZ3pv3vVlvB9OIB3WutqxgFsUgiAuray4VnE/p5wqE88gaG8uk4I8cbDfj0RoT&#10;bXvO6JH7UoQQdgkqqLxvEyldUZFBF9mWOGg/tjPow9qVUnfYh3DTyHkcL6TBmgOhwpb2FRXX/G4C&#10;ZLrE331WpP3NLLJLeswPuyFX6mMy7L5BeBr82/y6PupQP/6C5zNhArn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s+fm8MAAADcAAAADwAAAAAAAAAAAAAAAACYAgAAZHJzL2Rv&#10;d25yZXYueG1sUEsFBgAAAAAEAAQA9QAAAIgDAAAAAA==&#10;" filled="f" stroked="f">
                  <v:stroke dashstyle="1 1"/>
                  <v:textbox>
                    <w:txbxContent>
                      <w:p w:rsidR="00A74D12" w:rsidRPr="00631D1B" w:rsidRDefault="00631D1B" w:rsidP="009756E4">
                        <w:pPr>
                          <w:ind w:firstLine="0"/>
                          <w:jc w:val="left"/>
                          <w:rPr>
                            <w:sz w:val="16"/>
                            <w:szCs w:val="16"/>
                          </w:rPr>
                        </w:pPr>
                        <w:proofErr w:type="gramStart"/>
                        <w:r w:rsidRPr="00631D1B">
                          <w:rPr>
                            <w:sz w:val="16"/>
                            <w:szCs w:val="16"/>
                          </w:rPr>
                          <w:t>penciptaan</w:t>
                        </w:r>
                        <w:proofErr w:type="gramEnd"/>
                      </w:p>
                      <w:p w:rsidR="00A74D12" w:rsidRPr="00A74D12" w:rsidRDefault="00A74D12" w:rsidP="009756E4">
                        <w:pPr>
                          <w:ind w:firstLine="0"/>
                          <w:jc w:val="left"/>
                          <w:rPr>
                            <w:sz w:val="16"/>
                            <w:szCs w:val="16"/>
                          </w:rPr>
                        </w:pPr>
                      </w:p>
                    </w:txbxContent>
                  </v:textbox>
                </v:shape>
                <v:shape id="Text Box 106" o:spid="_x0000_s1195" type="#_x0000_t202" style="position:absolute;left:19870;top:5029;width:7526;height:237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0B7MMA&#10;AADcAAAADwAAAGRycy9kb3ducmV2LnhtbESPQYvCMBCF78L+hzALXmSbroe6dI0iQtFrqwePQzPb&#10;VptJt4m2/nsjCN5meG/e92a5Hk0rbtS7xrKC7ygGQVxa3XCl4HjIvn5AOI+ssbVMCu7kYL36mCwx&#10;1XbgnG6Fr0QIYZeigtr7LpXSlTUZdJHtiIP2Z3uDPqx9JXWPQwg3rZzHcSINNhwINXa0ram8FFcT&#10;ILMFnrd5mQ3/JslP2b7YbcZCqennuPkF4Wn0b/Preq9D/TiB5zNhArl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h0B7MMAAADcAAAADwAAAAAAAAAAAAAAAACYAgAAZHJzL2Rv&#10;d25yZXYueG1sUEsFBgAAAAAEAAQA9QAAAIgDAAAAAA==&#10;" filled="f" stroked="f">
                  <v:stroke dashstyle="1 1"/>
                  <v:textbox>
                    <w:txbxContent>
                      <w:p w:rsidR="00631D1B" w:rsidRPr="00631D1B" w:rsidRDefault="00631D1B" w:rsidP="009756E4">
                        <w:pPr>
                          <w:ind w:firstLine="0"/>
                          <w:jc w:val="left"/>
                          <w:rPr>
                            <w:sz w:val="16"/>
                            <w:szCs w:val="16"/>
                          </w:rPr>
                        </w:pPr>
                        <w:proofErr w:type="gramStart"/>
                        <w:r>
                          <w:rPr>
                            <w:sz w:val="16"/>
                            <w:szCs w:val="16"/>
                          </w:rPr>
                          <w:t>pembebasan</w:t>
                        </w:r>
                        <w:proofErr w:type="gramEnd"/>
                      </w:p>
                      <w:p w:rsidR="00631D1B" w:rsidRPr="00A74D12" w:rsidRDefault="00631D1B" w:rsidP="009756E4">
                        <w:pPr>
                          <w:ind w:firstLine="0"/>
                          <w:jc w:val="left"/>
                          <w:rPr>
                            <w:sz w:val="16"/>
                            <w:szCs w:val="16"/>
                          </w:rPr>
                        </w:pPr>
                      </w:p>
                    </w:txbxContent>
                  </v:textbox>
                </v:shape>
                <v:shape id="Elbow Connector 108" o:spid="_x0000_s1196" type="#_x0000_t34" style="position:absolute;left:8229;top:16037;width:3575;height:4195;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fs3sYAAADcAAAADwAAAGRycy9kb3ducmV2LnhtbESPMU8DMQyFd6T+h8hILIgmMLSno2lF&#10;kYoYWNoywGZd3MuJi3MkoT349Xio1M3We37v82I1hl4dKeUusoX7qQFF3ETXcWvhfb+5q0Dlguyw&#10;j0wWfinDajm5WmDt4om3dNyVVkkI5xot+FKGWuvceAqYp3EgFu0QU8Aia2q1S3iS8NDrB2NmOmDH&#10;0uBxoGdPzdfuJ1i49duyNpuPcf7y932o0ufbvJ9V1t5cj0+PoAqN5WI+X786wTdCK8/IBHr5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x37N7GAAAA3AAAAA8AAAAAAAAA&#10;AAAAAAAAoQIAAGRycy9kb3ducmV2LnhtbFBLBQYAAAAABAAEAPkAAACUAwAAAAA=&#10;" adj="-14" strokecolor="black [3213]" strokeweight="1pt">
                  <v:stroke dashstyle="1 1" startarrow="diamond" endarrow="diamond"/>
                </v:shape>
                <v:shape id="Text Box 113" o:spid="_x0000_s1197" type="#_x0000_t202" style="position:absolute;left:2883;top:19132;width:5300;height:23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Wqs8EA&#10;AADcAAAADwAAAGRycy9kb3ducmV2LnhtbERPTWsCMRC9C/6HMEIvUrNbQcpqFBUWvJVqS6/Tzbi7&#10;mkyWJOr23zeC4G0e73MWq94acSUfWscK8kkGgrhyuuVawdehfH0HESKyRuOYFPxRgNVyOFhgod2N&#10;P+m6j7VIIRwKVNDE2BVShqohi2HiOuLEHZ23GBP0tdQebyncGvmWZTNpseXU0GBH24aq8/5iFYzd&#10;Kf9wm3DYnsc/v6fy21jjS6VeRv16DiJSH5/ih3un0/x8Cvdn0gVy+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Z1qrPBAAAA3AAAAA8AAAAAAAAAAAAAAAAAmAIAAGRycy9kb3du&#10;cmV2LnhtbFBLBQYAAAAABAAEAPUAAACGAwAAAAA=&#10;" filled="f" strokecolor="black [3213]">
                  <v:stroke dashstyle="1 1"/>
                  <v:textbox>
                    <w:txbxContent>
                      <w:p w:rsidR="00631D1B" w:rsidRPr="00631D1B" w:rsidRDefault="00631D1B" w:rsidP="00631D1B">
                        <w:pPr>
                          <w:ind w:firstLine="0"/>
                          <w:jc w:val="left"/>
                          <w:rPr>
                            <w:b/>
                            <w:sz w:val="16"/>
                            <w:szCs w:val="16"/>
                          </w:rPr>
                        </w:pPr>
                        <w:r>
                          <w:rPr>
                            <w:b/>
                            <w:i/>
                            <w:sz w:val="16"/>
                            <w:szCs w:val="16"/>
                          </w:rPr>
                          <w:t>Lebuh</w:t>
                        </w:r>
                      </w:p>
                      <w:p w:rsidR="00631D1B" w:rsidRPr="009756E4" w:rsidRDefault="00631D1B" w:rsidP="009756E4">
                        <w:pPr>
                          <w:ind w:firstLine="0"/>
                          <w:jc w:val="left"/>
                          <w:rPr>
                            <w:sz w:val="16"/>
                            <w:szCs w:val="16"/>
                          </w:rPr>
                        </w:pPr>
                      </w:p>
                    </w:txbxContent>
                  </v:textbox>
                </v:shape>
                <v:roundrect id="Rounded Rectangle 114" o:spid="_x0000_s1198" style="position:absolute;left:10409;top:14068;width:2305;height:2032;rotation:3862757fd;visibility:visible;mso-wrap-style:square;v-text-anchor:middle" arcsize=".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hLgcQA&#10;AADcAAAADwAAAGRycy9kb3ducmV2LnhtbERPTWsCMRC9C/6HMEIvUrMrIrI1SrWVVg9CrYceh810&#10;E7qZbDeprv/eFARv83ifM192rhYnaoP1rCAfZSCIS68tVwqOn5vHGYgQkTXWnknBhQIsF/3eHAvt&#10;z/xBp0OsRArhUKACE2NTSBlKQw7DyDfEifv2rcOYYFtJ3eI5hbtajrNsKh1aTg0GG1obKn8Of07B&#10;9vj7Yndf07fZymzl8DUf7zfWKfUw6J6fQETq4l18c7/rND+fwP8z6QK5u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oS4HEAAAA3AAAAA8AAAAAAAAAAAAAAAAAmAIAAGRycy9k&#10;b3ducmV2LnhtbFBLBQYAAAAABAAEAPUAAACJAwAAAAA=&#10;" filled="f" strokecolor="black [3213]" strokeweight="1pt">
                  <v:stroke dashstyle="1 1" joinstyle="miter"/>
                </v:roundrect>
              </v:group>
            </w:pict>
          </mc:Fallback>
        </mc:AlternateContent>
      </w:r>
      <w:r w:rsidR="00A74D12">
        <w:rPr>
          <w:noProof/>
        </w:rPr>
        <mc:AlternateContent>
          <mc:Choice Requires="wps">
            <w:drawing>
              <wp:anchor distT="0" distB="0" distL="114300" distR="114300" simplePos="0" relativeHeight="251944960" behindDoc="0" locked="0" layoutInCell="1" allowOverlap="1" wp14:anchorId="691E559B" wp14:editId="4BC707F4">
                <wp:simplePos x="0" y="0"/>
                <wp:positionH relativeFrom="column">
                  <wp:posOffset>3137322</wp:posOffset>
                </wp:positionH>
                <wp:positionV relativeFrom="paragraph">
                  <wp:posOffset>520436</wp:posOffset>
                </wp:positionV>
                <wp:extent cx="0" cy="502127"/>
                <wp:effectExtent l="95250" t="38100" r="57150" b="31750"/>
                <wp:wrapNone/>
                <wp:docPr id="104" name="Straight Arrow Connector 104"/>
                <wp:cNvGraphicFramePr/>
                <a:graphic xmlns:a="http://schemas.openxmlformats.org/drawingml/2006/main">
                  <a:graphicData uri="http://schemas.microsoft.com/office/word/2010/wordprocessingShape">
                    <wps:wsp>
                      <wps:cNvCnPr/>
                      <wps:spPr>
                        <a:xfrm>
                          <a:off x="0" y="0"/>
                          <a:ext cx="0" cy="502127"/>
                        </a:xfrm>
                        <a:prstGeom prst="straightConnector1">
                          <a:avLst/>
                        </a:prstGeom>
                        <a:ln w="12700">
                          <a:solidFill>
                            <a:schemeClr val="tx1"/>
                          </a:solidFill>
                          <a:headEnd type="arrow"/>
                          <a:tailEnd type="non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B976952" id="Straight Arrow Connector 104" o:spid="_x0000_s1026" type="#_x0000_t32" style="position:absolute;margin-left:247.05pt;margin-top:41pt;width:0;height:39.55pt;z-index:25194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" strokecolor="black [3213]" strokeweight="1pt">
                <v:stroke startarrow="open" joinstyle="miter"/>
              </v:shape>
            </w:pict>
          </mc:Fallback>
        </mc:AlternateContent>
      </w:r>
      <w:r w:rsidR="00A74D12">
        <w:rPr>
          <w:noProof/>
        </w:rPr>
        <mc:AlternateContent>
          <mc:Choice Requires="wps">
            <w:drawing>
              <wp:anchor distT="0" distB="0" distL="114300" distR="114300" simplePos="0" relativeHeight="251942912" behindDoc="0" locked="0" layoutInCell="1" allowOverlap="1" wp14:anchorId="2D890404" wp14:editId="7C6BE843">
                <wp:simplePos x="0" y="0"/>
                <wp:positionH relativeFrom="column">
                  <wp:posOffset>3349705</wp:posOffset>
                </wp:positionH>
                <wp:positionV relativeFrom="paragraph">
                  <wp:posOffset>505973</wp:posOffset>
                </wp:positionV>
                <wp:extent cx="0" cy="502127"/>
                <wp:effectExtent l="95250" t="0" r="76200" b="50800"/>
                <wp:wrapNone/>
                <wp:docPr id="103" name="Straight Arrow Connector 103"/>
                <wp:cNvGraphicFramePr/>
                <a:graphic xmlns:a="http://schemas.openxmlformats.org/drawingml/2006/main">
                  <a:graphicData uri="http://schemas.microsoft.com/office/word/2010/wordprocessingShape">
                    <wps:wsp>
                      <wps:cNvCnPr/>
                      <wps:spPr>
                        <a:xfrm>
                          <a:off x="0" y="0"/>
                          <a:ext cx="0" cy="502127"/>
                        </a:xfrm>
                        <a:prstGeom prst="straightConnector1">
                          <a:avLst/>
                        </a:prstGeom>
                        <a:ln w="12700">
                          <a:solidFill>
                            <a:schemeClr val="tx1"/>
                          </a:solidFill>
                          <a:headEnd type="none"/>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24296C" id="Straight Arrow Connector 103" o:spid="_x0000_s1026" type="#_x0000_t32" style="position:absolute;margin-left:263.75pt;margin-top:39.85pt;width:0;height:39.55pt;z-index:251942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" strokecolor="black [3213]" strokeweight="1pt">
                <v:stroke endarrow="open" joinstyle="miter"/>
              </v:shape>
            </w:pict>
          </mc:Fallback>
        </mc:AlternateContent>
      </w:r>
      <w:r w:rsidR="009756E4" w:rsidRPr="009756E4">
        <w:rPr>
          <w:lang w:val="sv-SE"/>
        </w:rPr>
        <mc:AlternateContent>
          <mc:Choice Requires="wps">
            <w:drawing>
              <wp:anchor distT="0" distB="0" distL="114300" distR="114300" simplePos="0" relativeHeight="251934720" behindDoc="0" locked="0" layoutInCell="1" allowOverlap="1" wp14:anchorId="63A8051D" wp14:editId="3FD91A01">
                <wp:simplePos x="0" y="0"/>
                <wp:positionH relativeFrom="column">
                  <wp:posOffset>3510382</wp:posOffset>
                </wp:positionH>
                <wp:positionV relativeFrom="paragraph">
                  <wp:posOffset>2188768</wp:posOffset>
                </wp:positionV>
                <wp:extent cx="1370965" cy="0"/>
                <wp:effectExtent l="38100" t="38100" r="57785" b="57150"/>
                <wp:wrapNone/>
                <wp:docPr id="97" name="Straight Connector 97"/>
                <wp:cNvGraphicFramePr/>
                <a:graphic xmlns:a="http://schemas.openxmlformats.org/drawingml/2006/main">
                  <a:graphicData uri="http://schemas.microsoft.com/office/word/2010/wordprocessingShape">
                    <wps:wsp>
                      <wps:cNvCnPr/>
                      <wps:spPr>
                        <a:xfrm>
                          <a:off x="0" y="0"/>
                          <a:ext cx="1370965" cy="0"/>
                        </a:xfrm>
                        <a:prstGeom prst="line">
                          <a:avLst/>
                        </a:prstGeom>
                        <a:ln w="12700">
                          <a:solidFill>
                            <a:schemeClr val="tx1"/>
                          </a:solidFill>
                          <a:prstDash val="sysDot"/>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6601C8" id="Straight Connector 97" o:spid="_x0000_s1026" style="position:absolute;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6.4pt,172.35pt" to="384.35pt,17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" strokecolor="black [3213]" strokeweight="1pt">
                <v:stroke dashstyle="1 1" startarrow="diamond" endarrow="diamond" joinstyle="miter"/>
              </v:line>
            </w:pict>
          </mc:Fallback>
        </mc:AlternateContent>
      </w:r>
      <w:r w:rsidR="009756E4" w:rsidRPr="009756E4">
        <w:rPr>
          <w:lang w:val="sv-SE"/>
        </w:rPr>
        <mc:AlternateContent>
          <mc:Choice Requires="wps">
            <w:drawing>
              <wp:anchor distT="0" distB="0" distL="114300" distR="114300" simplePos="0" relativeHeight="251931648" behindDoc="0" locked="0" layoutInCell="1" allowOverlap="1" wp14:anchorId="06C7647F" wp14:editId="2A66FE3B">
                <wp:simplePos x="0" y="0"/>
                <wp:positionH relativeFrom="column">
                  <wp:posOffset>3508375</wp:posOffset>
                </wp:positionH>
                <wp:positionV relativeFrom="paragraph">
                  <wp:posOffset>1359535</wp:posOffset>
                </wp:positionV>
                <wp:extent cx="1370965" cy="0"/>
                <wp:effectExtent l="38100" t="38100" r="57785" b="57150"/>
                <wp:wrapNone/>
                <wp:docPr id="13343" name="Straight Connector 13343"/>
                <wp:cNvGraphicFramePr/>
                <a:graphic xmlns:a="http://schemas.openxmlformats.org/drawingml/2006/main">
                  <a:graphicData uri="http://schemas.microsoft.com/office/word/2010/wordprocessingShape">
                    <wps:wsp>
                      <wps:cNvCnPr/>
                      <wps:spPr>
                        <a:xfrm>
                          <a:off x="0" y="0"/>
                          <a:ext cx="1370965" cy="0"/>
                        </a:xfrm>
                        <a:prstGeom prst="line">
                          <a:avLst/>
                        </a:prstGeom>
                        <a:ln w="12700">
                          <a:solidFill>
                            <a:schemeClr val="tx1"/>
                          </a:solidFill>
                          <a:prstDash val="sysDot"/>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DF0140" id="Straight Connector 13343" o:spid="_x0000_s1026" style="position:absolute;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6.25pt,107.05pt" to="384.2pt,10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" strokecolor="black [3213]" strokeweight="1pt">
                <v:stroke dashstyle="1 1" startarrow="diamond" endarrow="diamond" joinstyle="miter"/>
              </v:line>
            </w:pict>
          </mc:Fallback>
        </mc:AlternateContent>
      </w:r>
      <w:r w:rsidR="009756E4" w:rsidRPr="009756E4">
        <w:rPr>
          <w:lang w:val="sv-SE"/>
        </w:rPr>
        <mc:AlternateContent>
          <mc:Choice Requires="wps">
            <w:drawing>
              <wp:anchor distT="0" distB="0" distL="114300" distR="114300" simplePos="0" relativeHeight="251928576" behindDoc="0" locked="0" layoutInCell="1" allowOverlap="1" wp14:anchorId="069B5B77" wp14:editId="111098FC">
                <wp:simplePos x="0" y="0"/>
                <wp:positionH relativeFrom="column">
                  <wp:posOffset>3539960</wp:posOffset>
                </wp:positionH>
                <wp:positionV relativeFrom="paragraph">
                  <wp:posOffset>367460</wp:posOffset>
                </wp:positionV>
                <wp:extent cx="1371046" cy="0"/>
                <wp:effectExtent l="38100" t="38100" r="57785" b="57150"/>
                <wp:wrapNone/>
                <wp:docPr id="13341" name="Straight Connector 13341"/>
                <wp:cNvGraphicFramePr/>
                <a:graphic xmlns:a="http://schemas.openxmlformats.org/drawingml/2006/main">
                  <a:graphicData uri="http://schemas.microsoft.com/office/word/2010/wordprocessingShape">
                    <wps:wsp>
                      <wps:cNvCnPr/>
                      <wps:spPr>
                        <a:xfrm>
                          <a:off x="0" y="0"/>
                          <a:ext cx="1371046" cy="0"/>
                        </a:xfrm>
                        <a:prstGeom prst="line">
                          <a:avLst/>
                        </a:prstGeom>
                        <a:ln w="12700">
                          <a:solidFill>
                            <a:schemeClr val="tx1"/>
                          </a:solidFill>
                          <a:prstDash val="sysDot"/>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500EC9" id="Straight Connector 13341" o:spid="_x0000_s1026" style="position:absolute;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8.75pt,28.95pt" to="386.7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" strokecolor="black [3213]" strokeweight="1pt">
                <v:stroke dashstyle="1 1" startarrow="diamond" endarrow="diamond" joinstyle="miter"/>
              </v:line>
            </w:pict>
          </mc:Fallback>
        </mc:AlternateContent>
      </w:r>
      <w:r w:rsidR="009756E4" w:rsidRPr="009756E4">
        <w:rPr>
          <w:noProof/>
        </w:rPr>
        <w:drawing>
          <wp:inline distT="0" distB="0" distL="0" distR="0">
            <wp:extent cx="3445335" cy="2250279"/>
            <wp:effectExtent l="57150" t="95250" r="60325" b="93345"/>
            <wp:docPr id="13339" name="Picture 13339" descr="D:\DATA 01\AMRITAVIJAYA\b_PUBLIKASI DAN SEMINAR\JURNAL ZONASI UPI\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01\AMRITAVIJAYA\b_PUBLIKASI DAN SEMINAR\JURNAL ZONASI UPI\Untitled-1.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5378" t="10793" r="1611" b="3279"/>
                    <a:stretch/>
                  </pic:blipFill>
                  <pic:spPr bwMode="auto">
                    <a:xfrm rot="177420">
                      <a:off x="0" y="0"/>
                      <a:ext cx="3450032" cy="2253347"/>
                    </a:xfrm>
                    <a:prstGeom prst="rect">
                      <a:avLst/>
                    </a:prstGeom>
                    <a:noFill/>
                    <a:ln>
                      <a:noFill/>
                    </a:ln>
                    <a:extLst>
                      <a:ext uri="{53640926-AAD7-44D8-BBD7-CCE9431645EC}">
                        <a14:shadowObscured xmlns:a14="http://schemas.microsoft.com/office/drawing/2010/main"/>
                      </a:ext>
                    </a:extLst>
                  </pic:spPr>
                </pic:pic>
              </a:graphicData>
            </a:graphic>
          </wp:inline>
        </w:drawing>
      </w:r>
    </w:p>
    <w:p w:rsidR="00D82054" w:rsidRDefault="00D82054" w:rsidP="00A2561D">
      <w:pPr>
        <w:rPr>
          <w:lang w:val="sv-SE"/>
        </w:rPr>
      </w:pPr>
    </w:p>
    <w:p w:rsidR="00F50731" w:rsidRDefault="00F50731" w:rsidP="00F50731">
      <w:pPr>
        <w:pStyle w:val="Caption"/>
        <w:ind w:firstLine="0"/>
        <w:jc w:val="center"/>
        <w:rPr>
          <w:b/>
          <w:i w:val="0"/>
          <w:color w:val="auto"/>
          <w:sz w:val="20"/>
          <w:szCs w:val="20"/>
        </w:rPr>
      </w:pPr>
      <w:r>
        <w:rPr>
          <w:b/>
          <w:i w:val="0"/>
          <w:color w:val="auto"/>
          <w:sz w:val="20"/>
          <w:szCs w:val="20"/>
        </w:rPr>
        <w:t>Gambar 12</w:t>
      </w:r>
      <w:r w:rsidRPr="00953076">
        <w:rPr>
          <w:b/>
          <w:i w:val="0"/>
          <w:color w:val="auto"/>
          <w:sz w:val="20"/>
          <w:szCs w:val="20"/>
        </w:rPr>
        <w:t xml:space="preserve">. </w:t>
      </w:r>
      <w:r>
        <w:rPr>
          <w:b/>
          <w:i w:val="0"/>
          <w:color w:val="auto"/>
          <w:sz w:val="20"/>
          <w:szCs w:val="20"/>
        </w:rPr>
        <w:t xml:space="preserve">Bagan Konsepsi Ruang Keseimbangan Natah dan Lebuh </w:t>
      </w:r>
      <w:r w:rsidRPr="00953076">
        <w:rPr>
          <w:b/>
          <w:i w:val="0"/>
          <w:color w:val="auto"/>
          <w:sz w:val="20"/>
          <w:szCs w:val="20"/>
        </w:rPr>
        <w:t xml:space="preserve">(Sumber: hasil </w:t>
      </w:r>
      <w:r>
        <w:rPr>
          <w:b/>
          <w:i w:val="0"/>
          <w:color w:val="auto"/>
          <w:sz w:val="20"/>
          <w:szCs w:val="20"/>
        </w:rPr>
        <w:t>analisis, 2018)</w:t>
      </w:r>
    </w:p>
    <w:p w:rsidR="00471508" w:rsidRDefault="00471508" w:rsidP="00A2561D">
      <w:pPr>
        <w:rPr>
          <w:lang w:val="sv-SE"/>
        </w:rPr>
      </w:pPr>
    </w:p>
    <w:p w:rsidR="00A2561D" w:rsidRDefault="00A2561D" w:rsidP="00A2561D">
      <w:pPr>
        <w:rPr>
          <w:lang w:val="sv-SE"/>
        </w:rPr>
      </w:pPr>
      <w:r w:rsidRPr="00A2561D">
        <w:rPr>
          <w:lang w:val="sv-SE"/>
        </w:rPr>
        <w:t xml:space="preserve">Refleksi </w:t>
      </w:r>
      <w:r>
        <w:rPr>
          <w:lang w:val="sv-SE"/>
        </w:rPr>
        <w:t>dari artikel ini yaitu a</w:t>
      </w:r>
      <w:r w:rsidRPr="00A2561D">
        <w:rPr>
          <w:lang w:val="sv-SE"/>
        </w:rPr>
        <w:t>pakah konsepsi tersebut masih dijumpai dan/atau diterapkan dalam perencanaan dan perancangan tata ruang arsitektur permukiman di Bali saat ini? Apabila masih dijumpai, apakah substansi dan bentuknya masih seperti konsepsi yang terdahulu atau</w:t>
      </w:r>
      <w:r w:rsidR="007F5F66">
        <w:rPr>
          <w:lang w:val="sv-SE"/>
        </w:rPr>
        <w:t>kah hanya sebatas “eksistensi si</w:t>
      </w:r>
      <w:r w:rsidRPr="00A2561D">
        <w:rPr>
          <w:lang w:val="sv-SE"/>
        </w:rPr>
        <w:t xml:space="preserve">mbol </w:t>
      </w:r>
      <w:r w:rsidR="002B2F7A" w:rsidRPr="002B2F7A">
        <w:rPr>
          <w:i/>
          <w:lang w:val="sv-SE"/>
        </w:rPr>
        <w:t>natah</w:t>
      </w:r>
      <w:r w:rsidRPr="00A2561D">
        <w:rPr>
          <w:lang w:val="sv-SE"/>
        </w:rPr>
        <w:t xml:space="preserve"> dan </w:t>
      </w:r>
      <w:r w:rsidR="002B2F7A" w:rsidRPr="002B2F7A">
        <w:rPr>
          <w:i/>
          <w:lang w:val="sv-SE"/>
        </w:rPr>
        <w:t>lebuh</w:t>
      </w:r>
      <w:r w:rsidRPr="00A2561D">
        <w:rPr>
          <w:lang w:val="sv-SE"/>
        </w:rPr>
        <w:t>”? Perlu dilakukan suatu penelitian lanjutan tentang fenomena tersebut.</w:t>
      </w:r>
    </w:p>
    <w:p w:rsidR="00E72887" w:rsidRDefault="00BF3461" w:rsidP="00061AD7">
      <w:pPr>
        <w:pStyle w:val="Heading1"/>
        <w:spacing w:after="120"/>
        <w:ind w:firstLine="0"/>
      </w:pPr>
      <w:r>
        <w:t xml:space="preserve">5. </w:t>
      </w:r>
      <w:r w:rsidR="00E72887">
        <w:t>Ucapan Terima Kasih</w:t>
      </w:r>
    </w:p>
    <w:p w:rsidR="00E72887" w:rsidRPr="00E40A88" w:rsidRDefault="00D05422" w:rsidP="00E72887">
      <w:r>
        <w:t xml:space="preserve">Terima kasih kepada Program Studi Teknik Arsitektur, Fakultas Teknik, Universitas Warmadewa yang telah memberikan kesempatan untuk menulis artikel sebagai pengembangan dari penelitian yang dilakukan sebelumnya tentang dikotomi ruang dalam arsitektur tradisional Bali. Ucapan terima kasih juga disampaikan kepada Panitia Seminar Nasional Konsepsi #3 2018 Fakultas Teknik Universitas Warmadewa yang telah menghubungkan penerbitan artikel ini kepada redaksi Jurnal Arsitektur Zonasi. </w:t>
      </w:r>
    </w:p>
    <w:p w:rsidR="00E72887" w:rsidRPr="00E40A88" w:rsidRDefault="00BF3461" w:rsidP="00061AD7">
      <w:pPr>
        <w:pStyle w:val="Heading1"/>
        <w:spacing w:after="120"/>
        <w:ind w:firstLine="0"/>
      </w:pPr>
      <w:r>
        <w:t xml:space="preserve">6. </w:t>
      </w:r>
      <w:r w:rsidR="00E72887" w:rsidRPr="00E40A88">
        <w:t>Referensi</w:t>
      </w:r>
    </w:p>
    <w:p w:rsidR="00FA1382" w:rsidRPr="00FA1382" w:rsidRDefault="009623A6" w:rsidP="00FA1382">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FA1382" w:rsidRPr="00FA1382">
        <w:rPr>
          <w:rFonts w:cs="Times New Roman"/>
          <w:noProof/>
          <w:szCs w:val="24"/>
        </w:rPr>
        <w:t xml:space="preserve">Anonim. (1984). </w:t>
      </w:r>
      <w:r w:rsidR="00FA1382" w:rsidRPr="00FA1382">
        <w:rPr>
          <w:rFonts w:cs="Times New Roman"/>
          <w:i/>
          <w:iCs/>
          <w:noProof/>
          <w:szCs w:val="24"/>
        </w:rPr>
        <w:t>Rumusan Arsitektur Bali</w:t>
      </w:r>
      <w:r w:rsidR="00FA1382" w:rsidRPr="00FA1382">
        <w:rPr>
          <w:rFonts w:cs="Times New Roman"/>
          <w:noProof/>
          <w:szCs w:val="24"/>
        </w:rPr>
        <w:t>. Denpasar: Hasil Sabha Arsitektur Tradisional Bali.</w:t>
      </w:r>
    </w:p>
    <w:p w:rsidR="00FA1382" w:rsidRPr="00FA1382" w:rsidRDefault="00FA1382" w:rsidP="00FA1382">
      <w:pPr>
        <w:widowControl w:val="0"/>
        <w:autoSpaceDE w:val="0"/>
        <w:autoSpaceDN w:val="0"/>
        <w:adjustRightInd w:val="0"/>
        <w:ind w:left="480" w:hanging="480"/>
        <w:rPr>
          <w:rFonts w:cs="Times New Roman"/>
          <w:noProof/>
          <w:szCs w:val="24"/>
        </w:rPr>
      </w:pPr>
      <w:r w:rsidRPr="00FA1382">
        <w:rPr>
          <w:rFonts w:cs="Times New Roman"/>
          <w:noProof/>
          <w:szCs w:val="24"/>
        </w:rPr>
        <w:t xml:space="preserve">Ashihara, Y. (1983). </w:t>
      </w:r>
      <w:r w:rsidRPr="00FA1382">
        <w:rPr>
          <w:rFonts w:cs="Times New Roman"/>
          <w:i/>
          <w:iCs/>
          <w:noProof/>
          <w:szCs w:val="24"/>
        </w:rPr>
        <w:t>Merancang Ruang Luar</w:t>
      </w:r>
      <w:r w:rsidRPr="00FA1382">
        <w:rPr>
          <w:rFonts w:cs="Times New Roman"/>
          <w:noProof/>
          <w:szCs w:val="24"/>
        </w:rPr>
        <w:t>. Dian Surya.</w:t>
      </w:r>
    </w:p>
    <w:p w:rsidR="00FA1382" w:rsidRPr="00FA1382" w:rsidRDefault="00FA1382" w:rsidP="00FA1382">
      <w:pPr>
        <w:widowControl w:val="0"/>
        <w:autoSpaceDE w:val="0"/>
        <w:autoSpaceDN w:val="0"/>
        <w:adjustRightInd w:val="0"/>
        <w:ind w:left="480" w:hanging="480"/>
        <w:rPr>
          <w:rFonts w:cs="Times New Roman"/>
          <w:noProof/>
          <w:szCs w:val="24"/>
        </w:rPr>
      </w:pPr>
      <w:r w:rsidRPr="00FA1382">
        <w:rPr>
          <w:rFonts w:cs="Times New Roman"/>
          <w:noProof/>
          <w:szCs w:val="24"/>
        </w:rPr>
        <w:t xml:space="preserve">Budihardjo, E. (1991). </w:t>
      </w:r>
      <w:r w:rsidRPr="00FA1382">
        <w:rPr>
          <w:rFonts w:cs="Times New Roman"/>
          <w:i/>
          <w:iCs/>
          <w:noProof/>
          <w:szCs w:val="24"/>
        </w:rPr>
        <w:t>Architectural Conservation in Bali</w:t>
      </w:r>
      <w:r w:rsidRPr="00FA1382">
        <w:rPr>
          <w:rFonts w:cs="Times New Roman"/>
          <w:noProof/>
          <w:szCs w:val="24"/>
        </w:rPr>
        <w:t>. Yogyakarta: Gadjah Mada University Press.</w:t>
      </w:r>
    </w:p>
    <w:p w:rsidR="00FA1382" w:rsidRPr="00FA1382" w:rsidRDefault="00FA1382" w:rsidP="00FA1382">
      <w:pPr>
        <w:widowControl w:val="0"/>
        <w:autoSpaceDE w:val="0"/>
        <w:autoSpaceDN w:val="0"/>
        <w:adjustRightInd w:val="0"/>
        <w:ind w:left="480" w:hanging="480"/>
        <w:rPr>
          <w:rFonts w:cs="Times New Roman"/>
          <w:noProof/>
          <w:szCs w:val="24"/>
        </w:rPr>
      </w:pPr>
      <w:r w:rsidRPr="00FA1382">
        <w:rPr>
          <w:rFonts w:cs="Times New Roman"/>
          <w:noProof/>
          <w:szCs w:val="24"/>
        </w:rPr>
        <w:t xml:space="preserve">Hooykaas, C. (1974). </w:t>
      </w:r>
      <w:r w:rsidRPr="00FA1382">
        <w:rPr>
          <w:rFonts w:cs="Times New Roman"/>
          <w:i/>
          <w:iCs/>
          <w:noProof/>
          <w:szCs w:val="24"/>
        </w:rPr>
        <w:t>Cosmogony and Creation In Balinese Tradition</w:t>
      </w:r>
      <w:r w:rsidRPr="00FA1382">
        <w:rPr>
          <w:rFonts w:cs="Times New Roman"/>
          <w:noProof/>
          <w:szCs w:val="24"/>
        </w:rPr>
        <w:t>. VOOR TAAL-, LAND- EN VOLKENKUNDE: KONINKLIJK INSTITUUT. https://doi.org/10.1007/978-94-015-0516-1</w:t>
      </w:r>
    </w:p>
    <w:p w:rsidR="00FA1382" w:rsidRPr="00FA1382" w:rsidRDefault="00FA1382" w:rsidP="00FA1382">
      <w:pPr>
        <w:widowControl w:val="0"/>
        <w:autoSpaceDE w:val="0"/>
        <w:autoSpaceDN w:val="0"/>
        <w:adjustRightInd w:val="0"/>
        <w:ind w:left="480" w:hanging="480"/>
        <w:rPr>
          <w:rFonts w:cs="Times New Roman"/>
          <w:noProof/>
          <w:szCs w:val="24"/>
        </w:rPr>
      </w:pPr>
      <w:r w:rsidRPr="00FA1382">
        <w:rPr>
          <w:rFonts w:cs="Times New Roman"/>
          <w:noProof/>
          <w:szCs w:val="24"/>
        </w:rPr>
        <w:t xml:space="preserve">Kumurur, V. A., &amp; Setia, D. (2011). Pola Perumahan Dan Pemukiman Desa Tenganan Bali. </w:t>
      </w:r>
      <w:r w:rsidRPr="00FA1382">
        <w:rPr>
          <w:rFonts w:cs="Times New Roman"/>
          <w:i/>
          <w:iCs/>
          <w:noProof/>
          <w:szCs w:val="24"/>
        </w:rPr>
        <w:t>Jurnal Sabua</w:t>
      </w:r>
      <w:r w:rsidRPr="00FA1382">
        <w:rPr>
          <w:rFonts w:cs="Times New Roman"/>
          <w:noProof/>
          <w:szCs w:val="24"/>
        </w:rPr>
        <w:t xml:space="preserve">, </w:t>
      </w:r>
      <w:r w:rsidRPr="00FA1382">
        <w:rPr>
          <w:rFonts w:cs="Times New Roman"/>
          <w:i/>
          <w:iCs/>
          <w:noProof/>
          <w:szCs w:val="24"/>
        </w:rPr>
        <w:t>3</w:t>
      </w:r>
      <w:r w:rsidRPr="00FA1382">
        <w:rPr>
          <w:rFonts w:cs="Times New Roman"/>
          <w:noProof/>
          <w:szCs w:val="24"/>
        </w:rPr>
        <w:t>(2), 7–14.</w:t>
      </w:r>
    </w:p>
    <w:p w:rsidR="00FA1382" w:rsidRPr="00FA1382" w:rsidRDefault="00FA1382" w:rsidP="00FA1382">
      <w:pPr>
        <w:widowControl w:val="0"/>
        <w:autoSpaceDE w:val="0"/>
        <w:autoSpaceDN w:val="0"/>
        <w:adjustRightInd w:val="0"/>
        <w:ind w:left="480" w:hanging="480"/>
        <w:rPr>
          <w:rFonts w:cs="Times New Roman"/>
          <w:noProof/>
          <w:szCs w:val="24"/>
        </w:rPr>
      </w:pPr>
      <w:r w:rsidRPr="00FA1382">
        <w:rPr>
          <w:rFonts w:cs="Times New Roman"/>
          <w:noProof/>
          <w:szCs w:val="24"/>
        </w:rPr>
        <w:t xml:space="preserve">Parimin, A. P. (1986). </w:t>
      </w:r>
      <w:r w:rsidRPr="00FA1382">
        <w:rPr>
          <w:rFonts w:cs="Times New Roman"/>
          <w:i/>
          <w:iCs/>
          <w:noProof/>
          <w:szCs w:val="24"/>
        </w:rPr>
        <w:t>Fundamental Study on Spatial Formation of Island Village Enviromental Hierarchy of Sacred-Profand Concept In Bali</w:t>
      </w:r>
      <w:r w:rsidRPr="00FA1382">
        <w:rPr>
          <w:rFonts w:cs="Times New Roman"/>
          <w:noProof/>
          <w:szCs w:val="24"/>
        </w:rPr>
        <w:t>. Osaka University.</w:t>
      </w:r>
    </w:p>
    <w:p w:rsidR="00FA1382" w:rsidRPr="00FA1382" w:rsidRDefault="00FA1382" w:rsidP="00FA1382">
      <w:pPr>
        <w:widowControl w:val="0"/>
        <w:autoSpaceDE w:val="0"/>
        <w:autoSpaceDN w:val="0"/>
        <w:adjustRightInd w:val="0"/>
        <w:ind w:left="480" w:hanging="480"/>
        <w:rPr>
          <w:rFonts w:cs="Times New Roman"/>
          <w:noProof/>
          <w:szCs w:val="24"/>
        </w:rPr>
      </w:pPr>
      <w:r w:rsidRPr="00FA1382">
        <w:rPr>
          <w:rFonts w:cs="Times New Roman"/>
          <w:noProof/>
          <w:szCs w:val="24"/>
        </w:rPr>
        <w:t xml:space="preserve">Putra, I. G. M. (2003). Perubahan Ekspresi Konsep </w:t>
      </w:r>
      <w:r w:rsidR="002B2F7A" w:rsidRPr="002B2F7A">
        <w:rPr>
          <w:rFonts w:cs="Times New Roman"/>
          <w:i/>
          <w:noProof/>
          <w:szCs w:val="24"/>
        </w:rPr>
        <w:t>Natah</w:t>
      </w:r>
      <w:r w:rsidRPr="00FA1382">
        <w:rPr>
          <w:rFonts w:cs="Times New Roman"/>
          <w:noProof/>
          <w:szCs w:val="24"/>
        </w:rPr>
        <w:t xml:space="preserve"> dalam Tata Ruang di Bali. </w:t>
      </w:r>
      <w:r w:rsidRPr="00FA1382">
        <w:rPr>
          <w:rFonts w:cs="Times New Roman"/>
          <w:i/>
          <w:iCs/>
          <w:noProof/>
          <w:szCs w:val="24"/>
        </w:rPr>
        <w:t xml:space="preserve">Jurnal Permukiman </w:t>
      </w:r>
      <w:r w:rsidR="002B2F7A" w:rsidRPr="002B2F7A">
        <w:rPr>
          <w:rFonts w:cs="Times New Roman"/>
          <w:i/>
          <w:iCs/>
          <w:noProof/>
          <w:szCs w:val="24"/>
        </w:rPr>
        <w:t>Natah</w:t>
      </w:r>
      <w:r w:rsidRPr="00FA1382">
        <w:rPr>
          <w:rFonts w:cs="Times New Roman"/>
          <w:noProof/>
          <w:szCs w:val="24"/>
        </w:rPr>
        <w:t xml:space="preserve">, </w:t>
      </w:r>
      <w:r w:rsidRPr="00FA1382">
        <w:rPr>
          <w:rFonts w:cs="Times New Roman"/>
          <w:i/>
          <w:iCs/>
          <w:noProof/>
          <w:szCs w:val="24"/>
        </w:rPr>
        <w:t>1</w:t>
      </w:r>
      <w:r w:rsidRPr="00FA1382">
        <w:rPr>
          <w:rFonts w:cs="Times New Roman"/>
          <w:noProof/>
          <w:szCs w:val="24"/>
        </w:rPr>
        <w:t>(2), 52–58. Retrieved from https://ojs.unud.ac.id/index.php/</w:t>
      </w:r>
      <w:r w:rsidR="002B2F7A" w:rsidRPr="002B2F7A">
        <w:rPr>
          <w:rFonts w:cs="Times New Roman"/>
          <w:i/>
          <w:noProof/>
          <w:szCs w:val="24"/>
        </w:rPr>
        <w:t>natah</w:t>
      </w:r>
      <w:r w:rsidRPr="00FA1382">
        <w:rPr>
          <w:rFonts w:cs="Times New Roman"/>
          <w:noProof/>
          <w:szCs w:val="24"/>
        </w:rPr>
        <w:t>/article/view/2935</w:t>
      </w:r>
    </w:p>
    <w:p w:rsidR="00FA1382" w:rsidRPr="00FA1382" w:rsidRDefault="00FA1382" w:rsidP="00FA1382">
      <w:pPr>
        <w:widowControl w:val="0"/>
        <w:autoSpaceDE w:val="0"/>
        <w:autoSpaceDN w:val="0"/>
        <w:adjustRightInd w:val="0"/>
        <w:ind w:left="480" w:hanging="480"/>
        <w:rPr>
          <w:rFonts w:cs="Times New Roman"/>
          <w:noProof/>
          <w:szCs w:val="24"/>
        </w:rPr>
      </w:pPr>
      <w:r w:rsidRPr="00FA1382">
        <w:rPr>
          <w:rFonts w:cs="Times New Roman"/>
          <w:noProof/>
          <w:szCs w:val="24"/>
        </w:rPr>
        <w:t xml:space="preserve">Wastika, D. N. (2005). Penerapan Konsep Tri Hita Karana dalam Perencanaan Perumahan di Bali. </w:t>
      </w:r>
      <w:r w:rsidRPr="00FA1382">
        <w:rPr>
          <w:rFonts w:cs="Times New Roman"/>
          <w:i/>
          <w:iCs/>
          <w:noProof/>
          <w:szCs w:val="24"/>
        </w:rPr>
        <w:t xml:space="preserve">Jurnal Permukiman </w:t>
      </w:r>
      <w:r w:rsidR="002B2F7A" w:rsidRPr="002B2F7A">
        <w:rPr>
          <w:rFonts w:cs="Times New Roman"/>
          <w:i/>
          <w:iCs/>
          <w:noProof/>
          <w:szCs w:val="24"/>
        </w:rPr>
        <w:t>Natah</w:t>
      </w:r>
      <w:r w:rsidRPr="00FA1382">
        <w:rPr>
          <w:rFonts w:cs="Times New Roman"/>
          <w:noProof/>
          <w:szCs w:val="24"/>
        </w:rPr>
        <w:t xml:space="preserve">, </w:t>
      </w:r>
      <w:r w:rsidRPr="00FA1382">
        <w:rPr>
          <w:rFonts w:cs="Times New Roman"/>
          <w:i/>
          <w:iCs/>
          <w:noProof/>
          <w:szCs w:val="24"/>
        </w:rPr>
        <w:t>3</w:t>
      </w:r>
      <w:r w:rsidRPr="00FA1382">
        <w:rPr>
          <w:rFonts w:cs="Times New Roman"/>
          <w:noProof/>
          <w:szCs w:val="24"/>
        </w:rPr>
        <w:t>(2), 72–77. Retrieved from https://ojs.unud.ac.id/index.php/</w:t>
      </w:r>
      <w:r w:rsidR="002B2F7A" w:rsidRPr="002B2F7A">
        <w:rPr>
          <w:rFonts w:cs="Times New Roman"/>
          <w:i/>
          <w:noProof/>
          <w:szCs w:val="24"/>
        </w:rPr>
        <w:t>natah</w:t>
      </w:r>
      <w:r w:rsidRPr="00FA1382">
        <w:rPr>
          <w:rFonts w:cs="Times New Roman"/>
          <w:noProof/>
          <w:szCs w:val="24"/>
        </w:rPr>
        <w:t>/article/view/3034</w:t>
      </w:r>
    </w:p>
    <w:p w:rsidR="00FA1382" w:rsidRPr="00FA1382" w:rsidRDefault="00FA1382" w:rsidP="00FA1382">
      <w:pPr>
        <w:widowControl w:val="0"/>
        <w:autoSpaceDE w:val="0"/>
        <w:autoSpaceDN w:val="0"/>
        <w:adjustRightInd w:val="0"/>
        <w:ind w:left="480" w:hanging="480"/>
        <w:rPr>
          <w:rFonts w:cs="Times New Roman"/>
          <w:noProof/>
          <w:szCs w:val="24"/>
        </w:rPr>
      </w:pPr>
      <w:r w:rsidRPr="00FA1382">
        <w:rPr>
          <w:rFonts w:cs="Times New Roman"/>
          <w:noProof/>
          <w:szCs w:val="24"/>
        </w:rPr>
        <w:t xml:space="preserve">Wijaya, I. K. M. (2016). Hubungan Arsitektur Dan Lingkungan Pada Perwujudan Rumah Tinggal Tradisional Di Desa Pengotan, Bangli. In N. Y. Astana, A. A. G. Yana, &amp; I. W. Muka (Eds.), </w:t>
      </w:r>
      <w:r w:rsidRPr="00FA1382">
        <w:rPr>
          <w:rFonts w:cs="Times New Roman"/>
          <w:i/>
          <w:iCs/>
          <w:noProof/>
          <w:szCs w:val="24"/>
        </w:rPr>
        <w:t>Prosiding Seminar Nasional Teknik 2016 : Tantangan Percepatan Pembangunan Infrastruktur Di Indonesia Berwawasan Lingkungan</w:t>
      </w:r>
      <w:r w:rsidRPr="00FA1382">
        <w:rPr>
          <w:rFonts w:cs="Times New Roman"/>
          <w:noProof/>
          <w:szCs w:val="24"/>
        </w:rPr>
        <w:t xml:space="preserve"> (pp. 21–32). Denpasar: UNHI Press. Retrieved from https://drive.google.com/open?id=1I9lfjkClRDOaUTcUe-iZXE65oOvdtYyh</w:t>
      </w:r>
    </w:p>
    <w:p w:rsidR="00FA1382" w:rsidRPr="00FA1382" w:rsidRDefault="00FA1382" w:rsidP="00FA1382">
      <w:pPr>
        <w:widowControl w:val="0"/>
        <w:autoSpaceDE w:val="0"/>
        <w:autoSpaceDN w:val="0"/>
        <w:adjustRightInd w:val="0"/>
        <w:ind w:left="480" w:hanging="480"/>
        <w:rPr>
          <w:rFonts w:cs="Times New Roman"/>
          <w:noProof/>
          <w:szCs w:val="24"/>
        </w:rPr>
      </w:pPr>
      <w:r w:rsidRPr="00FA1382">
        <w:rPr>
          <w:rFonts w:cs="Times New Roman"/>
          <w:noProof/>
          <w:szCs w:val="24"/>
        </w:rPr>
        <w:t xml:space="preserve">Wijaya, I. K. M. (2017). Ruang Sakala dan Niskala Di Sekitar Pohon Beringin Di Denpasar. In </w:t>
      </w:r>
      <w:r w:rsidRPr="00FA1382">
        <w:rPr>
          <w:rFonts w:cs="Times New Roman"/>
          <w:i/>
          <w:iCs/>
          <w:noProof/>
          <w:szCs w:val="24"/>
        </w:rPr>
        <w:t>Seminar Nasional Space #3: Membingkai Multikultur dalam Kearifan Lokal Melalui Perencanaan Wilayah dan Kota</w:t>
      </w:r>
      <w:r w:rsidRPr="00FA1382">
        <w:rPr>
          <w:rFonts w:cs="Times New Roman"/>
          <w:noProof/>
          <w:szCs w:val="24"/>
        </w:rPr>
        <w:t>. Denpasar: Program Studi Perencanaan Wilayah dan Kota, Fakultas Teknik, Universitas Hindu Indonesia. Retrieved from https://drive.google.com/open?id=1yfmWHTbSrzgmu-LATqjVzhlEzYzWP4Cv</w:t>
      </w:r>
    </w:p>
    <w:p w:rsidR="00FA1382" w:rsidRPr="00FA1382" w:rsidRDefault="00FA1382" w:rsidP="00FA1382">
      <w:pPr>
        <w:widowControl w:val="0"/>
        <w:autoSpaceDE w:val="0"/>
        <w:autoSpaceDN w:val="0"/>
        <w:adjustRightInd w:val="0"/>
        <w:ind w:left="480" w:hanging="480"/>
        <w:rPr>
          <w:rFonts w:cs="Times New Roman"/>
          <w:noProof/>
          <w:szCs w:val="24"/>
        </w:rPr>
      </w:pPr>
      <w:r w:rsidRPr="00FA1382">
        <w:rPr>
          <w:rFonts w:cs="Times New Roman"/>
          <w:noProof/>
          <w:szCs w:val="24"/>
        </w:rPr>
        <w:t xml:space="preserve">Wijaya, I. K. M. (2018). Discourse On the Concept of Balance of Sakala and Niskala Spaces in Ethnic Balinese Homes. In I. K. Ardhana (Ed.), </w:t>
      </w:r>
      <w:r w:rsidRPr="00FA1382">
        <w:rPr>
          <w:rFonts w:cs="Times New Roman"/>
          <w:i/>
          <w:iCs/>
          <w:noProof/>
          <w:szCs w:val="24"/>
        </w:rPr>
        <w:t>International Seminar Bali Hinduism, Tradition and Interreligious Studies</w:t>
      </w:r>
      <w:r w:rsidRPr="00FA1382">
        <w:rPr>
          <w:rFonts w:cs="Times New Roman"/>
          <w:noProof/>
          <w:szCs w:val="24"/>
        </w:rPr>
        <w:t xml:space="preserve"> (pp. 73–80). Denpasar: UNHI Press. Retrieved from https://press.unhi.ac.id/wp-content/uploads/2018/06/73-80.pdf</w:t>
      </w:r>
    </w:p>
    <w:p w:rsidR="00FA1382" w:rsidRPr="00FA1382" w:rsidRDefault="00FA1382" w:rsidP="00FA1382">
      <w:pPr>
        <w:widowControl w:val="0"/>
        <w:autoSpaceDE w:val="0"/>
        <w:autoSpaceDN w:val="0"/>
        <w:adjustRightInd w:val="0"/>
        <w:ind w:left="480" w:hanging="480"/>
        <w:rPr>
          <w:rFonts w:cs="Times New Roman"/>
          <w:noProof/>
          <w:szCs w:val="24"/>
        </w:rPr>
      </w:pPr>
      <w:r w:rsidRPr="00FA1382">
        <w:rPr>
          <w:rFonts w:cs="Times New Roman"/>
          <w:noProof/>
          <w:szCs w:val="24"/>
        </w:rPr>
        <w:t xml:space="preserve">Wikarman, I. N. S. (1998). </w:t>
      </w:r>
      <w:r w:rsidRPr="00FA1382">
        <w:rPr>
          <w:rFonts w:cs="Times New Roman"/>
          <w:i/>
          <w:iCs/>
          <w:noProof/>
          <w:szCs w:val="24"/>
        </w:rPr>
        <w:t>Caru: Palemahan dan Sasih</w:t>
      </w:r>
      <w:r w:rsidRPr="00FA1382">
        <w:rPr>
          <w:rFonts w:cs="Times New Roman"/>
          <w:noProof/>
          <w:szCs w:val="24"/>
        </w:rPr>
        <w:t>. Surabaya: Paramita.</w:t>
      </w:r>
    </w:p>
    <w:p w:rsidR="00FA1382" w:rsidRPr="00FA1382" w:rsidRDefault="00FA1382" w:rsidP="00FA1382">
      <w:pPr>
        <w:widowControl w:val="0"/>
        <w:autoSpaceDE w:val="0"/>
        <w:autoSpaceDN w:val="0"/>
        <w:adjustRightInd w:val="0"/>
        <w:ind w:left="480" w:hanging="480"/>
        <w:rPr>
          <w:rFonts w:cs="Times New Roman"/>
          <w:noProof/>
        </w:rPr>
      </w:pPr>
      <w:r w:rsidRPr="00FA1382">
        <w:rPr>
          <w:rFonts w:cs="Times New Roman"/>
          <w:noProof/>
          <w:szCs w:val="24"/>
        </w:rPr>
        <w:t xml:space="preserve">Yudantini, N. M. (2016). Pelestarian Nilai-Nilai Tradisional sebagai Wujud Kearifan Lokal: Pola Desa dan Lanskap di Desa Tradisional (Bali Aga). In G. A. Susilo, P. H. Pramitasari, G. A. Putra, B. T. Ujianto, &amp; Hamka (Eds.), </w:t>
      </w:r>
      <w:r w:rsidRPr="00FA1382">
        <w:rPr>
          <w:rFonts w:cs="Times New Roman"/>
          <w:i/>
          <w:iCs/>
          <w:noProof/>
          <w:szCs w:val="24"/>
        </w:rPr>
        <w:t>Prosiding Temu Ilmiah IPLBI 2016: Konservasi Lingkungan dan Kearifan Lokal</w:t>
      </w:r>
      <w:r w:rsidRPr="00FA1382">
        <w:rPr>
          <w:rFonts w:cs="Times New Roman"/>
          <w:noProof/>
          <w:szCs w:val="24"/>
        </w:rPr>
        <w:t xml:space="preserve"> (pp. 63–66). Cirebon: Fakultas Teknik Sipil dan Perencanaan Institut Teknologi Nasional, Malang. Retrieved from https://temuilmiah.iplbi.or.id/pelestarian-nilai-nilai-tradisional-sebagai-wujud-kearifan-lokal-pola-desa-dan-lanskap-di-desa-tradisional-bali-aga/</w:t>
      </w:r>
    </w:p>
    <w:p w:rsidR="009623A6" w:rsidRDefault="009623A6" w:rsidP="009623A6">
      <w:pPr>
        <w:ind w:firstLine="0"/>
      </w:pPr>
      <w:r>
        <w:fldChar w:fldCharType="end"/>
      </w:r>
    </w:p>
    <w:p w:rsidR="006D5CC5" w:rsidRDefault="006D5CC5" w:rsidP="009623A6">
      <w:pPr>
        <w:ind w:firstLine="0"/>
      </w:pPr>
    </w:p>
    <w:p w:rsidR="006D5CC5" w:rsidRDefault="006D5CC5" w:rsidP="009623A6">
      <w:pPr>
        <w:ind w:firstLine="0"/>
      </w:pPr>
    </w:p>
    <w:p w:rsidR="006D5CC5" w:rsidRDefault="006D5CC5" w:rsidP="009623A6">
      <w:pPr>
        <w:ind w:firstLine="0"/>
      </w:pPr>
    </w:p>
    <w:p w:rsidR="006D5CC5" w:rsidRDefault="006D5CC5" w:rsidP="009623A6">
      <w:pPr>
        <w:ind w:firstLine="0"/>
      </w:pPr>
    </w:p>
    <w:sectPr w:rsidR="006D5CC5" w:rsidSect="006C42E7">
      <w:footerReference w:type="even" r:id="rId23"/>
      <w:footerReference w:type="default" r:id="rId24"/>
      <w:pgSz w:w="11907" w:h="16840" w:code="9"/>
      <w:pgMar w:top="1134" w:right="1134" w:bottom="1134" w:left="1134" w:header="680" w:footer="68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758BD" w:rsidRDefault="00E758BD" w:rsidP="000C54DC">
      <w:r>
        <w:separator/>
      </w:r>
    </w:p>
  </w:endnote>
  <w:endnote w:type="continuationSeparator" w:id="0">
    <w:p w:rsidR="00E758BD" w:rsidRDefault="00E758BD" w:rsidP="000C54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7813882"/>
      <w:docPartObj>
        <w:docPartGallery w:val="Page Numbers (Bottom of Page)"/>
        <w:docPartUnique/>
      </w:docPartObj>
    </w:sdtPr>
    <w:sdtEndPr>
      <w:rPr>
        <w:noProof/>
      </w:rPr>
    </w:sdtEndPr>
    <w:sdtContent>
      <w:p w:rsidR="000A0C6F" w:rsidRDefault="000A0C6F" w:rsidP="000C54DC">
        <w:pPr>
          <w:pStyle w:val="Footer"/>
          <w:ind w:firstLine="0"/>
        </w:pPr>
        <w:r>
          <w:fldChar w:fldCharType="begin"/>
        </w:r>
        <w:r>
          <w:instrText xml:space="preserve"> PAGE   \* MERGEFORMAT </w:instrText>
        </w:r>
        <w:r>
          <w:fldChar w:fldCharType="separate"/>
        </w:r>
        <w:r w:rsidR="009F7D0B">
          <w:rPr>
            <w:noProof/>
          </w:rPr>
          <w:t>10</w:t>
        </w:r>
        <w:r>
          <w:rPr>
            <w:noProof/>
          </w:rPr>
          <w:fldChar w:fldCharType="end"/>
        </w:r>
      </w:p>
    </w:sdtContent>
  </w:sdt>
  <w:p w:rsidR="000A0C6F" w:rsidRDefault="000A0C6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5496852"/>
      <w:docPartObj>
        <w:docPartGallery w:val="Page Numbers (Bottom of Page)"/>
        <w:docPartUnique/>
      </w:docPartObj>
    </w:sdtPr>
    <w:sdtEndPr>
      <w:rPr>
        <w:noProof/>
      </w:rPr>
    </w:sdtEndPr>
    <w:sdtContent>
      <w:p w:rsidR="000A0C6F" w:rsidRDefault="000A0C6F">
        <w:pPr>
          <w:pStyle w:val="Footer"/>
          <w:jc w:val="right"/>
        </w:pPr>
        <w:r>
          <w:fldChar w:fldCharType="begin"/>
        </w:r>
        <w:r>
          <w:instrText xml:space="preserve"> PAGE   \* MERGEFORMAT </w:instrText>
        </w:r>
        <w:r>
          <w:fldChar w:fldCharType="separate"/>
        </w:r>
        <w:r w:rsidR="009F7D0B">
          <w:rPr>
            <w:noProof/>
          </w:rPr>
          <w:t>11</w:t>
        </w:r>
        <w:r>
          <w:rPr>
            <w:noProof/>
          </w:rPr>
          <w:fldChar w:fldCharType="end"/>
        </w:r>
      </w:p>
    </w:sdtContent>
  </w:sdt>
  <w:p w:rsidR="000A0C6F" w:rsidRDefault="000A0C6F" w:rsidP="000C54DC">
    <w:pPr>
      <w:pStyle w:val="Footer"/>
      <w:ind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758BD" w:rsidRDefault="00E758BD" w:rsidP="000C54DC">
      <w:r>
        <w:separator/>
      </w:r>
    </w:p>
  </w:footnote>
  <w:footnote w:type="continuationSeparator" w:id="0">
    <w:p w:rsidR="00E758BD" w:rsidRDefault="00E758BD" w:rsidP="000C54D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731D54"/>
    <w:multiLevelType w:val="hybridMultilevel"/>
    <w:tmpl w:val="CBCAAB50"/>
    <w:lvl w:ilvl="0" w:tplc="04090019">
      <w:start w:val="1"/>
      <w:numFmt w:val="lowerLetter"/>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12EB6263"/>
    <w:multiLevelType w:val="hybridMultilevel"/>
    <w:tmpl w:val="7418419A"/>
    <w:lvl w:ilvl="0" w:tplc="04090001">
      <w:start w:val="1"/>
      <w:numFmt w:val="bullet"/>
      <w:lvlText w:val=""/>
      <w:lvlJc w:val="left"/>
      <w:pPr>
        <w:ind w:left="927" w:hanging="360"/>
      </w:pPr>
      <w:rPr>
        <w:rFonts w:ascii="Symbol" w:hAnsi="Symbol"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nsid w:val="172B7F0E"/>
    <w:multiLevelType w:val="hybridMultilevel"/>
    <w:tmpl w:val="827AE1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C431FAC"/>
    <w:multiLevelType w:val="hybridMultilevel"/>
    <w:tmpl w:val="8B604A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9F256EA"/>
    <w:multiLevelType w:val="hybridMultilevel"/>
    <w:tmpl w:val="1FEAAAEA"/>
    <w:lvl w:ilvl="0" w:tplc="04090001">
      <w:start w:val="1"/>
      <w:numFmt w:val="bullet"/>
      <w:lvlText w:val=""/>
      <w:lvlJc w:val="left"/>
      <w:pPr>
        <w:ind w:left="927" w:hanging="360"/>
      </w:pPr>
      <w:rPr>
        <w:rFonts w:ascii="Symbol" w:hAnsi="Symbol"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66ED61FB"/>
    <w:multiLevelType w:val="hybridMultilevel"/>
    <w:tmpl w:val="69F8E79E"/>
    <w:lvl w:ilvl="0" w:tplc="04090001">
      <w:start w:val="1"/>
      <w:numFmt w:val="bullet"/>
      <w:lvlText w:val=""/>
      <w:lvlJc w:val="left"/>
      <w:pPr>
        <w:ind w:left="927" w:hanging="360"/>
      </w:pPr>
      <w:rPr>
        <w:rFonts w:ascii="Symbol" w:hAnsi="Symbol"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6EC07FB8"/>
    <w:multiLevelType w:val="hybridMultilevel"/>
    <w:tmpl w:val="2D325450"/>
    <w:lvl w:ilvl="0" w:tplc="04090001">
      <w:start w:val="1"/>
      <w:numFmt w:val="bullet"/>
      <w:lvlText w:val=""/>
      <w:lvlJc w:val="left"/>
      <w:pPr>
        <w:ind w:left="927" w:hanging="360"/>
      </w:pPr>
      <w:rPr>
        <w:rFonts w:ascii="Symbol" w:hAnsi="Symbol"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nsid w:val="70C74D55"/>
    <w:multiLevelType w:val="hybridMultilevel"/>
    <w:tmpl w:val="A5CACA0E"/>
    <w:lvl w:ilvl="0" w:tplc="41302B6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0"/>
  </w:num>
  <w:num w:numId="2">
    <w:abstractNumId w:val="2"/>
  </w:num>
  <w:num w:numId="3">
    <w:abstractNumId w:val="3"/>
  </w:num>
  <w:num w:numId="4">
    <w:abstractNumId w:val="4"/>
  </w:num>
  <w:num w:numId="5">
    <w:abstractNumId w:val="1"/>
  </w:num>
  <w:num w:numId="6">
    <w:abstractNumId w:val="5"/>
  </w:num>
  <w:num w:numId="7">
    <w:abstractNumId w:val="6"/>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2887"/>
    <w:rsid w:val="00030DC9"/>
    <w:rsid w:val="00061AD7"/>
    <w:rsid w:val="000A0C6F"/>
    <w:rsid w:val="000C54DC"/>
    <w:rsid w:val="00100ACA"/>
    <w:rsid w:val="0012217F"/>
    <w:rsid w:val="00191F3D"/>
    <w:rsid w:val="001B2DBC"/>
    <w:rsid w:val="001B73D0"/>
    <w:rsid w:val="001D3FF9"/>
    <w:rsid w:val="001E6322"/>
    <w:rsid w:val="002069E7"/>
    <w:rsid w:val="00284857"/>
    <w:rsid w:val="002B2F7A"/>
    <w:rsid w:val="00314692"/>
    <w:rsid w:val="00317161"/>
    <w:rsid w:val="0034474E"/>
    <w:rsid w:val="003C69DA"/>
    <w:rsid w:val="003E6DA9"/>
    <w:rsid w:val="00442D42"/>
    <w:rsid w:val="00471508"/>
    <w:rsid w:val="004729C1"/>
    <w:rsid w:val="0049352F"/>
    <w:rsid w:val="004B5D18"/>
    <w:rsid w:val="004D0340"/>
    <w:rsid w:val="00593A71"/>
    <w:rsid w:val="005A1E84"/>
    <w:rsid w:val="005C3D15"/>
    <w:rsid w:val="00631D1B"/>
    <w:rsid w:val="00675CFB"/>
    <w:rsid w:val="006C3071"/>
    <w:rsid w:val="006C42E7"/>
    <w:rsid w:val="006D5CC5"/>
    <w:rsid w:val="007549A1"/>
    <w:rsid w:val="007A4A5B"/>
    <w:rsid w:val="007D3EFB"/>
    <w:rsid w:val="007D47E0"/>
    <w:rsid w:val="007E20D7"/>
    <w:rsid w:val="007E4777"/>
    <w:rsid w:val="007F0BBF"/>
    <w:rsid w:val="007F5F66"/>
    <w:rsid w:val="00885D51"/>
    <w:rsid w:val="008B19E1"/>
    <w:rsid w:val="008E2495"/>
    <w:rsid w:val="00953076"/>
    <w:rsid w:val="0095537F"/>
    <w:rsid w:val="009623A6"/>
    <w:rsid w:val="009756E4"/>
    <w:rsid w:val="009805E7"/>
    <w:rsid w:val="009A7B31"/>
    <w:rsid w:val="009F7D0B"/>
    <w:rsid w:val="00A2561D"/>
    <w:rsid w:val="00A73058"/>
    <w:rsid w:val="00A74D12"/>
    <w:rsid w:val="00AF5F8E"/>
    <w:rsid w:val="00B547E2"/>
    <w:rsid w:val="00B565E7"/>
    <w:rsid w:val="00B60F1E"/>
    <w:rsid w:val="00B659F9"/>
    <w:rsid w:val="00B81114"/>
    <w:rsid w:val="00BD342A"/>
    <w:rsid w:val="00BF3461"/>
    <w:rsid w:val="00BF5FD8"/>
    <w:rsid w:val="00C04F8A"/>
    <w:rsid w:val="00C05F1F"/>
    <w:rsid w:val="00C22206"/>
    <w:rsid w:val="00C45756"/>
    <w:rsid w:val="00C57E2F"/>
    <w:rsid w:val="00CC23A6"/>
    <w:rsid w:val="00D03CF4"/>
    <w:rsid w:val="00D05422"/>
    <w:rsid w:val="00D15A70"/>
    <w:rsid w:val="00D3517B"/>
    <w:rsid w:val="00D52A6D"/>
    <w:rsid w:val="00D82054"/>
    <w:rsid w:val="00D87AFA"/>
    <w:rsid w:val="00DF6FAD"/>
    <w:rsid w:val="00E72887"/>
    <w:rsid w:val="00E758BD"/>
    <w:rsid w:val="00ED2947"/>
    <w:rsid w:val="00F0207F"/>
    <w:rsid w:val="00F066A6"/>
    <w:rsid w:val="00F13630"/>
    <w:rsid w:val="00F312A1"/>
    <w:rsid w:val="00F45C0B"/>
    <w:rsid w:val="00F50731"/>
    <w:rsid w:val="00F64AE1"/>
    <w:rsid w:val="00F66B5C"/>
    <w:rsid w:val="00F7751F"/>
    <w:rsid w:val="00FA13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D8F4BF4-7F86-4293-A4F6-7BB7ADA03E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1. NORMAL TEKS"/>
    <w:qFormat/>
    <w:rsid w:val="003E6DA9"/>
    <w:pPr>
      <w:spacing w:after="0" w:line="240" w:lineRule="auto"/>
      <w:ind w:firstLine="567"/>
      <w:jc w:val="both"/>
    </w:pPr>
    <w:rPr>
      <w:rFonts w:ascii="Times New Roman" w:hAnsi="Times New Roman"/>
    </w:rPr>
  </w:style>
  <w:style w:type="paragraph" w:styleId="Heading1">
    <w:name w:val="heading 1"/>
    <w:basedOn w:val="Normal"/>
    <w:next w:val="Normal"/>
    <w:link w:val="Heading1Char"/>
    <w:uiPriority w:val="9"/>
    <w:qFormat/>
    <w:rsid w:val="003E6DA9"/>
    <w:pPr>
      <w:keepNext/>
      <w:keepLines/>
      <w:spacing w:before="24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3E6DA9"/>
    <w:pPr>
      <w:keepNext/>
      <w:keepLines/>
      <w:spacing w:before="40"/>
      <w:ind w:firstLine="0"/>
      <w:outlineLvl w:val="1"/>
    </w:pPr>
    <w:rPr>
      <w:rFonts w:eastAsiaTheme="majorEastAsia"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06-AbstractChar">
    <w:name w:val="06-Abstract Char"/>
    <w:link w:val="06-Abstract"/>
    <w:rsid w:val="002069E7"/>
    <w:rPr>
      <w:rFonts w:ascii="Times New Roman" w:hAnsi="Times New Roman"/>
      <w:kern w:val="2"/>
      <w:sz w:val="20"/>
      <w:szCs w:val="21"/>
      <w:lang w:eastAsia="zh-CN"/>
    </w:rPr>
  </w:style>
  <w:style w:type="paragraph" w:customStyle="1" w:styleId="06-Abstract">
    <w:name w:val="06-Abstract"/>
    <w:basedOn w:val="Normal"/>
    <w:link w:val="06-AbstractChar"/>
    <w:qFormat/>
    <w:rsid w:val="002069E7"/>
    <w:pPr>
      <w:widowControl w:val="0"/>
      <w:tabs>
        <w:tab w:val="left" w:pos="4680"/>
      </w:tabs>
      <w:ind w:left="2268"/>
    </w:pPr>
    <w:rPr>
      <w:kern w:val="2"/>
      <w:sz w:val="20"/>
      <w:szCs w:val="21"/>
      <w:lang w:eastAsia="zh-CN"/>
    </w:rPr>
  </w:style>
  <w:style w:type="character" w:customStyle="1" w:styleId="05-tabelngambarChar">
    <w:name w:val="05- tabel n gambar Char"/>
    <w:link w:val="05-tabelngambar"/>
    <w:rsid w:val="00BF3461"/>
    <w:rPr>
      <w:rFonts w:ascii="Times New Roman" w:hAnsi="Times New Roman"/>
      <w:b/>
      <w:kern w:val="2"/>
      <w:sz w:val="20"/>
      <w:szCs w:val="21"/>
      <w:lang w:eastAsia="zh-CN"/>
    </w:rPr>
  </w:style>
  <w:style w:type="paragraph" w:customStyle="1" w:styleId="05-tabelngambar">
    <w:name w:val="05- tabel n gambar"/>
    <w:basedOn w:val="Normal"/>
    <w:link w:val="05-tabelngambarChar"/>
    <w:qFormat/>
    <w:rsid w:val="00BF3461"/>
    <w:pPr>
      <w:widowControl w:val="0"/>
      <w:adjustRightInd w:val="0"/>
      <w:jc w:val="center"/>
    </w:pPr>
    <w:rPr>
      <w:b/>
      <w:kern w:val="2"/>
      <w:szCs w:val="21"/>
      <w:lang w:eastAsia="zh-CN"/>
    </w:rPr>
  </w:style>
  <w:style w:type="paragraph" w:styleId="Title">
    <w:name w:val="Title"/>
    <w:aliases w:val="JUDUL"/>
    <w:basedOn w:val="Normal"/>
    <w:next w:val="Normal"/>
    <w:link w:val="TitleChar"/>
    <w:uiPriority w:val="10"/>
    <w:qFormat/>
    <w:rsid w:val="002069E7"/>
    <w:pPr>
      <w:spacing w:before="240" w:after="240"/>
      <w:contextualSpacing/>
    </w:pPr>
    <w:rPr>
      <w:rFonts w:eastAsiaTheme="majorEastAsia" w:cstheme="majorBidi"/>
      <w:b/>
      <w:spacing w:val="-10"/>
      <w:kern w:val="28"/>
      <w:sz w:val="28"/>
      <w:szCs w:val="56"/>
    </w:rPr>
  </w:style>
  <w:style w:type="character" w:customStyle="1" w:styleId="TitleChar">
    <w:name w:val="Title Char"/>
    <w:aliases w:val="JUDUL Char"/>
    <w:basedOn w:val="DefaultParagraphFont"/>
    <w:link w:val="Title"/>
    <w:uiPriority w:val="10"/>
    <w:rsid w:val="002069E7"/>
    <w:rPr>
      <w:rFonts w:ascii="Times New Roman" w:eastAsiaTheme="majorEastAsia" w:hAnsi="Times New Roman" w:cstheme="majorBidi"/>
      <w:b/>
      <w:spacing w:val="-10"/>
      <w:kern w:val="28"/>
      <w:sz w:val="28"/>
      <w:szCs w:val="56"/>
    </w:rPr>
  </w:style>
  <w:style w:type="character" w:customStyle="1" w:styleId="ReferencesChar">
    <w:name w:val="References Char"/>
    <w:basedOn w:val="DefaultParagraphFont"/>
    <w:link w:val="References"/>
    <w:locked/>
    <w:rsid w:val="00E72887"/>
    <w:rPr>
      <w:rFonts w:asciiTheme="minorBidi" w:hAnsiTheme="minorBidi" w:cs="Arial"/>
      <w:szCs w:val="20"/>
    </w:rPr>
  </w:style>
  <w:style w:type="paragraph" w:customStyle="1" w:styleId="References">
    <w:name w:val="References"/>
    <w:basedOn w:val="Normal"/>
    <w:link w:val="ReferencesChar"/>
    <w:qFormat/>
    <w:rsid w:val="00E72887"/>
    <w:pPr>
      <w:ind w:left="567" w:hanging="567"/>
    </w:pPr>
    <w:rPr>
      <w:rFonts w:asciiTheme="minorBidi" w:hAnsiTheme="minorBidi" w:cs="Arial"/>
      <w:szCs w:val="20"/>
    </w:rPr>
  </w:style>
  <w:style w:type="character" w:styleId="Hyperlink">
    <w:name w:val="Hyperlink"/>
    <w:uiPriority w:val="99"/>
    <w:rsid w:val="00E72887"/>
    <w:rPr>
      <w:color w:val="0000FF"/>
      <w:u w:val="single"/>
    </w:rPr>
  </w:style>
  <w:style w:type="paragraph" w:styleId="NoSpacing">
    <w:name w:val="No Spacing"/>
    <w:aliases w:val="AUTHOR"/>
    <w:uiPriority w:val="1"/>
    <w:qFormat/>
    <w:rsid w:val="002069E7"/>
    <w:pPr>
      <w:spacing w:after="0" w:line="240" w:lineRule="auto"/>
      <w:ind w:left="2268"/>
      <w:jc w:val="both"/>
    </w:pPr>
    <w:rPr>
      <w:rFonts w:ascii="Times New Roman" w:hAnsi="Times New Roman"/>
    </w:rPr>
  </w:style>
  <w:style w:type="character" w:customStyle="1" w:styleId="Heading1Char">
    <w:name w:val="Heading 1 Char"/>
    <w:basedOn w:val="DefaultParagraphFont"/>
    <w:link w:val="Heading1"/>
    <w:uiPriority w:val="9"/>
    <w:rsid w:val="003E6DA9"/>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3E6DA9"/>
    <w:rPr>
      <w:rFonts w:ascii="Times New Roman" w:eastAsiaTheme="majorEastAsia" w:hAnsi="Times New Roman" w:cstheme="majorBidi"/>
      <w:b/>
      <w:sz w:val="24"/>
      <w:szCs w:val="26"/>
    </w:rPr>
  </w:style>
  <w:style w:type="table" w:styleId="ListTable4">
    <w:name w:val="List Table 4"/>
    <w:basedOn w:val="TableNormal"/>
    <w:uiPriority w:val="49"/>
    <w:rsid w:val="00885D51"/>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0C54DC"/>
    <w:pPr>
      <w:tabs>
        <w:tab w:val="center" w:pos="4680"/>
        <w:tab w:val="right" w:pos="9360"/>
      </w:tabs>
    </w:pPr>
  </w:style>
  <w:style w:type="character" w:customStyle="1" w:styleId="HeaderChar">
    <w:name w:val="Header Char"/>
    <w:basedOn w:val="DefaultParagraphFont"/>
    <w:link w:val="Header"/>
    <w:uiPriority w:val="99"/>
    <w:rsid w:val="000C54DC"/>
    <w:rPr>
      <w:rFonts w:ascii="Times New Roman" w:hAnsi="Times New Roman"/>
    </w:rPr>
  </w:style>
  <w:style w:type="paragraph" w:styleId="Footer">
    <w:name w:val="footer"/>
    <w:basedOn w:val="Normal"/>
    <w:link w:val="FooterChar"/>
    <w:uiPriority w:val="99"/>
    <w:unhideWhenUsed/>
    <w:rsid w:val="000C54DC"/>
    <w:pPr>
      <w:tabs>
        <w:tab w:val="center" w:pos="4680"/>
        <w:tab w:val="right" w:pos="9360"/>
      </w:tabs>
    </w:pPr>
  </w:style>
  <w:style w:type="character" w:customStyle="1" w:styleId="FooterChar">
    <w:name w:val="Footer Char"/>
    <w:basedOn w:val="DefaultParagraphFont"/>
    <w:link w:val="Footer"/>
    <w:uiPriority w:val="99"/>
    <w:rsid w:val="000C54DC"/>
    <w:rPr>
      <w:rFonts w:ascii="Times New Roman" w:hAnsi="Times New Roman"/>
    </w:rPr>
  </w:style>
  <w:style w:type="paragraph" w:styleId="ListParagraph">
    <w:name w:val="List Paragraph"/>
    <w:basedOn w:val="Normal"/>
    <w:uiPriority w:val="34"/>
    <w:qFormat/>
    <w:rsid w:val="00A2561D"/>
    <w:pPr>
      <w:ind w:left="720"/>
      <w:contextualSpacing/>
    </w:pPr>
  </w:style>
  <w:style w:type="paragraph" w:customStyle="1" w:styleId="Body">
    <w:name w:val="Body"/>
    <w:rsid w:val="00F64AE1"/>
    <w:pPr>
      <w:spacing w:after="0" w:line="240" w:lineRule="auto"/>
    </w:pPr>
    <w:rPr>
      <w:rFonts w:ascii="Helvetica" w:eastAsia="Arial Unicode MS" w:hAnsi="Helvetica" w:cs="Arial Unicode MS"/>
      <w:color w:val="000000"/>
    </w:rPr>
  </w:style>
  <w:style w:type="paragraph" w:styleId="Caption">
    <w:name w:val="caption"/>
    <w:basedOn w:val="Normal"/>
    <w:next w:val="Normal"/>
    <w:uiPriority w:val="35"/>
    <w:unhideWhenUsed/>
    <w:qFormat/>
    <w:rsid w:val="00BD342A"/>
    <w:pPr>
      <w:spacing w:after="200"/>
    </w:pPr>
    <w:rPr>
      <w:i/>
      <w:iCs/>
      <w:color w:val="44546A" w:themeColor="text2"/>
      <w:sz w:val="18"/>
      <w:szCs w:val="18"/>
    </w:rPr>
  </w:style>
  <w:style w:type="table" w:styleId="TableGrid">
    <w:name w:val="Table Grid"/>
    <w:basedOn w:val="TableNormal"/>
    <w:uiPriority w:val="39"/>
    <w:rsid w:val="002848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wmf"/><Relationship Id="rId23"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2E87E0-6F81-476B-824C-EA2F89D8F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TotalTime>
  <Pages>11</Pages>
  <Words>9283</Words>
  <Characters>52916</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epyudipermana@gmail.com</dc:creator>
  <cp:keywords/>
  <dc:description/>
  <cp:lastModifiedBy>I Kadek Merta Wijaya</cp:lastModifiedBy>
  <cp:revision>12</cp:revision>
  <dcterms:created xsi:type="dcterms:W3CDTF">2018-12-13T02:22:00Z</dcterms:created>
  <dcterms:modified xsi:type="dcterms:W3CDTF">2018-12-15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0527d8-fc2a-3f7a-91c7-b336c6628dc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